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Del="0010426B" w:rsidRDefault="00A30785" w:rsidP="0010426B">
      <w:pPr>
        <w:spacing w:line="480" w:lineRule="auto"/>
        <w:rPr>
          <w:del w:id="0" w:author="Michael Chambers" w:date="2015-11-17T02:26:00Z"/>
          <w:b/>
        </w:rPr>
      </w:pPr>
    </w:p>
    <w:p w14:paraId="446A3034" w14:textId="77777777" w:rsidR="0010426B" w:rsidRDefault="0010426B">
      <w:pPr>
        <w:spacing w:line="480" w:lineRule="auto"/>
        <w:rPr>
          <w:ins w:id="1" w:author="Michael Chambers" w:date="2015-11-17T02:29:00Z"/>
          <w:b/>
        </w:rPr>
        <w:pPrChange w:id="2" w:author="Michael Chambers" w:date="2015-11-17T02:26:00Z">
          <w:pPr/>
        </w:pPrChange>
      </w:pPr>
    </w:p>
    <w:p w14:paraId="2CE12E50" w14:textId="77777777" w:rsidR="0010426B" w:rsidRDefault="0010426B">
      <w:pPr>
        <w:spacing w:line="480" w:lineRule="auto"/>
        <w:rPr>
          <w:ins w:id="3" w:author="Michael Chambers" w:date="2015-11-17T02:29:00Z"/>
          <w:b/>
        </w:rPr>
        <w:pPrChange w:id="4" w:author="Michael Chambers" w:date="2015-11-17T02:26:00Z">
          <w:pPr/>
        </w:pPrChange>
      </w:pPr>
    </w:p>
    <w:p w14:paraId="4FE40C04" w14:textId="77777777" w:rsidR="0010426B" w:rsidRDefault="0010426B" w:rsidP="0010426B">
      <w:pPr>
        <w:spacing w:line="480" w:lineRule="auto"/>
        <w:rPr>
          <w:ins w:id="5" w:author="Michael Chambers" w:date="2015-11-17T02:26:00Z"/>
          <w:b/>
        </w:rPr>
      </w:pPr>
    </w:p>
    <w:p w14:paraId="7AADD223" w14:textId="77777777" w:rsidR="0010426B" w:rsidRDefault="0010426B" w:rsidP="0010426B">
      <w:pPr>
        <w:spacing w:line="480" w:lineRule="auto"/>
        <w:rPr>
          <w:ins w:id="6" w:author="Michael Chambers" w:date="2015-11-17T02:26:00Z"/>
          <w:b/>
        </w:rPr>
      </w:pPr>
    </w:p>
    <w:p w14:paraId="79637D00" w14:textId="77777777" w:rsidR="0010426B" w:rsidRPr="0010426B" w:rsidRDefault="0010426B" w:rsidP="0010426B">
      <w:pPr>
        <w:spacing w:line="480" w:lineRule="auto"/>
        <w:rPr>
          <w:ins w:id="7" w:author="Michael Chambers" w:date="2015-11-17T02:26:00Z"/>
          <w:rPrChange w:id="8" w:author="Michael Chambers" w:date="2015-11-17T02:28:00Z">
            <w:rPr>
              <w:ins w:id="9" w:author="Michael Chambers" w:date="2015-11-17T02:26:00Z"/>
              <w:i/>
            </w:rPr>
          </w:rPrChange>
        </w:rPr>
      </w:pPr>
    </w:p>
    <w:p w14:paraId="6D4D8399" w14:textId="77777777" w:rsidR="000835DE" w:rsidRDefault="00645A1B">
      <w:pPr>
        <w:spacing w:line="480" w:lineRule="auto"/>
        <w:jc w:val="center"/>
        <w:outlineLvl w:val="0"/>
        <w:rPr>
          <w:ins w:id="10" w:author="Michael Chambers" w:date="2015-11-17T00:36:00Z"/>
          <w:b/>
        </w:rPr>
        <w:pPrChange w:id="11" w:author="Michael Chambers" w:date="2015-11-17T02:26:00Z">
          <w:pPr/>
        </w:pPrChange>
      </w:pPr>
      <w:r w:rsidRPr="000835DE">
        <w:rPr>
          <w:b/>
          <w:rPrChange w:id="12" w:author="Michael Chambers" w:date="2015-11-17T00:36:00Z">
            <w:rPr/>
          </w:rPrChange>
        </w:rPr>
        <w:t>Chapter 2</w:t>
      </w:r>
    </w:p>
    <w:p w14:paraId="4E218C73" w14:textId="77777777" w:rsidR="000835DE" w:rsidRDefault="000835DE">
      <w:pPr>
        <w:spacing w:line="480" w:lineRule="auto"/>
        <w:rPr>
          <w:ins w:id="13" w:author="Michael Chambers" w:date="2015-11-17T00:36:00Z"/>
          <w:b/>
        </w:rPr>
        <w:pPrChange w:id="14" w:author="Michael Chambers" w:date="2015-11-17T02:26:00Z">
          <w:pPr/>
        </w:pPrChange>
      </w:pPr>
    </w:p>
    <w:p w14:paraId="46B324D7" w14:textId="51BE7DD1" w:rsidR="000835DE" w:rsidRDefault="00FF5970">
      <w:pPr>
        <w:spacing w:line="480" w:lineRule="auto"/>
        <w:jc w:val="center"/>
        <w:outlineLvl w:val="0"/>
        <w:rPr>
          <w:ins w:id="15" w:author="Michael Chambers" w:date="2015-11-17T00:36:00Z"/>
          <w:b/>
        </w:rPr>
        <w:pPrChange w:id="16" w:author="Michael Chambers" w:date="2015-11-17T02:25:00Z">
          <w:pPr/>
        </w:pPrChange>
      </w:pPr>
      <w:del w:id="17" w:author="Michael Chambers" w:date="2015-11-17T00:36:00Z">
        <w:r w:rsidRPr="000835DE" w:rsidDel="000835DE">
          <w:rPr>
            <w:b/>
            <w:rPrChange w:id="18" w:author="Michael Chambers" w:date="2015-11-17T00:36:00Z">
              <w:rPr/>
            </w:rPrChange>
          </w:rPr>
          <w:delText xml:space="preserve">: </w:delText>
        </w:r>
      </w:del>
      <w:r w:rsidRPr="000835DE">
        <w:rPr>
          <w:b/>
          <w:rPrChange w:id="19" w:author="Michael Chambers" w:date="2015-11-17T00:36:00Z">
            <w:rPr/>
          </w:rPrChange>
        </w:rPr>
        <w:t>Groucho activity in the developing embryo</w:t>
      </w:r>
    </w:p>
    <w:p w14:paraId="2A71DD8F" w14:textId="77777777" w:rsidR="000835DE" w:rsidRDefault="000835DE">
      <w:pPr>
        <w:spacing w:line="480" w:lineRule="auto"/>
        <w:jc w:val="center"/>
        <w:rPr>
          <w:ins w:id="20" w:author="Michael Chambers" w:date="2015-11-17T00:36:00Z"/>
          <w:b/>
        </w:rPr>
        <w:pPrChange w:id="21" w:author="Michael Chambers" w:date="2015-11-17T02:25:00Z">
          <w:pPr/>
        </w:pPrChange>
      </w:pPr>
      <w:ins w:id="22" w:author="Michael Chambers" w:date="2015-11-17T00:36:00Z">
        <w:r>
          <w:rPr>
            <w:b/>
          </w:rPr>
          <w:br w:type="page"/>
        </w:r>
      </w:ins>
    </w:p>
    <w:p w14:paraId="3F57DC04" w14:textId="77777777" w:rsidR="005230E1" w:rsidRPr="000835DE" w:rsidDel="0010426B" w:rsidRDefault="005230E1">
      <w:pPr>
        <w:spacing w:line="480" w:lineRule="auto"/>
        <w:outlineLvl w:val="0"/>
        <w:rPr>
          <w:del w:id="23" w:author="Michael Chambers" w:date="2015-11-17T02:29:00Z"/>
          <w:b/>
          <w:rPrChange w:id="24" w:author="Michael Chambers" w:date="2015-11-17T00:36:00Z">
            <w:rPr>
              <w:del w:id="25" w:author="Michael Chambers" w:date="2015-11-17T02:29:00Z"/>
            </w:rPr>
          </w:rPrChange>
        </w:rPr>
        <w:pPrChange w:id="26" w:author="Michael Chambers" w:date="2015-11-17T02:25:00Z">
          <w:pPr>
            <w:pStyle w:val="Heading1"/>
            <w:spacing w:line="480" w:lineRule="auto"/>
          </w:pPr>
        </w:pPrChange>
      </w:pPr>
    </w:p>
    <w:p w14:paraId="52EBEA88" w14:textId="77777777" w:rsidR="00FF5970" w:rsidDel="0010426B" w:rsidRDefault="00FF5970" w:rsidP="006A4E24">
      <w:pPr>
        <w:spacing w:line="480" w:lineRule="auto"/>
        <w:outlineLvl w:val="0"/>
        <w:rPr>
          <w:del w:id="27" w:author="Michael Chambers" w:date="2015-11-17T02:29:00Z"/>
        </w:rPr>
      </w:pPr>
    </w:p>
    <w:p w14:paraId="44803A8B" w14:textId="1DCB1914" w:rsidR="00D17E0A" w:rsidRPr="0010426B" w:rsidDel="000935F4" w:rsidRDefault="00D17E0A">
      <w:pPr>
        <w:pStyle w:val="BodyText"/>
        <w:spacing w:line="480" w:lineRule="auto"/>
        <w:outlineLvl w:val="0"/>
        <w:rPr>
          <w:del w:id="28" w:author="Albert Courey" w:date="2015-11-16T15:00:00Z"/>
        </w:rPr>
        <w:pPrChange w:id="29" w:author="Michael Chambers" w:date="2015-11-17T02:25:00Z">
          <w:pPr>
            <w:pStyle w:val="Heading2"/>
            <w:spacing w:line="480" w:lineRule="auto"/>
          </w:pPr>
        </w:pPrChange>
      </w:pPr>
      <w:del w:id="30" w:author="Albert Courey" w:date="2015-11-16T15:00:00Z">
        <w:r w:rsidRPr="000835DE" w:rsidDel="000935F4">
          <w:rPr>
            <w:b/>
            <w:rPrChange w:id="31" w:author="Michael Chambers" w:date="2015-11-17T00:37:00Z">
              <w:rPr/>
            </w:rPrChange>
          </w:rPr>
          <w:delText>Abstract</w:delText>
        </w:r>
      </w:del>
    </w:p>
    <w:p w14:paraId="433D6BB7" w14:textId="138DE784" w:rsidR="008C7EA1" w:rsidRPr="000835DE" w:rsidDel="000935F4" w:rsidRDefault="008C7EA1">
      <w:pPr>
        <w:pStyle w:val="BodyText"/>
        <w:spacing w:line="480" w:lineRule="auto"/>
        <w:outlineLvl w:val="0"/>
        <w:rPr>
          <w:del w:id="32" w:author="Albert Courey" w:date="2015-11-16T15:00:00Z"/>
          <w:b/>
          <w:rPrChange w:id="33" w:author="Michael Chambers" w:date="2015-11-17T00:37:00Z">
            <w:rPr>
              <w:del w:id="34" w:author="Albert Courey" w:date="2015-11-16T15:00:00Z"/>
            </w:rPr>
          </w:rPrChange>
        </w:rPr>
        <w:pPrChange w:id="35" w:author="Michael Chambers" w:date="2015-11-17T02:25:00Z">
          <w:pPr>
            <w:spacing w:line="480" w:lineRule="auto"/>
          </w:pPr>
        </w:pPrChange>
      </w:pPr>
    </w:p>
    <w:p w14:paraId="53F65845" w14:textId="3DFF08B2" w:rsidR="00D17E0A" w:rsidRPr="000835DE" w:rsidDel="000935F4" w:rsidRDefault="00D17E0A">
      <w:pPr>
        <w:pStyle w:val="BodyText"/>
        <w:spacing w:line="480" w:lineRule="auto"/>
        <w:outlineLvl w:val="0"/>
        <w:rPr>
          <w:del w:id="36" w:author="Albert Courey" w:date="2015-11-16T15:00:00Z"/>
          <w:rFonts w:asciiTheme="majorHAnsi" w:eastAsiaTheme="majorEastAsia" w:hAnsiTheme="majorHAnsi" w:cstheme="majorBidi"/>
          <w:b/>
          <w:bCs/>
          <w:color w:val="4F81BD" w:themeColor="accent1"/>
          <w:sz w:val="32"/>
          <w:szCs w:val="32"/>
        </w:rPr>
        <w:pPrChange w:id="37" w:author="Michael Chambers" w:date="2015-11-17T02:25:00Z">
          <w:pPr/>
        </w:pPrChange>
      </w:pPr>
      <w:del w:id="38" w:author="Albert Courey" w:date="2015-11-16T15:00:00Z">
        <w:r w:rsidRPr="000835DE" w:rsidDel="000935F4">
          <w:rPr>
            <w:b/>
            <w:rPrChange w:id="39" w:author="Michael Chambers" w:date="2015-11-17T00:37:00Z">
              <w:rPr/>
            </w:rPrChange>
          </w:rPr>
          <w:br w:type="page"/>
        </w:r>
      </w:del>
    </w:p>
    <w:p w14:paraId="38B00982" w14:textId="4ADE79E0" w:rsidR="00D17E0A" w:rsidRDefault="00D17E0A">
      <w:pPr>
        <w:pStyle w:val="BodyText"/>
        <w:spacing w:line="480" w:lineRule="auto"/>
        <w:outlineLvl w:val="0"/>
        <w:rPr>
          <w:ins w:id="40" w:author="Michael Chambers" w:date="2015-11-17T00:37:00Z"/>
        </w:rPr>
        <w:pPrChange w:id="41" w:author="Michael Chambers" w:date="2015-11-17T02:25:00Z">
          <w:pPr>
            <w:pStyle w:val="Heading2"/>
            <w:spacing w:line="480" w:lineRule="auto"/>
          </w:pPr>
        </w:pPrChange>
      </w:pPr>
      <w:r w:rsidRPr="000835DE">
        <w:rPr>
          <w:b/>
          <w:rPrChange w:id="42" w:author="Michael Chambers" w:date="2015-11-17T00:37:00Z">
            <w:rPr/>
          </w:rPrChange>
        </w:rPr>
        <w:t>Introduction</w:t>
      </w:r>
    </w:p>
    <w:p w14:paraId="12C26B1E" w14:textId="39E6374B" w:rsidR="000835DE" w:rsidRPr="0010426B" w:rsidDel="0010426B" w:rsidRDefault="0010426B">
      <w:pPr>
        <w:pStyle w:val="BodyText"/>
        <w:spacing w:line="480" w:lineRule="auto"/>
        <w:rPr>
          <w:del w:id="43" w:author="Michael Chambers" w:date="2015-11-17T02:25:00Z"/>
        </w:rPr>
        <w:pPrChange w:id="44" w:author="Michael Chambers" w:date="2015-11-17T02:25:00Z">
          <w:pPr>
            <w:pStyle w:val="Heading2"/>
            <w:spacing w:line="480" w:lineRule="auto"/>
          </w:pPr>
        </w:pPrChange>
      </w:pPr>
      <w:ins w:id="45" w:author="Michael Chambers" w:date="2015-11-17T02:25:00Z">
        <w:r>
          <w:tab/>
        </w:r>
      </w:ins>
    </w:p>
    <w:p w14:paraId="44AC0503" w14:textId="27ECCD36" w:rsidR="00D24DC3" w:rsidRDefault="00D17E0A">
      <w:pPr>
        <w:spacing w:line="480" w:lineRule="auto"/>
        <w:pPrChange w:id="46" w:author="Michael Chambers" w:date="2015-11-17T02:25:00Z">
          <w:pPr>
            <w:spacing w:line="480" w:lineRule="auto"/>
            <w:ind w:firstLine="720"/>
          </w:pPr>
        </w:pPrChange>
      </w:pPr>
      <w:r>
        <w:t xml:space="preserve">The </w:t>
      </w:r>
      <w:proofErr w:type="spellStart"/>
      <w:r>
        <w:t>corepressor</w:t>
      </w:r>
      <w:proofErr w:type="spellEnd"/>
      <w:r>
        <w:t xml:space="preserve"> Groucho (</w:t>
      </w:r>
      <w:proofErr w:type="spellStart"/>
      <w:r>
        <w:t>Gro</w:t>
      </w:r>
      <w:proofErr w:type="spellEnd"/>
      <w:r>
        <w:t xml:space="preserve">) is a crucial regulator of gene expression throughout development and is centrally involved in the establishment of embryonic patterning in the early </w:t>
      </w:r>
      <w:r>
        <w:rPr>
          <w:i/>
        </w:rPr>
        <w:t xml:space="preserve">Drosophila </w:t>
      </w:r>
      <w:r>
        <w:t>embryo</w:t>
      </w:r>
      <w:ins w:id="47" w:author="Michael Chambers" w:date="2015-11-16T16:31:00Z">
        <w:r w:rsidR="00DA1B9B">
          <w:t xml:space="preserve"> </w:t>
        </w:r>
      </w:ins>
      <w:r w:rsidR="00AF559D">
        <w:fldChar w:fldCharType="begin"/>
      </w:r>
      <w:r w:rsidR="00AF559D">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rsidR="00AF559D">
        <w:fldChar w:fldCharType="separate"/>
      </w:r>
      <w:r w:rsidR="00AF559D">
        <w:rPr>
          <w:noProof/>
        </w:rPr>
        <w:t>(Agarwal et al., 2015)</w:t>
      </w:r>
      <w:r w:rsidR="00AF559D">
        <w:fldChar w:fldCharType="end"/>
      </w:r>
      <w:r>
        <w:t>. Through</w:t>
      </w:r>
      <w:del w:id="48" w:author="Michael Chambers" w:date="2015-11-16T16:35:00Z">
        <w:r w:rsidDel="00DA1B9B">
          <w:delText xml:space="preserve"> its</w:delText>
        </w:r>
      </w:del>
      <w:r>
        <w:t xml:space="preserve"> interaction</w:t>
      </w:r>
      <w:ins w:id="49" w:author="Michael Chambers" w:date="2015-11-16T16:35:00Z">
        <w:r w:rsidR="00DA1B9B">
          <w:t>s</w:t>
        </w:r>
      </w:ins>
      <w:r>
        <w:t xml:space="preserve"> with numerous sequence-specific transcription factors</w:t>
      </w:r>
      <w:ins w:id="50" w:author="Michael Chambers" w:date="2015-11-16T16:35:00Z">
        <w:r w:rsidR="00DA1B9B">
          <w:t xml:space="preserve">, </w:t>
        </w:r>
      </w:ins>
      <w:del w:id="51" w:author="Michael Chambers" w:date="2015-11-16T16:35:00Z">
        <w:r w:rsidDel="00DA1B9B">
          <w:delText xml:space="preserve"> (repressors), </w:delText>
        </w:r>
      </w:del>
      <w:proofErr w:type="spellStart"/>
      <w:r>
        <w:t>Gro</w:t>
      </w:r>
      <w:proofErr w:type="spellEnd"/>
      <w:r>
        <w:t xml:space="preserve"> is crucial to the spatial and temporal restriction of gene expression beginning very early in embryonic development and continuing throughout larval and </w:t>
      </w:r>
      <w:proofErr w:type="spellStart"/>
      <w:r>
        <w:t>pupal</w:t>
      </w:r>
      <w:proofErr w:type="spellEnd"/>
      <w:r>
        <w:t xml:space="preserve"> development</w:t>
      </w:r>
      <w:ins w:id="52" w:author="Michael Chambers" w:date="2015-11-16T16:39:00Z">
        <w:r w:rsidR="00DA1B9B">
          <w:t xml:space="preserve"> </w:t>
        </w:r>
      </w:ins>
      <w:r w:rsidR="00AF559D">
        <w:fldChar w:fldCharType="begin"/>
      </w:r>
      <w:r w:rsidR="00AF559D">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AF559D">
        <w:fldChar w:fldCharType="separate"/>
      </w:r>
      <w:r w:rsidR="00AF559D">
        <w:rPr>
          <w:noProof/>
        </w:rPr>
        <w:t>(Turki-Judeh and Courey, 2012a)</w:t>
      </w:r>
      <w:r w:rsidR="00AF559D">
        <w:fldChar w:fldCharType="end"/>
      </w:r>
      <w:r>
        <w:t xml:space="preserve">. As </w:t>
      </w:r>
      <w:proofErr w:type="spellStart"/>
      <w:r>
        <w:t>Gro</w:t>
      </w:r>
      <w:proofErr w:type="spellEnd"/>
      <w:r>
        <w:t xml:space="preserve"> mRNA is maternally deposited in the oocyte, high levels of the protein are present from the onset of development, and as such </w:t>
      </w:r>
      <w:proofErr w:type="spellStart"/>
      <w:r>
        <w:t>Gro</w:t>
      </w:r>
      <w:proofErr w:type="spellEnd"/>
      <w:r>
        <w:t xml:space="preserve"> participates in many of the earliest transcriptional decisions in the embryo</w:t>
      </w:r>
      <w:ins w:id="53" w:author="Michael Chambers" w:date="2015-11-16T16:36:00Z">
        <w:r w:rsidR="00DA1B9B">
          <w:t xml:space="preserve"> </w:t>
        </w:r>
      </w:ins>
      <w:r w:rsidR="00AF559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AF559D">
        <w:instrText xml:space="preserve"> ADDIN EN.CITE </w:instrText>
      </w:r>
      <w:r w:rsidR="00AF559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AF559D">
        <w:instrText xml:space="preserve"> ADDIN EN.CITE.DATA </w:instrText>
      </w:r>
      <w:r w:rsidR="00AF559D">
        <w:fldChar w:fldCharType="end"/>
      </w:r>
      <w:r w:rsidR="00AF559D">
        <w:fldChar w:fldCharType="separate"/>
      </w:r>
      <w:r w:rsidR="00AF559D">
        <w:rPr>
          <w:noProof/>
        </w:rPr>
        <w:t>(Paroush et al., 1994)</w:t>
      </w:r>
      <w:r w:rsidR="00AF559D">
        <w:fldChar w:fldCharType="end"/>
      </w:r>
      <w:r>
        <w:t xml:space="preserve">. Due to the highly-connected position of </w:t>
      </w:r>
      <w:proofErr w:type="spellStart"/>
      <w:r>
        <w:t>Gro</w:t>
      </w:r>
      <w:proofErr w:type="spellEnd"/>
      <w:r>
        <w:t xml:space="preserve"> in the developmental regulatory network, changes in </w:t>
      </w:r>
      <w:proofErr w:type="spellStart"/>
      <w:r>
        <w:t>Gro</w:t>
      </w:r>
      <w:proofErr w:type="spellEnd"/>
      <w:r>
        <w:t xml:space="preserve"> levels or function result in profound developmental abnormalities and </w:t>
      </w:r>
      <w:commentRangeStart w:id="54"/>
      <w:r>
        <w:t>disease</w:t>
      </w:r>
      <w:commentRangeEnd w:id="54"/>
      <w:r w:rsidR="000935F4">
        <w:rPr>
          <w:rStyle w:val="CommentReference"/>
        </w:rPr>
        <w:commentReference w:id="54"/>
      </w:r>
      <w:ins w:id="55" w:author="Michael Chambers" w:date="2015-11-16T16:40:00Z">
        <w:r w:rsidR="000F5DF2">
          <w:t xml:space="preserve"> </w:t>
        </w:r>
      </w:ins>
      <w:r w:rsidR="00AF559D">
        <w:fldChar w:fldCharType="begin"/>
      </w:r>
      <w:r w:rsidR="00AF559D">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rsidR="00AF559D">
        <w:fldChar w:fldCharType="separate"/>
      </w:r>
      <w:r w:rsidR="00AF559D">
        <w:rPr>
          <w:noProof/>
        </w:rPr>
        <w:t>(Buscarlet and Stifani, 2007)</w:t>
      </w:r>
      <w:r w:rsidR="00AF559D">
        <w:fldChar w:fldCharType="end"/>
      </w:r>
      <w:r>
        <w:t>.</w:t>
      </w:r>
      <w:r w:rsidR="004B64AB">
        <w:t xml:space="preserve"> </w:t>
      </w:r>
    </w:p>
    <w:p w14:paraId="54699498" w14:textId="287D6CC7" w:rsidR="00D17E0A" w:rsidRDefault="004B64AB" w:rsidP="00D17E0A">
      <w:pPr>
        <w:spacing w:line="480" w:lineRule="auto"/>
        <w:ind w:firstLine="720"/>
      </w:pPr>
      <w:r>
        <w:t xml:space="preserve">In this study, we utilize high-throughput sequencing technologies to characterize the dynamics of Groucho genomic binding and </w:t>
      </w:r>
      <w:r w:rsidR="00D95401">
        <w:t xml:space="preserve">to </w:t>
      </w:r>
      <w:r>
        <w:t xml:space="preserve">identify Groucho repressive targets. Global analysis of Groucho binding patterns via </w:t>
      </w:r>
      <w:proofErr w:type="spellStart"/>
      <w:r>
        <w:t>ChIP-seq</w:t>
      </w:r>
      <w:proofErr w:type="spellEnd"/>
      <w:r>
        <w:t xml:space="preserve"> allows us to gain insight into the mechanisms of Groucho-mediated repression</w:t>
      </w:r>
      <w:r w:rsidR="00D95401">
        <w:t xml:space="preserve"> via characterization of Groucho localization </w:t>
      </w:r>
      <w:r w:rsidR="007E7B0E">
        <w:t>to numerous regulatory regions</w:t>
      </w:r>
      <w:r w:rsidR="00D95401">
        <w:t xml:space="preserve"> and </w:t>
      </w:r>
      <w:r w:rsidR="00A822D7">
        <w:t xml:space="preserve">analysis of </w:t>
      </w:r>
      <w:r w:rsidR="00D95401">
        <w:t>how this localization correlates with binding patterns of additional transcription factors, including those known to interact with Gro</w:t>
      </w:r>
      <w:r>
        <w:t xml:space="preserve">. Analysis of the embryonic </w:t>
      </w:r>
      <w:proofErr w:type="spellStart"/>
      <w:r>
        <w:t>transcriptome</w:t>
      </w:r>
      <w:proofErr w:type="spellEnd"/>
      <w:r>
        <w:t xml:space="preserve"> under conditions of </w:t>
      </w:r>
      <w:r w:rsidR="00D95401">
        <w:t>perturbed Groucho dosage enables</w:t>
      </w:r>
      <w:r>
        <w:t xml:space="preserve"> us to dissect Groucho’s role in multiple signaling pathways and, integrated with the </w:t>
      </w:r>
      <w:proofErr w:type="spellStart"/>
      <w:r>
        <w:lastRenderedPageBreak/>
        <w:t>ChIP-seq</w:t>
      </w:r>
      <w:proofErr w:type="spellEnd"/>
      <w:r>
        <w:t xml:space="preserve"> </w:t>
      </w:r>
      <w:r w:rsidR="00D95401">
        <w:t>analysis</w:t>
      </w:r>
      <w:r>
        <w:t xml:space="preserve">, to identify these targets and </w:t>
      </w:r>
      <w:proofErr w:type="spellStart"/>
      <w:r w:rsidR="00D95401">
        <w:t>G</w:t>
      </w:r>
      <w:r w:rsidR="007E7B0E">
        <w:t>ro’s</w:t>
      </w:r>
      <w:proofErr w:type="spellEnd"/>
      <w:r w:rsidR="00D95401">
        <w:t xml:space="preserve"> participatory roles with</w:t>
      </w:r>
      <w:r>
        <w:t xml:space="preserve"> high confidence. </w:t>
      </w:r>
    </w:p>
    <w:p w14:paraId="71767949" w14:textId="6436B002" w:rsidR="00D17E0A" w:rsidRDefault="00D17E0A" w:rsidP="00D17E0A">
      <w:pPr>
        <w:spacing w:line="480" w:lineRule="auto"/>
        <w:ind w:firstLine="720"/>
      </w:pPr>
      <w:r>
        <w:t xml:space="preserve">Although </w:t>
      </w:r>
      <w:proofErr w:type="spellStart"/>
      <w:r>
        <w:t>Gro</w:t>
      </w:r>
      <w:proofErr w:type="spellEnd"/>
      <w:r>
        <w:t xml:space="preserve">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w:t>
      </w:r>
      <w:proofErr w:type="spellStart"/>
      <w:r>
        <w:t>Gro</w:t>
      </w:r>
      <w:proofErr w:type="spellEnd"/>
      <w:r>
        <w:t xml:space="preserve"> does not bind to DNA directly, it may participate via unknown mechanisms in target gene selection. This is demonstrated by a </w:t>
      </w:r>
      <w:proofErr w:type="spellStart"/>
      <w:r>
        <w:t>Gro</w:t>
      </w:r>
      <w:proofErr w:type="spellEnd"/>
      <w:r>
        <w:t xml:space="preserve"> deletion analysis in which it was shown that deletion of a </w:t>
      </w:r>
      <w:proofErr w:type="spellStart"/>
      <w:r>
        <w:t>Gro</w:t>
      </w:r>
      <w:proofErr w:type="spellEnd"/>
      <w:r>
        <w:t xml:space="preserve"> domain termed the SP domain results in promiscuous repression of genes not normally targeted by </w:t>
      </w:r>
      <w:proofErr w:type="spellStart"/>
      <w:r>
        <w:t>Gro</w:t>
      </w:r>
      <w:proofErr w:type="spellEnd"/>
      <w:r w:rsidR="007E7B0E">
        <w:t xml:space="preserve"> </w:t>
      </w:r>
      <w:r w:rsidR="00AF559D">
        <w:fldChar w:fldCharType="begin"/>
      </w:r>
      <w:r w:rsidR="00AF559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F559D">
        <w:fldChar w:fldCharType="separate"/>
      </w:r>
      <w:r w:rsidR="00AF559D">
        <w:rPr>
          <w:noProof/>
        </w:rPr>
        <w:t>(Turki-Judeh and Courey, 2012b)</w:t>
      </w:r>
      <w:r w:rsidR="00AF559D">
        <w:fldChar w:fldCharType="end"/>
      </w:r>
      <w:r>
        <w:t xml:space="preserve">. </w:t>
      </w:r>
    </w:p>
    <w:p w14:paraId="6917DF33" w14:textId="18DD4294" w:rsidR="00D17E0A" w:rsidRDefault="00D17E0A" w:rsidP="00D17E0A">
      <w:pPr>
        <w:spacing w:line="480" w:lineRule="auto"/>
        <w:ind w:firstLine="720"/>
      </w:pPr>
      <w:r>
        <w:t xml:space="preserve">Despite the extensively documented centrality of </w:t>
      </w:r>
      <w:proofErr w:type="spellStart"/>
      <w:r>
        <w:t>Gro</w:t>
      </w:r>
      <w:proofErr w:type="spellEnd"/>
      <w:r>
        <w:t xml:space="preserve"> in multiple developmental processes, especially in the early embryo, no systematic genome-wide investigation has been undertaken to position </w:t>
      </w:r>
      <w:proofErr w:type="spellStart"/>
      <w:r>
        <w:t>Gro</w:t>
      </w:r>
      <w:proofErr w:type="spellEnd"/>
      <w:r>
        <w:t xml:space="preserve"> in the fly developmental regulatory network. A more thorough understanding of the recruitment patterns of </w:t>
      </w:r>
      <w:proofErr w:type="spellStart"/>
      <w:r>
        <w:t>Gro</w:t>
      </w:r>
      <w:proofErr w:type="spellEnd"/>
      <w:r>
        <w:t xml:space="preserve"> in the early embryo, and the dynamics of such binding, will allow us to address multiple questions about the mechanism of </w:t>
      </w:r>
      <w:proofErr w:type="spellStart"/>
      <w:r>
        <w:t>Gro</w:t>
      </w:r>
      <w:proofErr w:type="spellEnd"/>
      <w:r>
        <w:t xml:space="preserve">-mediated repression and the position of </w:t>
      </w:r>
      <w:proofErr w:type="spellStart"/>
      <w:r>
        <w:t>Gro</w:t>
      </w:r>
      <w:proofErr w:type="spellEnd"/>
      <w:r>
        <w:t xml:space="preserve"> in the regulatory hierarchy of pattern formation. </w:t>
      </w:r>
    </w:p>
    <w:p w14:paraId="53DAA721" w14:textId="4B76552D" w:rsidR="00D17E0A" w:rsidRDefault="00D17E0A" w:rsidP="00D17E0A">
      <w:pPr>
        <w:spacing w:line="480" w:lineRule="auto"/>
        <w:ind w:firstLine="720"/>
      </w:pPr>
      <w:proofErr w:type="spellStart"/>
      <w:r>
        <w:t>Gro</w:t>
      </w:r>
      <w:proofErr w:type="spellEnd"/>
      <w:r>
        <w:t xml:space="preserve"> </w:t>
      </w:r>
      <w:proofErr w:type="spellStart"/>
      <w:r>
        <w:t>tetramerizes</w:t>
      </w:r>
      <w:proofErr w:type="spellEnd"/>
      <w:r>
        <w:t xml:space="preserve"> and perhaps forms higher order oligomers </w:t>
      </w:r>
      <w:r>
        <w:rPr>
          <w:i/>
        </w:rPr>
        <w:t xml:space="preserve">in vitro. </w:t>
      </w:r>
      <w:r>
        <w:t xml:space="preserve">This together with the observations that </w:t>
      </w:r>
      <w:proofErr w:type="spellStart"/>
      <w:r>
        <w:t>Gro</w:t>
      </w:r>
      <w:proofErr w:type="spellEnd"/>
      <w:r>
        <w:t xml:space="preserve"> is required for long-range repression and that it binds core histones has led to the suggestion that </w:t>
      </w:r>
      <w:proofErr w:type="spellStart"/>
      <w:r>
        <w:t>Gro</w:t>
      </w:r>
      <w:proofErr w:type="spellEnd"/>
      <w:r>
        <w:t>-mediated repression may involve spreading along chroma</w:t>
      </w:r>
      <w:r w:rsidR="00D95401">
        <w:t>t</w:t>
      </w:r>
      <w:r>
        <w:t xml:space="preserve">in. Indeed, in some contexts </w:t>
      </w:r>
      <w:proofErr w:type="spellStart"/>
      <w:r>
        <w:t>Gro</w:t>
      </w:r>
      <w:proofErr w:type="spellEnd"/>
      <w:r>
        <w:t xml:space="preserve"> </w:t>
      </w:r>
      <w:proofErr w:type="spellStart"/>
      <w:r>
        <w:t>oligomerization</w:t>
      </w:r>
      <w:proofErr w:type="spellEnd"/>
      <w:r>
        <w:t xml:space="preserve"> is necessary for repression </w:t>
      </w:r>
      <w:r>
        <w:rPr>
          <w:i/>
        </w:rPr>
        <w:t xml:space="preserve">in vitro </w:t>
      </w:r>
      <w:r w:rsidR="00AF559D">
        <w:fldChar w:fldCharType="begin"/>
      </w:r>
      <w:r w:rsidR="00AF559D">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AF559D">
        <w:fldChar w:fldCharType="separate"/>
      </w:r>
      <w:r w:rsidR="00AF559D">
        <w:rPr>
          <w:noProof/>
        </w:rPr>
        <w:t>(Chen et al., 1998)</w:t>
      </w:r>
      <w:r w:rsidR="00AF559D">
        <w:fldChar w:fldCharType="end"/>
      </w:r>
      <w:r>
        <w:t xml:space="preserve"> and </w:t>
      </w:r>
      <w:r>
        <w:rPr>
          <w:i/>
        </w:rPr>
        <w:t xml:space="preserve">in vivo </w:t>
      </w:r>
      <w:r w:rsidR="00AF559D">
        <w:fldChar w:fldCharType="begin"/>
      </w:r>
      <w:r w:rsidR="00AF559D">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AF559D">
        <w:fldChar w:fldCharType="separate"/>
      </w:r>
      <w:r w:rsidR="00AF559D">
        <w:rPr>
          <w:noProof/>
        </w:rPr>
        <w:t>(Song et al., 2004)</w:t>
      </w:r>
      <w:r w:rsidR="00AF559D">
        <w:fldChar w:fldCharType="end"/>
      </w:r>
      <w:r>
        <w:t xml:space="preserve">. However, it does not appear to be a universal requirement for </w:t>
      </w:r>
      <w:r>
        <w:lastRenderedPageBreak/>
        <w:t xml:space="preserve">repressive activity in all developmental contexts </w:t>
      </w:r>
      <w:r w:rsidR="00AF559D">
        <w:fldChar w:fldCharType="begin"/>
      </w:r>
      <w:r w:rsidR="00AF559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AF559D">
        <w:fldChar w:fldCharType="separate"/>
      </w:r>
      <w:r w:rsidR="00AF559D">
        <w:rPr>
          <w:noProof/>
        </w:rPr>
        <w:t>(Jennings et al., 2007)</w:t>
      </w:r>
      <w:r w:rsidR="00AF559D">
        <w:fldChar w:fldCharType="end"/>
      </w:r>
      <w:r>
        <w:t xml:space="preserve">. Evidence from </w:t>
      </w:r>
      <w:proofErr w:type="spellStart"/>
      <w:r>
        <w:t>ChIP</w:t>
      </w:r>
      <w:proofErr w:type="spellEnd"/>
      <w:r>
        <w:t xml:space="preserve">-PCR experiments suggests </w:t>
      </w:r>
      <w:proofErr w:type="spellStart"/>
      <w:r>
        <w:t>Gro</w:t>
      </w:r>
      <w:proofErr w:type="spellEnd"/>
      <w:r>
        <w:t xml:space="preserve"> spreads over potentially long stretches of chromatin presumably through its ability to self-associate </w:t>
      </w:r>
      <w:r w:rsidR="00AF559D">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rsidR="00AF559D">
        <w:instrText xml:space="preserve"> ADDIN EN.CITE </w:instrText>
      </w:r>
      <w:r w:rsidR="00AF559D">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rsidR="00AF559D">
        <w:instrText xml:space="preserve"> ADDIN EN.CITE.DATA </w:instrText>
      </w:r>
      <w:r w:rsidR="00AF559D">
        <w:fldChar w:fldCharType="end"/>
      </w:r>
      <w:r w:rsidR="00AF559D">
        <w:fldChar w:fldCharType="separate"/>
      </w:r>
      <w:r w:rsidR="00AF559D">
        <w:rPr>
          <w:noProof/>
        </w:rPr>
        <w:t>(Martinez and Arnosti, 2008; Winkler et al., 2010)</w:t>
      </w:r>
      <w:r w:rsidR="00AF559D">
        <w:fldChar w:fldCharType="end"/>
      </w:r>
      <w:del w:id="56" w:author="Michael Chambers" w:date="2015-11-17T00:33:00Z">
        <w:r w:rsidR="00D95401" w:rsidDel="000835DE">
          <w:delText xml:space="preserve"> </w:delText>
        </w:r>
      </w:del>
      <w:r>
        <w:t xml:space="preserve">, </w:t>
      </w:r>
      <w:r w:rsidR="00A822D7">
        <w:t>al</w:t>
      </w:r>
      <w:r>
        <w:t xml:space="preserve">though these studies are limited by the resolution of the </w:t>
      </w:r>
      <w:proofErr w:type="spellStart"/>
      <w:r>
        <w:t>ChIP</w:t>
      </w:r>
      <w:proofErr w:type="spellEnd"/>
      <w:r>
        <w:t xml:space="preserve">-PCR analysis. More recent </w:t>
      </w:r>
      <w:proofErr w:type="spellStart"/>
      <w:r>
        <w:t>Gro</w:t>
      </w:r>
      <w:proofErr w:type="spellEnd"/>
      <w:r>
        <w:t xml:space="preserve"> </w:t>
      </w:r>
      <w:proofErr w:type="spellStart"/>
      <w:r>
        <w:t>ChIP-seq</w:t>
      </w:r>
      <w:proofErr w:type="spellEnd"/>
      <w:r>
        <w:t xml:space="preserve"> data obtained from two Drosophila cell lines (S2 and Kc167)</w:t>
      </w:r>
      <w:del w:id="57" w:author="Michael Chambers" w:date="2015-11-17T00:33:00Z">
        <w:r w:rsidDel="000835DE">
          <w:delText xml:space="preserve"> </w:delText>
        </w:r>
      </w:del>
      <w:r w:rsidR="00AF559D">
        <w:fldChar w:fldCharType="begin"/>
      </w:r>
      <w:r w:rsidR="00AF559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AF559D">
        <w:fldChar w:fldCharType="separate"/>
      </w:r>
      <w:r w:rsidR="00AF559D">
        <w:rPr>
          <w:noProof/>
        </w:rPr>
        <w:t>(Kaul et al., 2014)</w:t>
      </w:r>
      <w:r w:rsidR="00AF559D">
        <w:fldChar w:fldCharType="end"/>
      </w:r>
      <w:r>
        <w:t xml:space="preserve"> indicate that binding is primarily localized to discrete peaks in those cell lines. However, it is unclear to what degree that binding pattern extends to </w:t>
      </w:r>
      <w:ins w:id="58" w:author="Albert Courey" w:date="2015-11-16T14:59:00Z">
        <w:r w:rsidR="000935F4">
          <w:t xml:space="preserve">developing </w:t>
        </w:r>
      </w:ins>
      <w:r>
        <w:t xml:space="preserve">embryos. Genome-wide analysis of binding patterns in embryos presented in this thesis has enabled </w:t>
      </w:r>
      <w:r w:rsidR="00A9490B">
        <w:t>us to</w:t>
      </w:r>
      <w:r>
        <w:t xml:space="preserve"> thoroughly investigate the requirement for spreading in </w:t>
      </w:r>
      <w:proofErr w:type="spellStart"/>
      <w:r>
        <w:t>Gro</w:t>
      </w:r>
      <w:proofErr w:type="spellEnd"/>
      <w:r>
        <w:t>-mediated repression.</w:t>
      </w:r>
      <w:r w:rsidR="00A45A2F">
        <w:t xml:space="preserve"> We find tha</w:t>
      </w:r>
      <w:r w:rsidR="002E790E">
        <w:t>t</w:t>
      </w:r>
      <w:r w:rsidR="00DD49C1">
        <w:t xml:space="preserve"> while Groucho is capable of spreading over long regions of chromatin,</w:t>
      </w:r>
      <w:r w:rsidR="002E790E">
        <w:t xml:space="preserve"> this spreading appears to be an uncommon </w:t>
      </w:r>
      <w:r w:rsidR="00DD49C1">
        <w:t xml:space="preserve">feature of repression, with the majority of Groucho binding occurring in discreet peaks </w:t>
      </w:r>
      <w:r w:rsidR="002E790E">
        <w:t xml:space="preserve">characteristic of </w:t>
      </w:r>
      <w:r w:rsidR="00DD49C1">
        <w:t xml:space="preserve">association with site-specific transcription factors. However, these discrete peaks often cluster over longer stretches of chromatin, </w:t>
      </w:r>
      <w:r w:rsidR="002E790E">
        <w:t xml:space="preserve">potentially </w:t>
      </w:r>
      <w:r w:rsidR="00DD49C1">
        <w:t>indicative</w:t>
      </w:r>
      <w:r w:rsidR="00CA652A">
        <w:t xml:space="preserve"> of looped </w:t>
      </w:r>
      <w:del w:id="59" w:author="Michael Chambers" w:date="2015-11-17T00:34:00Z">
        <w:r w:rsidR="00CA652A" w:rsidDel="000835DE">
          <w:delText xml:space="preserve">interactions, </w:delText>
        </w:r>
      </w:del>
      <w:r w:rsidR="002E790E">
        <w:t xml:space="preserve">or </w:t>
      </w:r>
      <w:r w:rsidR="00CA652A">
        <w:t>a similar topological rearrangement</w:t>
      </w:r>
      <w:del w:id="60" w:author="Michael Chambers" w:date="2015-11-17T00:34:00Z">
        <w:r w:rsidR="00CA652A" w:rsidDel="000835DE">
          <w:delText>,</w:delText>
        </w:r>
      </w:del>
      <w:r w:rsidR="002E790E">
        <w:t xml:space="preserve"> between distant regions of chromatin.</w:t>
      </w:r>
      <w:r w:rsidR="00172568">
        <w:t xml:space="preserve"> </w:t>
      </w:r>
    </w:p>
    <w:p w14:paraId="064A83A5" w14:textId="3ED8A04D" w:rsidR="00D17E0A" w:rsidRDefault="00D17E0A" w:rsidP="00D17E0A">
      <w:pPr>
        <w:spacing w:line="480" w:lineRule="auto"/>
        <w:ind w:firstLine="720"/>
      </w:pPr>
      <w:r>
        <w:t xml:space="preserve">The accurate assignment of a </w:t>
      </w:r>
      <w:r w:rsidR="00CA652A">
        <w:t xml:space="preserve">regulatory region, or even an individual </w:t>
      </w:r>
      <w:r>
        <w:t xml:space="preserve">binding region detected by </w:t>
      </w:r>
      <w:proofErr w:type="spellStart"/>
      <w:r>
        <w:t>ChIP-seq</w:t>
      </w:r>
      <w:proofErr w:type="spellEnd"/>
      <w:r w:rsidR="00CA652A">
        <w:t>,</w:t>
      </w:r>
      <w:r>
        <w:t xml:space="preserve"> to a specific regulatory target (or targets) is a long standing problem in the useful interpretation of </w:t>
      </w:r>
      <w:proofErr w:type="spellStart"/>
      <w:r>
        <w:t>ChIP-seq</w:t>
      </w:r>
      <w:proofErr w:type="spellEnd"/>
      <w:r>
        <w:t xml:space="preserve"> studies </w:t>
      </w:r>
      <w:r w:rsidR="00AF559D">
        <w:fldChar w:fldCharType="begin"/>
      </w:r>
      <w:r w:rsidR="00AF559D">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AF559D">
        <w:fldChar w:fldCharType="separate"/>
      </w:r>
      <w:r w:rsidR="00AF559D">
        <w:rPr>
          <w:noProof/>
        </w:rPr>
        <w:t>(Sikora-Wohlfeld et al., 2013)</w:t>
      </w:r>
      <w:r w:rsidR="00AF559D">
        <w:fldChar w:fldCharType="end"/>
      </w:r>
      <w:ins w:id="61" w:author="Michael Chambers" w:date="2015-11-17T00:34:00Z">
        <w:r w:rsidR="000835DE">
          <w:t>. Th</w:t>
        </w:r>
      </w:ins>
      <w:del w:id="62" w:author="Michael Chambers" w:date="2015-11-17T00:34:00Z">
        <w:r w:rsidDel="000835DE">
          <w:delText>; th</w:delText>
        </w:r>
      </w:del>
      <w:r>
        <w:t xml:space="preserve">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proofErr w:type="spellStart"/>
      <w:r>
        <w:lastRenderedPageBreak/>
        <w:t>transcriptome</w:t>
      </w:r>
      <w:proofErr w:type="spellEnd"/>
      <w:r>
        <w:t xml:space="preserve"> measurements in systems perturbed for said factor </w:t>
      </w:r>
      <w:r w:rsidR="00AF559D">
        <w:fldChar w:fldCharType="begin"/>
      </w:r>
      <w:r w:rsidR="00AF559D">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AF559D">
        <w:fldChar w:fldCharType="separate"/>
      </w:r>
      <w:r w:rsidR="00AF559D">
        <w:rPr>
          <w:noProof/>
        </w:rPr>
        <w:t>(Dolinski and Troyanskaya, 2015)</w:t>
      </w:r>
      <w:r w:rsidR="00AF559D">
        <w:fldChar w:fldCharType="end"/>
      </w:r>
      <w:r>
        <w:t>. To this end, we have employed RNA-</w:t>
      </w:r>
      <w:proofErr w:type="spellStart"/>
      <w:r>
        <w:t>seq</w:t>
      </w:r>
      <w:proofErr w:type="spellEnd"/>
      <w:r>
        <w:t xml:space="preserve"> to examine the effect of </w:t>
      </w:r>
      <w:proofErr w:type="spellStart"/>
      <w:r>
        <w:t>Gro</w:t>
      </w:r>
      <w:proofErr w:type="spellEnd"/>
      <w:r>
        <w:t xml:space="preserve">-knockdown and </w:t>
      </w:r>
      <w:proofErr w:type="spellStart"/>
      <w:r>
        <w:t>Gro</w:t>
      </w:r>
      <w:proofErr w:type="spellEnd"/>
      <w:r>
        <w:t xml:space="preserve">-overexpression on the </w:t>
      </w:r>
      <w:proofErr w:type="spellStart"/>
      <w:r>
        <w:t>transcriptome</w:t>
      </w:r>
      <w:proofErr w:type="spellEnd"/>
      <w:r>
        <w:t xml:space="preserve"> measurements at </w:t>
      </w:r>
      <w:proofErr w:type="spellStart"/>
      <w:r>
        <w:t>timepoints</w:t>
      </w:r>
      <w:proofErr w:type="spellEnd"/>
      <w:r>
        <w:t xml:space="preserve"> matching those used in the </w:t>
      </w:r>
      <w:proofErr w:type="spellStart"/>
      <w:r>
        <w:t>ChIP-seq</w:t>
      </w:r>
      <w:proofErr w:type="spellEnd"/>
      <w:r>
        <w:t xml:space="preserve"> analysis. When combined with the </w:t>
      </w:r>
      <w:proofErr w:type="spellStart"/>
      <w:r>
        <w:t>ChIP-seq</w:t>
      </w:r>
      <w:proofErr w:type="spellEnd"/>
      <w:r>
        <w:t xml:space="preserve"> binding profile data, this has allowed </w:t>
      </w:r>
      <w:r w:rsidR="00CA652A">
        <w:t>the</w:t>
      </w:r>
      <w:r>
        <w:t xml:space="preserve"> </w:t>
      </w:r>
      <w:r w:rsidR="00CA652A">
        <w:t>definition of</w:t>
      </w:r>
      <w:r>
        <w:t xml:space="preserve"> a high-confidence set of </w:t>
      </w:r>
      <w:proofErr w:type="spellStart"/>
      <w:r>
        <w:t>Gro</w:t>
      </w:r>
      <w:proofErr w:type="spellEnd"/>
      <w:r>
        <w:t xml:space="preserve"> target genes </w:t>
      </w:r>
      <w:r w:rsidR="00CA652A">
        <w:t>across developmental stages</w:t>
      </w:r>
      <w:r>
        <w:t xml:space="preserve">, thus enabling </w:t>
      </w:r>
      <w:r w:rsidR="00CA652A">
        <w:t>a more</w:t>
      </w:r>
      <w:r>
        <w:t xml:space="preserve"> thorough characteriz</w:t>
      </w:r>
      <w:r w:rsidR="00CA652A">
        <w:t>ation of</w:t>
      </w:r>
      <w:r>
        <w:t xml:space="preserve"> the role of </w:t>
      </w:r>
      <w:proofErr w:type="spellStart"/>
      <w:r>
        <w:t>Gro</w:t>
      </w:r>
      <w:proofErr w:type="spellEnd"/>
      <w:r>
        <w:t xml:space="preserve"> during early </w:t>
      </w:r>
      <w:r w:rsidR="00CA652A">
        <w:t>development and a significant refinement of the factor’s</w:t>
      </w:r>
      <w:r>
        <w:t xml:space="preserve"> influence on the developmentally-regulated gene network.</w:t>
      </w:r>
      <w:r w:rsidR="009A457A">
        <w:t xml:space="preserve"> The analysis to be presented here shows that</w:t>
      </w:r>
      <w:r w:rsidR="00DD49C1">
        <w:t xml:space="preserve"> Groucho targets are enriched for </w:t>
      </w:r>
      <w:r w:rsidR="00CA652A">
        <w:t xml:space="preserve">numerous </w:t>
      </w:r>
      <w:r w:rsidR="00DD49C1">
        <w:t>transcription factors, confirming its role as a factor</w:t>
      </w:r>
      <w:r w:rsidR="00667FCE">
        <w:t xml:space="preserve"> near the top of the regulatory hierarchy</w:t>
      </w:r>
      <w:r w:rsidR="00DD49C1">
        <w:t xml:space="preserve"> in the establishment of </w:t>
      </w:r>
      <w:r w:rsidR="00997ED9">
        <w:t>developmental</w:t>
      </w:r>
      <w:r w:rsidR="00DD49C1">
        <w:t xml:space="preserve"> fate.</w:t>
      </w:r>
    </w:p>
    <w:p w14:paraId="118F07D8" w14:textId="77777777" w:rsidR="00BC2982" w:rsidRDefault="00BC2982" w:rsidP="00DF7C23">
      <w:pPr>
        <w:spacing w:line="480" w:lineRule="auto"/>
      </w:pPr>
    </w:p>
    <w:p w14:paraId="1509D175" w14:textId="77777777" w:rsidR="000835DE" w:rsidRDefault="000835DE">
      <w:pPr>
        <w:rPr>
          <w:ins w:id="63" w:author="Michael Chambers" w:date="2015-11-17T00:37:00Z"/>
          <w:rFonts w:asciiTheme="majorHAnsi" w:eastAsiaTheme="majorEastAsia" w:hAnsiTheme="majorHAnsi" w:cstheme="majorBidi"/>
          <w:b/>
          <w:bCs/>
          <w:color w:val="4F81BD" w:themeColor="accent1"/>
          <w:sz w:val="32"/>
          <w:szCs w:val="32"/>
        </w:rPr>
      </w:pPr>
      <w:ins w:id="64" w:author="Michael Chambers" w:date="2015-11-17T00:37:00Z">
        <w:r>
          <w:br w:type="page"/>
        </w:r>
      </w:ins>
    </w:p>
    <w:p w14:paraId="21590673" w14:textId="47940828" w:rsidR="00FF5970" w:rsidRPr="0010426B" w:rsidRDefault="00FF5970">
      <w:pPr>
        <w:pStyle w:val="BodyText"/>
        <w:outlineLvl w:val="0"/>
        <w:pPrChange w:id="65" w:author="Michael Chambers" w:date="2015-11-17T00:37:00Z">
          <w:pPr>
            <w:pStyle w:val="Heading2"/>
            <w:spacing w:line="480" w:lineRule="auto"/>
          </w:pPr>
        </w:pPrChange>
      </w:pPr>
      <w:r w:rsidRPr="000835DE">
        <w:rPr>
          <w:b/>
          <w:rPrChange w:id="66" w:author="Michael Chambers" w:date="2015-11-17T00:37:00Z">
            <w:rPr/>
          </w:rPrChange>
        </w:rPr>
        <w:lastRenderedPageBreak/>
        <w:t>Materials &amp; Methods</w:t>
      </w:r>
    </w:p>
    <w:p w14:paraId="6D34C5D1" w14:textId="4B9FC550" w:rsidR="00675ED8" w:rsidRPr="00C8667E" w:rsidRDefault="00675ED8">
      <w:pPr>
        <w:spacing w:line="480" w:lineRule="auto"/>
        <w:outlineLvl w:val="0"/>
        <w:rPr>
          <w:i/>
          <w:rPrChange w:id="67" w:author="Michael Chambers" w:date="2015-11-17T14:29:00Z">
            <w:rPr/>
          </w:rPrChange>
        </w:rPr>
        <w:pPrChange w:id="68" w:author="Michael Chambers" w:date="2015-11-17T14:29:00Z">
          <w:pPr>
            <w:pStyle w:val="ListParagraph"/>
            <w:numPr>
              <w:numId w:val="3"/>
            </w:numPr>
            <w:spacing w:line="480" w:lineRule="auto"/>
            <w:ind w:left="360" w:hanging="360"/>
          </w:pPr>
        </w:pPrChange>
      </w:pPr>
      <w:r w:rsidRPr="00C8667E">
        <w:rPr>
          <w:i/>
          <w:rPrChange w:id="69" w:author="Michael Chambers" w:date="2015-11-17T14:29:00Z">
            <w:rPr/>
          </w:rPrChange>
        </w:rPr>
        <w:t xml:space="preserve">Fly </w:t>
      </w:r>
      <w:r w:rsidR="006D5825" w:rsidRPr="00C8667E">
        <w:rPr>
          <w:i/>
          <w:rPrChange w:id="70" w:author="Michael Chambers" w:date="2015-11-17T14:29:00Z">
            <w:rPr/>
          </w:rPrChange>
        </w:rPr>
        <w:t>strains</w:t>
      </w:r>
    </w:p>
    <w:p w14:paraId="3A52942C" w14:textId="51EDF1C9" w:rsidR="00034394" w:rsidRPr="00F028ED" w:rsidRDefault="00141D2B" w:rsidP="00D67447">
      <w:pPr>
        <w:spacing w:line="480" w:lineRule="auto"/>
        <w:ind w:firstLine="360"/>
      </w:pPr>
      <w:r>
        <w:t xml:space="preserve">Flies were maintained on standard medium at 25˚C. </w:t>
      </w:r>
      <w:r w:rsidR="00ED673B">
        <w:t>UAS-</w:t>
      </w:r>
      <w:proofErr w:type="spellStart"/>
      <w:r w:rsidR="00ED673B" w:rsidRPr="00D67447">
        <w:rPr>
          <w:i/>
        </w:rPr>
        <w:t>Gro</w:t>
      </w:r>
      <w:proofErr w:type="spellEnd"/>
      <w:r w:rsidR="00ED673B">
        <w:t xml:space="preserve"> and UAS-</w:t>
      </w:r>
      <w:proofErr w:type="spellStart"/>
      <w:r w:rsidR="00ED673B" w:rsidRPr="00D67447">
        <w:rPr>
          <w:i/>
        </w:rPr>
        <w:t>GroΔGP</w:t>
      </w:r>
      <w:proofErr w:type="spellEnd"/>
      <w:r w:rsidR="00ED673B">
        <w:t xml:space="preserve"> </w:t>
      </w:r>
      <w:r w:rsidR="00CB0087">
        <w:t>transgenic</w:t>
      </w:r>
      <w:r>
        <w:t xml:space="preserve"> flies were described previously </w:t>
      </w:r>
      <w:r w:rsidR="00AF559D">
        <w:fldChar w:fldCharType="begin"/>
      </w:r>
      <w:r w:rsidR="00AF559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F559D">
        <w:fldChar w:fldCharType="separate"/>
      </w:r>
      <w:r w:rsidR="00AF559D">
        <w:rPr>
          <w:noProof/>
        </w:rPr>
        <w:t>(Turki-Judeh and Courey, 2012b)</w:t>
      </w:r>
      <w:r w:rsidR="00AF559D">
        <w:fldChar w:fldCharType="end"/>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proofErr w:type="spellStart"/>
      <w:r w:rsidRPr="00141D2B">
        <w:rPr>
          <w:i/>
        </w:rPr>
        <w:t>Gro</w:t>
      </w:r>
      <w:proofErr w:type="spellEnd"/>
      <w:r w:rsidRPr="00141D2B">
        <w:rPr>
          <w:i/>
        </w:rPr>
        <w:t xml:space="preserve"> </w:t>
      </w:r>
      <w:r>
        <w:t xml:space="preserve">with a maternal driver, </w:t>
      </w:r>
      <w:r w:rsidRPr="00141D2B">
        <w:rPr>
          <w:i/>
        </w:rPr>
        <w:t>Mat-Gal4</w:t>
      </w:r>
      <w:r w:rsidR="00F52206">
        <w:rPr>
          <w:i/>
        </w:rPr>
        <w:t xml:space="preserve"> </w:t>
      </w:r>
      <w:r w:rsidR="00AF559D">
        <w:fldChar w:fldCharType="begin"/>
      </w:r>
      <w:r w:rsidR="00AF559D">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rsidR="00AF559D">
        <w:fldChar w:fldCharType="separate"/>
      </w:r>
      <w:r w:rsidR="00AF559D">
        <w:rPr>
          <w:noProof/>
        </w:rPr>
        <w:t>(Nie et al., 2009)</w:t>
      </w:r>
      <w:r w:rsidR="00AF559D">
        <w:fldChar w:fldCharType="end"/>
      </w:r>
      <w:r>
        <w:rPr>
          <w:i/>
        </w:rPr>
        <w:t>.</w:t>
      </w:r>
      <w:ins w:id="71" w:author="Michael Chambers" w:date="2015-11-16T16:50:00Z">
        <w:r w:rsidR="00F028ED">
          <w:rPr>
            <w:i/>
          </w:rPr>
          <w:t xml:space="preserve"> </w:t>
        </w:r>
      </w:ins>
      <w:ins w:id="72" w:author="Michael Chambers" w:date="2015-11-16T16:51:00Z">
        <w:r w:rsidR="00CF5BE2">
          <w:t>Control embryos for RNA-</w:t>
        </w:r>
        <w:proofErr w:type="spellStart"/>
        <w:r w:rsidR="00CF5BE2">
          <w:t>seq</w:t>
        </w:r>
        <w:proofErr w:type="spellEnd"/>
        <w:r w:rsidR="00CF5BE2">
          <w:t xml:space="preserve"> were obtained from crossing </w:t>
        </w:r>
      </w:ins>
      <w:ins w:id="73" w:author="Michael Chambers" w:date="2015-11-16T16:50:00Z">
        <w:r w:rsidR="00CF5BE2">
          <w:rPr>
            <w:i/>
          </w:rPr>
          <w:t>w</w:t>
        </w:r>
        <w:r w:rsidR="00CF5BE2">
          <w:rPr>
            <w:i/>
            <w:vertAlign w:val="superscript"/>
          </w:rPr>
          <w:t xml:space="preserve">1118 </w:t>
        </w:r>
        <w:r w:rsidR="00CF5BE2">
          <w:t xml:space="preserve">flies with this </w:t>
        </w:r>
        <w:r w:rsidR="00CF5BE2">
          <w:rPr>
            <w:i/>
          </w:rPr>
          <w:t xml:space="preserve">Mat-Gal4 </w:t>
        </w:r>
      </w:ins>
      <w:ins w:id="74" w:author="Michael Chambers" w:date="2015-11-16T16:52:00Z">
        <w:r w:rsidR="00CF5BE2">
          <w:t xml:space="preserve">driver. </w:t>
        </w:r>
      </w:ins>
      <w:del w:id="75" w:author="Michael Chambers" w:date="2015-11-16T16:52:00Z">
        <w:r w:rsidR="008C2E38" w:rsidDel="00CF5BE2">
          <w:rPr>
            <w:i/>
          </w:rPr>
          <w:delText xml:space="preserve"> </w:delText>
        </w:r>
      </w:del>
      <w:r w:rsidR="008C2E38">
        <w:t xml:space="preserve">Germ line clones of the </w:t>
      </w:r>
      <w:proofErr w:type="spellStart"/>
      <w:r w:rsidR="008C2E38">
        <w:rPr>
          <w:i/>
        </w:rPr>
        <w:t>gro</w:t>
      </w:r>
      <w:proofErr w:type="spellEnd"/>
      <w:r w:rsidR="008C2E38">
        <w:rPr>
          <w:i/>
        </w:rPr>
        <w:t xml:space="preserve"> </w:t>
      </w:r>
      <w:r w:rsidR="008C2E38">
        <w:t>mutant fly allele MB36 (a null allele) were used for Groucho loss-of-function studies</w:t>
      </w:r>
      <w:r>
        <w:t xml:space="preserve"> </w:t>
      </w:r>
      <w:r w:rsidR="00AF559D">
        <w:fldChar w:fldCharType="begin"/>
      </w:r>
      <w:r w:rsidR="00AF559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AF559D">
        <w:fldChar w:fldCharType="separate"/>
      </w:r>
      <w:r w:rsidR="00AF559D">
        <w:rPr>
          <w:noProof/>
        </w:rPr>
        <w:t>(Jennings et al., 2007)</w:t>
      </w:r>
      <w:r w:rsidR="00AF559D">
        <w:fldChar w:fldCharType="end"/>
      </w:r>
      <w:r w:rsidR="008C2E38">
        <w:t xml:space="preserve">.  These lines were generated using the standard dominant female sterile FLP/FRT protocol </w:t>
      </w:r>
      <w:r w:rsidR="00AF559D">
        <w:fldChar w:fldCharType="begin"/>
      </w:r>
      <w:r w:rsidR="00AF559D">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rsidR="00AF559D">
        <w:fldChar w:fldCharType="separate"/>
      </w:r>
      <w:r w:rsidR="00AF559D">
        <w:rPr>
          <w:noProof/>
        </w:rPr>
        <w:t>(Chou and Perrimon, 1996)</w:t>
      </w:r>
      <w:r w:rsidR="00AF559D">
        <w:fldChar w:fldCharType="end"/>
      </w:r>
      <w:r w:rsidR="008C2E38">
        <w:t>.</w:t>
      </w:r>
      <w:ins w:id="76" w:author="Michael Chambers" w:date="2015-11-16T16:49:00Z">
        <w:r w:rsidR="00F028ED">
          <w:t xml:space="preserve"> </w:t>
        </w:r>
      </w:ins>
    </w:p>
    <w:p w14:paraId="460BD640" w14:textId="77777777" w:rsidR="005B57AD" w:rsidRPr="00D67447" w:rsidRDefault="005B57AD" w:rsidP="00D67447">
      <w:pPr>
        <w:spacing w:line="480" w:lineRule="auto"/>
        <w:ind w:firstLine="360"/>
      </w:pPr>
    </w:p>
    <w:p w14:paraId="0CA9FCC3" w14:textId="77777777" w:rsidR="003C0EDF" w:rsidRPr="00C8667E" w:rsidRDefault="003C0EDF">
      <w:pPr>
        <w:spacing w:line="480" w:lineRule="auto"/>
        <w:outlineLvl w:val="0"/>
        <w:rPr>
          <w:i/>
          <w:rPrChange w:id="77" w:author="Michael Chambers" w:date="2015-11-17T14:29:00Z">
            <w:rPr/>
          </w:rPrChange>
        </w:rPr>
        <w:pPrChange w:id="78" w:author="Michael Chambers" w:date="2015-11-17T14:29:00Z">
          <w:pPr>
            <w:pStyle w:val="ListParagraph"/>
            <w:numPr>
              <w:numId w:val="3"/>
            </w:numPr>
            <w:spacing w:line="480" w:lineRule="auto"/>
            <w:ind w:left="360" w:hanging="360"/>
          </w:pPr>
        </w:pPrChange>
      </w:pPr>
      <w:r w:rsidRPr="00C8667E">
        <w:rPr>
          <w:i/>
          <w:rPrChange w:id="79" w:author="Michael Chambers" w:date="2015-11-17T14:29:00Z">
            <w:rPr/>
          </w:rPrChange>
        </w:rPr>
        <w:t xml:space="preserve">Groucho chromatin </w:t>
      </w:r>
      <w:proofErr w:type="spellStart"/>
      <w:r w:rsidRPr="00C8667E">
        <w:rPr>
          <w:i/>
          <w:rPrChange w:id="80" w:author="Michael Chambers" w:date="2015-11-17T14:29:00Z">
            <w:rPr/>
          </w:rPrChange>
        </w:rPr>
        <w:t>immunoprecipation</w:t>
      </w:r>
      <w:proofErr w:type="spellEnd"/>
      <w:r w:rsidRPr="00C8667E">
        <w:rPr>
          <w:i/>
          <w:rPrChange w:id="81" w:author="Michael Chambers" w:date="2015-11-17T14:29:00Z">
            <w:rPr/>
          </w:rPrChange>
        </w:rPr>
        <w:t xml:space="preserve"> (</w:t>
      </w:r>
      <w:proofErr w:type="spellStart"/>
      <w:r w:rsidRPr="00C8667E">
        <w:rPr>
          <w:i/>
          <w:rPrChange w:id="82" w:author="Michael Chambers" w:date="2015-11-17T14:29:00Z">
            <w:rPr/>
          </w:rPrChange>
        </w:rPr>
        <w:t>ChIP</w:t>
      </w:r>
      <w:proofErr w:type="spellEnd"/>
      <w:r w:rsidRPr="00C8667E">
        <w:rPr>
          <w:i/>
          <w:rPrChange w:id="83" w:author="Michael Chambers" w:date="2015-11-17T14:29:00Z">
            <w:rPr/>
          </w:rPrChange>
        </w:rPr>
        <w:t>) and sequencing</w:t>
      </w:r>
    </w:p>
    <w:p w14:paraId="4A378342" w14:textId="13DD298F" w:rsidR="00667FCE" w:rsidRPr="00D67447" w:rsidRDefault="00667FCE" w:rsidP="00D67447">
      <w:pPr>
        <w:spacing w:line="480" w:lineRule="auto"/>
        <w:ind w:firstLine="360"/>
      </w:pPr>
      <w:proofErr w:type="spellStart"/>
      <w:r w:rsidRPr="00D67447">
        <w:t>ChIP</w:t>
      </w:r>
      <w:proofErr w:type="spellEnd"/>
      <w:r w:rsidRPr="00D67447">
        <w:t xml:space="preserve"> was carried out as described previously</w:t>
      </w:r>
      <w:r w:rsidR="00472DFD">
        <w:t xml:space="preserve"> </w:t>
      </w:r>
      <w:r w:rsidR="00AF559D">
        <w:fldChar w:fldCharType="begin"/>
      </w:r>
      <w:r w:rsidR="00AF559D">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rsidR="00AF559D">
        <w:fldChar w:fldCharType="separate"/>
      </w:r>
      <w:r w:rsidR="00AF559D">
        <w:rPr>
          <w:noProof/>
        </w:rPr>
        <w:t>(Bonn et al., 2012)</w:t>
      </w:r>
      <w:r w:rsidR="00AF559D">
        <w:fldChar w:fldCharType="end"/>
      </w:r>
      <w:r w:rsidR="00472DFD">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w:t>
      </w:r>
      <w:proofErr w:type="spellStart"/>
      <w:r w:rsidRPr="00D67447">
        <w:t>Immunoprecipitation</w:t>
      </w:r>
      <w:proofErr w:type="spellEnd"/>
      <w:r w:rsidRPr="00D67447">
        <w:t xml:space="preserve"> was carried out using rabbit polyclonal antibodies raised against the </w:t>
      </w:r>
      <w:proofErr w:type="spellStart"/>
      <w:r w:rsidRPr="00D67447">
        <w:t>Gro</w:t>
      </w:r>
      <w:proofErr w:type="spellEnd"/>
      <w:r w:rsidRPr="00D67447">
        <w:t xml:space="preserve">-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5C5B4B7F" w14:textId="77777777" w:rsidR="00667FCE" w:rsidRPr="00D67447" w:rsidRDefault="00667FCE" w:rsidP="00D67447">
      <w:pPr>
        <w:spacing w:line="480" w:lineRule="auto"/>
        <w:rPr>
          <w:i/>
        </w:rPr>
      </w:pPr>
    </w:p>
    <w:p w14:paraId="70527C49" w14:textId="77777777" w:rsidR="003C0EDF" w:rsidRPr="00C8667E" w:rsidRDefault="003C0EDF">
      <w:pPr>
        <w:spacing w:line="480" w:lineRule="auto"/>
        <w:outlineLvl w:val="0"/>
        <w:rPr>
          <w:i/>
          <w:rPrChange w:id="84" w:author="Michael Chambers" w:date="2015-11-17T14:29:00Z">
            <w:rPr/>
          </w:rPrChange>
        </w:rPr>
        <w:pPrChange w:id="85" w:author="Michael Chambers" w:date="2015-11-17T14:29:00Z">
          <w:pPr>
            <w:pStyle w:val="ListParagraph"/>
            <w:numPr>
              <w:numId w:val="3"/>
            </w:numPr>
            <w:spacing w:line="480" w:lineRule="auto"/>
            <w:ind w:left="360" w:hanging="360"/>
          </w:pPr>
        </w:pPrChange>
      </w:pPr>
      <w:r w:rsidRPr="00C8667E">
        <w:rPr>
          <w:i/>
          <w:rPrChange w:id="86" w:author="Michael Chambers" w:date="2015-11-17T14:29:00Z">
            <w:rPr/>
          </w:rPrChange>
        </w:rPr>
        <w:t xml:space="preserve">Groucho </w:t>
      </w:r>
      <w:proofErr w:type="spellStart"/>
      <w:r w:rsidRPr="00C8667E">
        <w:rPr>
          <w:i/>
          <w:rPrChange w:id="87" w:author="Michael Chambers" w:date="2015-11-17T14:29:00Z">
            <w:rPr/>
          </w:rPrChange>
        </w:rPr>
        <w:t>ChIP-seq</w:t>
      </w:r>
      <w:proofErr w:type="spellEnd"/>
      <w:r w:rsidRPr="00C8667E">
        <w:rPr>
          <w:i/>
          <w:rPrChange w:id="88" w:author="Michael Chambers" w:date="2015-11-17T14:29:00Z">
            <w:rPr/>
          </w:rPrChange>
        </w:rPr>
        <w:t xml:space="preserve"> data analysis</w:t>
      </w:r>
    </w:p>
    <w:p w14:paraId="2776E63F" w14:textId="5B971F83" w:rsidR="003C0EDF" w:rsidRDefault="003C0EDF" w:rsidP="00D67447">
      <w:pPr>
        <w:pStyle w:val="ListParagraph"/>
        <w:spacing w:line="480" w:lineRule="auto"/>
        <w:ind w:left="0" w:firstLine="360"/>
      </w:pPr>
      <w:r>
        <w:lastRenderedPageBreak/>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rsidR="00AF559D">
        <w:fldChar w:fldCharType="begin"/>
      </w:r>
      <w:r w:rsidR="00AF559D">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AF559D">
        <w:fldChar w:fldCharType="separate"/>
      </w:r>
      <w:r w:rsidR="00AF559D">
        <w:rPr>
          <w:noProof/>
        </w:rPr>
        <w:t>(Langmead and Salzberg, 2012)</w:t>
      </w:r>
      <w:r w:rsidR="00AF559D">
        <w:fldChar w:fldCharType="end"/>
      </w:r>
      <w:r>
        <w:t xml:space="preserve">.  Peak calling was performed using MACS2 (v2.1.0) with default parameters </w:t>
      </w:r>
      <w:r w:rsidR="00AF559D">
        <w:fldChar w:fldCharType="begin"/>
      </w:r>
      <w:r w:rsidR="00AF559D">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rsidR="00AF559D">
        <w:fldChar w:fldCharType="separate"/>
      </w:r>
      <w:r w:rsidR="00AF559D">
        <w:rPr>
          <w:noProof/>
        </w:rPr>
        <w:t>(Zhang et al., 2008)</w:t>
      </w:r>
      <w:r w:rsidR="00AF559D">
        <w:fldChar w:fldCharType="end"/>
      </w:r>
      <w:r>
        <w:t xml:space="preserve">. Peak visualizations </w:t>
      </w:r>
      <w:ins w:id="89" w:author="Michael Chambers" w:date="2015-11-16T16:20:00Z">
        <w:r w:rsidR="0035018D">
          <w:t xml:space="preserve">were </w:t>
        </w:r>
      </w:ins>
      <w:r>
        <w:t xml:space="preserve">generated with Integrated Genome Browser (v8.4.2) </w:t>
      </w:r>
      <w:r w:rsidR="00AF559D">
        <w:fldChar w:fldCharType="begin"/>
      </w:r>
      <w:r w:rsidR="00AF559D">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rsidR="00AF559D">
        <w:fldChar w:fldCharType="separate"/>
      </w:r>
      <w:r w:rsidR="00AF559D">
        <w:rPr>
          <w:noProof/>
        </w:rPr>
        <w:t>(Nicol et al., 2009)</w:t>
      </w:r>
      <w:r w:rsidR="00AF559D">
        <w:fldChar w:fldCharType="end"/>
      </w:r>
      <w:r>
        <w:t>.</w:t>
      </w:r>
      <w:ins w:id="90" w:author="Michael Chambers" w:date="2015-11-16T16:20:00Z">
        <w:r w:rsidR="0035018D">
          <w:t xml:space="preserve"> Peaks present in both replicates were used for further analysis, unless otherwise noted. Overlap with HOT regions, chromatin accessibility data, and additional transcription factors was quantified as a minimum of 1bp overlap between a </w:t>
        </w:r>
        <w:proofErr w:type="spellStart"/>
        <w:r w:rsidR="0035018D">
          <w:t>Gro</w:t>
        </w:r>
        <w:proofErr w:type="spellEnd"/>
        <w:r w:rsidR="0035018D">
          <w:t xml:space="preserve"> peak and a feature. Motif enrichment analysis was performed with the MEME-chip software suite </w:t>
        </w:r>
      </w:ins>
      <w:r w:rsidR="00AF559D">
        <w:fldChar w:fldCharType="begin"/>
      </w:r>
      <w:r w:rsidR="00AF559D">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rsidR="00AF559D">
        <w:fldChar w:fldCharType="separate"/>
      </w:r>
      <w:r w:rsidR="00AF559D">
        <w:rPr>
          <w:noProof/>
        </w:rPr>
        <w:t>(Ma et al., 2014)</w:t>
      </w:r>
      <w:r w:rsidR="00AF559D">
        <w:fldChar w:fldCharType="end"/>
      </w:r>
      <w:ins w:id="91" w:author="Michael Chambers" w:date="2015-11-16T16:20:00Z">
        <w:r w:rsidR="0035018D">
          <w:t>.</w:t>
        </w:r>
      </w:ins>
    </w:p>
    <w:p w14:paraId="39E363E1" w14:textId="77777777" w:rsidR="005B57AD" w:rsidRPr="00C46D6E" w:rsidRDefault="005B57AD" w:rsidP="00D67447">
      <w:pPr>
        <w:pStyle w:val="ListParagraph"/>
        <w:spacing w:line="480" w:lineRule="auto"/>
        <w:ind w:left="0" w:firstLine="360"/>
      </w:pPr>
    </w:p>
    <w:p w14:paraId="176BBDC1" w14:textId="77777777" w:rsidR="003C0EDF" w:rsidRPr="00C8667E" w:rsidRDefault="003C0EDF">
      <w:pPr>
        <w:spacing w:line="480" w:lineRule="auto"/>
        <w:rPr>
          <w:i/>
          <w:rPrChange w:id="92" w:author="Michael Chambers" w:date="2015-11-17T14:29:00Z">
            <w:rPr/>
          </w:rPrChange>
        </w:rPr>
        <w:pPrChange w:id="93" w:author="Michael Chambers" w:date="2015-11-17T14:29:00Z">
          <w:pPr>
            <w:pStyle w:val="ListParagraph"/>
            <w:numPr>
              <w:numId w:val="3"/>
            </w:numPr>
            <w:spacing w:line="480" w:lineRule="auto"/>
            <w:ind w:left="360" w:hanging="360"/>
          </w:pPr>
        </w:pPrChange>
      </w:pPr>
      <w:r w:rsidRPr="00C8667E">
        <w:rPr>
          <w:i/>
          <w:rPrChange w:id="94" w:author="Michael Chambers" w:date="2015-11-17T14:29:00Z">
            <w:rPr/>
          </w:rPrChange>
        </w:rPr>
        <w:t>Embryonic RNA isolation and sequencing (RNA-</w:t>
      </w:r>
      <w:proofErr w:type="spellStart"/>
      <w:r w:rsidRPr="00C8667E">
        <w:rPr>
          <w:i/>
          <w:rPrChange w:id="95" w:author="Michael Chambers" w:date="2015-11-17T14:29:00Z">
            <w:rPr/>
          </w:rPrChange>
        </w:rPr>
        <w:t>seq</w:t>
      </w:r>
      <w:proofErr w:type="spellEnd"/>
      <w:r w:rsidRPr="00C8667E">
        <w:rPr>
          <w:i/>
          <w:rPrChange w:id="96" w:author="Michael Chambers" w:date="2015-11-17T14:29:00Z">
            <w:rPr/>
          </w:rPrChange>
        </w:rPr>
        <w:t>)</w:t>
      </w:r>
    </w:p>
    <w:p w14:paraId="1B5B57CD" w14:textId="5C92285E" w:rsidR="003C0EDF" w:rsidRDefault="003C0EDF" w:rsidP="00D67447">
      <w:pPr>
        <w:pStyle w:val="ListParagraph"/>
        <w:spacing w:line="480" w:lineRule="auto"/>
        <w:ind w:left="0" w:firstLine="360"/>
      </w:pPr>
      <w:r>
        <w:t xml:space="preserve">Staged embryos were manually homogenized in </w:t>
      </w:r>
      <w:proofErr w:type="spellStart"/>
      <w:r>
        <w:t>TRIzol</w:t>
      </w:r>
      <w:proofErr w:type="spellEnd"/>
      <w:r>
        <w:t xml:space="preserve"> reagent (</w:t>
      </w:r>
      <w:del w:id="97" w:author="Michael Chambers" w:date="2015-11-16T16:52:00Z">
        <w:r w:rsidDel="006672A3">
          <w:delText>Life Technologies</w:delText>
        </w:r>
      </w:del>
      <w:ins w:id="98" w:author="Michael Chambers" w:date="2015-11-16T16:52:00Z">
        <w:r w:rsidR="006672A3">
          <w:t>Invitrogen</w:t>
        </w:r>
      </w:ins>
      <w:r>
        <w:t xml:space="preserve">) </w:t>
      </w:r>
      <w:ins w:id="99" w:author="Michael Chambers" w:date="2015-11-16T16:53:00Z">
        <w:r w:rsidR="006672A3">
          <w:t xml:space="preserve">and RNA was extracted </w:t>
        </w:r>
      </w:ins>
      <w:r>
        <w:t xml:space="preserve">according to manufacturer protocols. Purified RNA quality was assessed via </w:t>
      </w:r>
      <w:proofErr w:type="spellStart"/>
      <w:r>
        <w:t>Bioanalyzer</w:t>
      </w:r>
      <w:proofErr w:type="spellEnd"/>
      <w:r>
        <w:t xml:space="preserve"> 2100 (Agilent Technologies). </w:t>
      </w:r>
      <w:ins w:id="100" w:author="Michael Chambers" w:date="2015-11-16T16:53:00Z">
        <w:r w:rsidR="006672A3">
          <w:t xml:space="preserve">Strand-specific </w:t>
        </w:r>
      </w:ins>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6DEEEECC" w14:textId="77777777" w:rsidR="005B57AD" w:rsidRPr="008C0EBB" w:rsidRDefault="005B57AD" w:rsidP="00D67447">
      <w:pPr>
        <w:pStyle w:val="ListParagraph"/>
        <w:spacing w:line="480" w:lineRule="auto"/>
        <w:ind w:left="0" w:firstLine="360"/>
      </w:pPr>
    </w:p>
    <w:p w14:paraId="1A442047" w14:textId="72C496EC" w:rsidR="003C0EDF" w:rsidRPr="00C8667E" w:rsidRDefault="00AF03D9">
      <w:pPr>
        <w:spacing w:line="480" w:lineRule="auto"/>
        <w:outlineLvl w:val="0"/>
        <w:rPr>
          <w:i/>
          <w:rPrChange w:id="101" w:author="Michael Chambers" w:date="2015-11-17T14:29:00Z">
            <w:rPr/>
          </w:rPrChange>
        </w:rPr>
        <w:pPrChange w:id="102" w:author="Michael Chambers" w:date="2015-11-17T14:29:00Z">
          <w:pPr>
            <w:pStyle w:val="ListParagraph"/>
            <w:numPr>
              <w:numId w:val="3"/>
            </w:numPr>
            <w:spacing w:line="480" w:lineRule="auto"/>
            <w:ind w:left="360" w:hanging="360"/>
          </w:pPr>
        </w:pPrChange>
      </w:pPr>
      <w:proofErr w:type="spellStart"/>
      <w:r w:rsidRPr="00C8667E">
        <w:rPr>
          <w:i/>
          <w:rPrChange w:id="103" w:author="Michael Chambers" w:date="2015-11-17T14:29:00Z">
            <w:rPr/>
          </w:rPrChange>
        </w:rPr>
        <w:t>Transcriptome</w:t>
      </w:r>
      <w:proofErr w:type="spellEnd"/>
      <w:r w:rsidRPr="00C8667E">
        <w:rPr>
          <w:i/>
          <w:rPrChange w:id="104" w:author="Michael Chambers" w:date="2015-11-17T14:29:00Z">
            <w:rPr/>
          </w:rPrChange>
        </w:rPr>
        <w:t xml:space="preserve"> (RNA-</w:t>
      </w:r>
      <w:proofErr w:type="spellStart"/>
      <w:r w:rsidRPr="00C8667E">
        <w:rPr>
          <w:i/>
          <w:rPrChange w:id="105" w:author="Michael Chambers" w:date="2015-11-17T14:29:00Z">
            <w:rPr/>
          </w:rPrChange>
        </w:rPr>
        <w:t>seq</w:t>
      </w:r>
      <w:proofErr w:type="spellEnd"/>
      <w:r w:rsidRPr="00C8667E">
        <w:rPr>
          <w:i/>
          <w:rPrChange w:id="106" w:author="Michael Chambers" w:date="2015-11-17T14:29:00Z">
            <w:rPr/>
          </w:rPrChange>
        </w:rPr>
        <w:t>) data preparation and genomic alignment</w:t>
      </w:r>
    </w:p>
    <w:p w14:paraId="0E7F29FA" w14:textId="68D67791" w:rsidR="003A0BE9" w:rsidRDefault="003C0EDF" w:rsidP="00D67447">
      <w:pPr>
        <w:spacing w:line="480" w:lineRule="auto"/>
        <w:ind w:firstLine="360"/>
      </w:pPr>
      <w:r>
        <w:lastRenderedPageBreak/>
        <w:t xml:space="preserve">Reads were </w:t>
      </w:r>
      <w:proofErr w:type="spellStart"/>
      <w:r>
        <w:t>demultiplexed</w:t>
      </w:r>
      <w:proofErr w:type="spellEnd"/>
      <w:r>
        <w:t xml:space="preserve"> via custom scripts. Low quality reads were trimmed and remaining reads were aligned with TopHat2 (v2.0.9) </w:t>
      </w:r>
      <w:r w:rsidR="00AF559D">
        <w:fldChar w:fldCharType="begin"/>
      </w:r>
      <w:r w:rsidR="00AF559D">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rsidR="00AF559D">
        <w:fldChar w:fldCharType="separate"/>
      </w:r>
      <w:r w:rsidR="00AF559D">
        <w:rPr>
          <w:noProof/>
        </w:rPr>
        <w:t>(Kim et al., 2013)</w:t>
      </w:r>
      <w:r w:rsidR="00AF559D">
        <w:fldChar w:fldCharType="end"/>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rsidR="00AF559D">
        <w:fldChar w:fldCharType="begin"/>
      </w:r>
      <w:r w:rsidR="00AF559D">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AF559D">
        <w:fldChar w:fldCharType="separate"/>
      </w:r>
      <w:r w:rsidR="00AF559D">
        <w:rPr>
          <w:noProof/>
        </w:rPr>
        <w:t>(IAnders et al., 2015)</w:t>
      </w:r>
      <w:r w:rsidR="00AF559D">
        <w:fldChar w:fldCharType="end"/>
      </w:r>
      <w:r>
        <w:t xml:space="preserve">. </w:t>
      </w:r>
    </w:p>
    <w:p w14:paraId="4BFE582A" w14:textId="77777777" w:rsidR="003A0BE9" w:rsidRDefault="003A0BE9" w:rsidP="00D67447">
      <w:pPr>
        <w:spacing w:line="480" w:lineRule="auto"/>
      </w:pPr>
    </w:p>
    <w:p w14:paraId="523D23FF" w14:textId="0968ECCF" w:rsidR="0035018D" w:rsidRPr="00C8667E" w:rsidRDefault="0035018D">
      <w:pPr>
        <w:spacing w:line="480" w:lineRule="auto"/>
        <w:outlineLvl w:val="0"/>
        <w:rPr>
          <w:ins w:id="107" w:author="Michael Chambers" w:date="2015-11-16T16:20:00Z"/>
          <w:i/>
          <w:rPrChange w:id="108" w:author="Michael Chambers" w:date="2015-11-17T14:29:00Z">
            <w:rPr>
              <w:ins w:id="109" w:author="Michael Chambers" w:date="2015-11-16T16:20:00Z"/>
            </w:rPr>
          </w:rPrChange>
        </w:rPr>
        <w:pPrChange w:id="110" w:author="Michael Chambers" w:date="2015-11-17T14:29:00Z">
          <w:pPr>
            <w:pStyle w:val="ListParagraph"/>
            <w:numPr>
              <w:numId w:val="3"/>
            </w:numPr>
            <w:spacing w:line="480" w:lineRule="auto"/>
            <w:ind w:left="360" w:hanging="360"/>
          </w:pPr>
        </w:pPrChange>
      </w:pPr>
      <w:ins w:id="111" w:author="Michael Chambers" w:date="2015-11-16T16:20:00Z">
        <w:r w:rsidRPr="00C8667E">
          <w:rPr>
            <w:i/>
            <w:rPrChange w:id="112" w:author="Michael Chambers" w:date="2015-11-17T14:29:00Z">
              <w:rPr/>
            </w:rPrChange>
          </w:rPr>
          <w:t>Gene expression and Groucho target gen</w:t>
        </w:r>
        <w:r w:rsidR="00C8667E">
          <w:rPr>
            <w:i/>
          </w:rPr>
          <w:t>e identificati</w:t>
        </w:r>
        <w:r w:rsidRPr="00C8667E">
          <w:rPr>
            <w:i/>
            <w:rPrChange w:id="113" w:author="Michael Chambers" w:date="2015-11-17T14:29:00Z">
              <w:rPr/>
            </w:rPrChange>
          </w:rPr>
          <w:t>on</w:t>
        </w:r>
      </w:ins>
    </w:p>
    <w:p w14:paraId="0E9AD9E9" w14:textId="6E18A564" w:rsidR="0035018D" w:rsidRDefault="0035018D" w:rsidP="0035018D">
      <w:pPr>
        <w:pStyle w:val="ListParagraph"/>
        <w:spacing w:line="480" w:lineRule="auto"/>
        <w:ind w:left="0" w:firstLine="360"/>
        <w:rPr>
          <w:ins w:id="114" w:author="Michael Chambers" w:date="2015-11-16T16:20:00Z"/>
        </w:rPr>
      </w:pPr>
      <w:ins w:id="115" w:author="Michael Chambers" w:date="2015-11-16T16:20:00Z">
        <w:r>
          <w:t xml:space="preserve">Normalized gene expression values and differential expression analysis generated with DESeq2 (v1.8.0) </w:t>
        </w:r>
      </w:ins>
      <w:r w:rsidR="00AF559D">
        <w:fldChar w:fldCharType="begin"/>
      </w:r>
      <w:r w:rsidR="00AF559D">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AF559D">
        <w:fldChar w:fldCharType="separate"/>
      </w:r>
      <w:r w:rsidR="00AF559D">
        <w:rPr>
          <w:noProof/>
        </w:rPr>
        <w:t>(Love et al., 2014)</w:t>
      </w:r>
      <w:r w:rsidR="00AF559D">
        <w:fldChar w:fldCharType="end"/>
      </w:r>
      <w:ins w:id="116" w:author="Michael Chambers" w:date="2015-11-16T16:20:00Z">
        <w:r>
          <w:t>. Genes exhibiting a log</w:t>
        </w:r>
        <w:r>
          <w:rPr>
            <w:vertAlign w:val="subscript"/>
          </w:rPr>
          <w:t>2</w:t>
        </w:r>
        <w:r>
          <w:t xml:space="preserve">(fold-change) of magnitude 0.5 or later with a multiple-testing corrected p-value of &lt; 0.05 were called as significantly differentially expressed. Genes exhibiting changes in expression in loss- and gain-of-function embryos were identified. For each </w:t>
        </w:r>
        <w:proofErr w:type="spellStart"/>
        <w:r>
          <w:t>Gro</w:t>
        </w:r>
        <w:proofErr w:type="spellEnd"/>
        <w:r>
          <w:t xml:space="preserve"> peak, the nearest or overlapping feature was identified as a potential regulatory target. These two sets were intersected by </w:t>
        </w:r>
        <w:proofErr w:type="spellStart"/>
        <w:r>
          <w:t>timepoint</w:t>
        </w:r>
        <w:proofErr w:type="spellEnd"/>
        <w:r>
          <w:t xml:space="preserve"> to give the high-confidence gene set.</w:t>
        </w:r>
      </w:ins>
    </w:p>
    <w:p w14:paraId="65A6852D" w14:textId="77777777" w:rsidR="0035018D" w:rsidRPr="00AF0A1E" w:rsidRDefault="0035018D" w:rsidP="0035018D">
      <w:pPr>
        <w:pStyle w:val="ListParagraph"/>
        <w:spacing w:line="480" w:lineRule="auto"/>
        <w:ind w:left="0" w:firstLine="360"/>
        <w:rPr>
          <w:ins w:id="117" w:author="Michael Chambers" w:date="2015-11-16T16:20:00Z"/>
        </w:rPr>
      </w:pPr>
      <w:proofErr w:type="spellStart"/>
      <w:ins w:id="118" w:author="Michael Chambers" w:date="2015-11-16T16:20:00Z">
        <w:r>
          <w:t>Gro</w:t>
        </w:r>
        <w:proofErr w:type="spellEnd"/>
        <w:r>
          <w:t xml:space="preserve"> occupancy scores were calculated using a modified scoring algorithm published previously by </w:t>
        </w:r>
        <w:proofErr w:type="spellStart"/>
        <w:r>
          <w:t>Sandmann</w:t>
        </w:r>
        <w:proofErr w:type="spellEnd"/>
        <w:r>
          <w:t xml:space="preserve"> et al., 2007. For each gene, a </w:t>
        </w:r>
        <w:proofErr w:type="spellStart"/>
        <w:r>
          <w:t>Gro</w:t>
        </w:r>
        <w:proofErr w:type="spellEnd"/>
        <w:r>
          <w:t xml:space="preserve"> occupancy score was calculated as the sum of the scores of </w:t>
        </w:r>
        <w:proofErr w:type="spellStart"/>
        <w:r>
          <w:t>Gro</w:t>
        </w:r>
        <w:proofErr w:type="spellEnd"/>
        <w:r>
          <w:t xml:space="preserve"> peaks. Scores for each peak were calculated 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ins>
    </w:p>
    <w:p w14:paraId="3013C465" w14:textId="77777777" w:rsidR="002F1975" w:rsidRDefault="0035018D" w:rsidP="002F1975">
      <w:pPr>
        <w:pStyle w:val="Heading2"/>
        <w:rPr>
          <w:ins w:id="119" w:author="Michael Chambers" w:date="2015-11-16T16:20:00Z"/>
          <w:rFonts w:asciiTheme="minorHAnsi" w:eastAsiaTheme="minorEastAsia" w:hAnsiTheme="minorHAnsi" w:cstheme="minorBidi"/>
          <w:b w:val="0"/>
          <w:bCs w:val="0"/>
          <w:color w:val="auto"/>
          <w:sz w:val="24"/>
          <w:szCs w:val="24"/>
        </w:rPr>
        <w:pPrChange w:id="120" w:author="Michael Chambers" w:date="2015-11-17T22:38:00Z">
          <w:pPr>
            <w:pStyle w:val="Heading2"/>
            <w:spacing w:line="480" w:lineRule="auto"/>
          </w:pPr>
        </w:pPrChange>
      </w:pPr>
      <w:ins w:id="121" w:author="Michael Chambers" w:date="2015-11-16T16:20:00Z">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w:t>
        </w:r>
        <w:r w:rsidR="002F1975">
          <w:rPr>
            <w:rFonts w:asciiTheme="minorHAnsi" w:eastAsiaTheme="minorEastAsia" w:hAnsiTheme="minorHAnsi" w:cstheme="minorBidi"/>
            <w:b w:val="0"/>
            <w:bCs w:val="0"/>
            <w:color w:val="auto"/>
            <w:sz w:val="24"/>
            <w:szCs w:val="24"/>
          </w:rPr>
          <w:t>nd the nearest end of the gene.</w:t>
        </w:r>
      </w:ins>
    </w:p>
    <w:p w14:paraId="0683D7D8" w14:textId="77777777" w:rsidR="002F1975" w:rsidRDefault="002F1975">
      <w:pPr>
        <w:rPr>
          <w:ins w:id="122" w:author="Michael Chambers" w:date="2015-11-17T22:38:00Z"/>
        </w:rPr>
      </w:pPr>
      <w:ins w:id="123" w:author="Michael Chambers" w:date="2015-11-17T22:38:00Z">
        <w:r>
          <w:rPr>
            <w:b/>
            <w:bCs/>
          </w:rPr>
          <w:br w:type="page"/>
        </w:r>
      </w:ins>
    </w:p>
    <w:p w14:paraId="77891EBE" w14:textId="2D433638" w:rsidR="003A0BE9" w:rsidRPr="002F1975" w:rsidDel="0035018D" w:rsidRDefault="003A0BE9" w:rsidP="002F1975">
      <w:pPr>
        <w:pStyle w:val="Heading2"/>
        <w:spacing w:line="480" w:lineRule="auto"/>
        <w:rPr>
          <w:del w:id="124" w:author="Michael Chambers" w:date="2015-11-16T16:20:00Z"/>
          <w:b w:val="0"/>
          <w:bCs w:val="0"/>
          <w:rPrChange w:id="125" w:author="Michael Chambers" w:date="2015-11-17T22:38:00Z">
            <w:rPr>
              <w:del w:id="126" w:author="Michael Chambers" w:date="2015-11-16T16:20:00Z"/>
            </w:rPr>
          </w:rPrChange>
        </w:rPr>
        <w:pPrChange w:id="127" w:author="Michael Chambers" w:date="2015-11-17T22:38:00Z">
          <w:pPr>
            <w:pStyle w:val="ListParagraph"/>
            <w:numPr>
              <w:numId w:val="3"/>
            </w:numPr>
            <w:spacing w:line="480" w:lineRule="auto"/>
            <w:ind w:left="360" w:hanging="360"/>
          </w:pPr>
        </w:pPrChange>
      </w:pPr>
      <w:del w:id="128" w:author="Michael Chambers" w:date="2015-11-16T16:20:00Z">
        <w:r w:rsidRPr="000835DE" w:rsidDel="0035018D">
          <w:rPr>
            <w:rFonts w:eastAsiaTheme="minorHAnsi"/>
            <w:rPrChange w:id="129" w:author="Michael Chambers" w:date="2015-11-17T00:38:00Z">
              <w:rPr/>
            </w:rPrChange>
          </w:rPr>
          <w:lastRenderedPageBreak/>
          <w:delText>High-confidence Groucho targets</w:delText>
        </w:r>
      </w:del>
    </w:p>
    <w:p w14:paraId="1197985D" w14:textId="5D207603" w:rsidR="00AF03D9" w:rsidRPr="000835DE" w:rsidDel="0035018D" w:rsidRDefault="00AF03D9" w:rsidP="002F1975">
      <w:pPr>
        <w:pStyle w:val="Heading2"/>
        <w:rPr>
          <w:del w:id="130" w:author="Michael Chambers" w:date="2015-11-16T16:20:00Z"/>
          <w:rFonts w:eastAsiaTheme="minorHAnsi"/>
          <w:rPrChange w:id="131" w:author="Michael Chambers" w:date="2015-11-17T00:38:00Z">
            <w:rPr>
              <w:del w:id="132" w:author="Michael Chambers" w:date="2015-11-16T16:20:00Z"/>
            </w:rPr>
          </w:rPrChange>
        </w:rPr>
        <w:pPrChange w:id="133" w:author="Michael Chambers" w:date="2015-11-17T22:38:00Z">
          <w:pPr>
            <w:spacing w:line="480" w:lineRule="auto"/>
            <w:ind w:firstLine="360"/>
          </w:pPr>
        </w:pPrChange>
      </w:pPr>
      <w:del w:id="134" w:author="Michael Chambers" w:date="2015-11-16T16:20:00Z">
        <w:r w:rsidRPr="000835DE" w:rsidDel="0035018D">
          <w:rPr>
            <w:rFonts w:eastAsiaTheme="minorHAnsi"/>
            <w:rPrChange w:id="135" w:author="Michael Chambers" w:date="2015-11-17T00:38:00Z">
              <w:rPr/>
            </w:rPrChange>
          </w:rPr>
          <w:delText xml:space="preserve">Differential expression analysis was performed with DESeq2 (v1.8.0) </w:delText>
        </w:r>
      </w:del>
      <w:del w:id="136" w:author="Michael Chambers" w:date="2015-11-17T14:30:00Z">
        <w:r w:rsidR="00961BD5" w:rsidDel="00C8667E">
          <w:rPr>
            <w:rFonts w:eastAsiaTheme="minorHAnsi"/>
            <w:b w:val="0"/>
          </w:rPr>
          <w:fldChar w:fldCharType="begin"/>
        </w:r>
        <w:r w:rsidR="00961BD5" w:rsidDel="00C8667E">
          <w:del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delInstrText>
        </w:r>
        <w:r w:rsidR="00961BD5" w:rsidDel="00C8667E">
          <w:rPr>
            <w:rFonts w:eastAsiaTheme="minorHAnsi"/>
            <w:b w:val="0"/>
          </w:rPr>
          <w:fldChar w:fldCharType="separate"/>
        </w:r>
        <w:r w:rsidR="00961BD5" w:rsidDel="00C8667E">
          <w:rPr>
            <w:noProof/>
          </w:rPr>
          <w:delText>(Love et al., 2014)</w:delText>
        </w:r>
        <w:r w:rsidR="00961BD5" w:rsidDel="00C8667E">
          <w:rPr>
            <w:rFonts w:eastAsiaTheme="minorHAnsi"/>
            <w:b w:val="0"/>
          </w:rPr>
          <w:fldChar w:fldCharType="end"/>
        </w:r>
      </w:del>
      <w:del w:id="137" w:author="Michael Chambers" w:date="2015-11-16T16:20:00Z">
        <w:r w:rsidRPr="000835DE" w:rsidDel="0035018D">
          <w:rPr>
            <w:rFonts w:eastAsiaTheme="minorHAnsi"/>
            <w:rPrChange w:id="138" w:author="Michael Chambers" w:date="2015-11-17T00:38:00Z">
              <w:rPr/>
            </w:rPrChange>
          </w:rPr>
          <w:delText>.</w:delText>
        </w:r>
      </w:del>
    </w:p>
    <w:p w14:paraId="1BC223F3" w14:textId="7165FD7A" w:rsidR="00DF7C23" w:rsidRPr="0010426B" w:rsidRDefault="00FF5970" w:rsidP="002F1975">
      <w:pPr>
        <w:pStyle w:val="Heading2"/>
        <w:pPrChange w:id="139" w:author="Michael Chambers" w:date="2015-11-17T22:38:00Z">
          <w:pPr>
            <w:pStyle w:val="Heading2"/>
            <w:spacing w:line="480" w:lineRule="auto"/>
          </w:pPr>
        </w:pPrChange>
      </w:pPr>
      <w:r w:rsidRPr="000835DE">
        <w:rPr>
          <w:rFonts w:asciiTheme="minorHAnsi" w:eastAsiaTheme="minorHAnsi" w:hAnsiTheme="minorHAnsi" w:cstheme="minorBidi"/>
          <w:color w:val="auto"/>
          <w:sz w:val="24"/>
          <w:szCs w:val="24"/>
          <w:rPrChange w:id="140" w:author="Michael Chambers" w:date="2015-11-17T00:38:00Z">
            <w:rPr/>
          </w:rPrChange>
        </w:rPr>
        <w:t>Results</w:t>
      </w:r>
    </w:p>
    <w:p w14:paraId="1F932FF8" w14:textId="7BFD6848" w:rsidR="00A1068B" w:rsidDel="000835DE" w:rsidRDefault="00A1068B" w:rsidP="00DF7C23">
      <w:pPr>
        <w:spacing w:line="480" w:lineRule="auto"/>
        <w:rPr>
          <w:del w:id="141" w:author="Albert Courey" w:date="2015-11-16T15:00:00Z"/>
          <w:i/>
        </w:rPr>
      </w:pPr>
    </w:p>
    <w:p w14:paraId="4FECA3B0" w14:textId="77777777" w:rsidR="000835DE" w:rsidRDefault="000835DE" w:rsidP="00DF7C23">
      <w:pPr>
        <w:spacing w:line="480" w:lineRule="auto"/>
        <w:rPr>
          <w:ins w:id="142" w:author="Michael Chambers" w:date="2015-11-17T00:38:00Z"/>
          <w:i/>
        </w:rPr>
      </w:pPr>
    </w:p>
    <w:p w14:paraId="00478F97" w14:textId="77FC480E" w:rsidR="00C91541" w:rsidRDefault="00DF7C23" w:rsidP="00DF7C23">
      <w:pPr>
        <w:spacing w:line="480" w:lineRule="auto"/>
        <w:rPr>
          <w:i/>
        </w:rPr>
      </w:pPr>
      <w:r>
        <w:rPr>
          <w:i/>
        </w:rPr>
        <w:t xml:space="preserve">Groucho </w:t>
      </w:r>
      <w:r w:rsidR="00A25B2F">
        <w:rPr>
          <w:i/>
        </w:rPr>
        <w:t xml:space="preserve">is </w:t>
      </w:r>
      <w:r w:rsidR="0091233D">
        <w:rPr>
          <w:i/>
        </w:rPr>
        <w:t>dynamically recruited to thousands of sites</w:t>
      </w:r>
      <w:del w:id="143" w:author="Michael Chambers" w:date="2015-11-16T16:54:00Z">
        <w:r w:rsidR="0091233D" w:rsidDel="006672A3">
          <w:rPr>
            <w:i/>
          </w:rPr>
          <w:delText xml:space="preserve"> </w:delText>
        </w:r>
      </w:del>
      <w:r w:rsidR="00AC2836">
        <w:rPr>
          <w:i/>
        </w:rPr>
        <w:t xml:space="preserve"> </w:t>
      </w:r>
      <w:r w:rsidR="00A25B2F">
        <w:rPr>
          <w:i/>
        </w:rPr>
        <w:t xml:space="preserve">throughout </w:t>
      </w:r>
      <w:r w:rsidR="0091233D">
        <w:rPr>
          <w:i/>
        </w:rPr>
        <w:t>embryonic development</w:t>
      </w:r>
    </w:p>
    <w:p w14:paraId="1086D612" w14:textId="2F1A07EF" w:rsidR="008160BB" w:rsidRDefault="008160BB" w:rsidP="008160BB">
      <w:pPr>
        <w:spacing w:line="480" w:lineRule="auto"/>
        <w:ind w:firstLine="720"/>
      </w:pPr>
      <w:r>
        <w:t xml:space="preserve">The </w:t>
      </w:r>
      <w:r w:rsidR="00A45A2F">
        <w:t xml:space="preserve">time windows </w:t>
      </w:r>
      <w:r>
        <w:t xml:space="preserve">used for the analysis were chosen to overlap significant events in embryonic development that have known Groucho interactions. The first </w:t>
      </w:r>
      <w:r w:rsidR="00A45A2F">
        <w:t xml:space="preserve">window </w:t>
      </w:r>
      <w:r>
        <w:t>(</w:t>
      </w:r>
      <w:proofErr w:type="spellStart"/>
      <w:r w:rsidR="00A45A2F">
        <w:t>timepoint</w:t>
      </w:r>
      <w:proofErr w:type="spellEnd"/>
      <w:r w:rsidR="00A45A2F">
        <w:t xml:space="preserve"> 1: </w:t>
      </w:r>
      <w:r>
        <w:t>1.5 – 4 hours post</w:t>
      </w:r>
      <w:r w:rsidR="00A45A2F">
        <w:t>-</w:t>
      </w:r>
      <w:r w:rsidR="00CA7E4A">
        <w:t>fertilization</w:t>
      </w:r>
      <w:r>
        <w:t xml:space="preserve">) encompasses formation of the syncytial </w:t>
      </w:r>
      <w:proofErr w:type="spellStart"/>
      <w:r>
        <w:t>blastoderm</w:t>
      </w:r>
      <w:proofErr w:type="spellEnd"/>
      <w:r>
        <w:t xml:space="preserve"> and subsequent </w:t>
      </w:r>
      <w:proofErr w:type="spellStart"/>
      <w:r>
        <w:t>cellularization</w:t>
      </w:r>
      <w:proofErr w:type="spellEnd"/>
      <w:r>
        <w:t xml:space="preserve">. It is during this stage that the expression patterns of the pair-rule and segment polarity genes </w:t>
      </w:r>
      <w:r w:rsidR="00CA7E4A">
        <w:t>(including engrailed, a Groucho-</w:t>
      </w:r>
      <w:r>
        <w:t>interacting TF) are established</w:t>
      </w:r>
      <w:r w:rsidR="00CA7E4A">
        <w:t xml:space="preserve">, a defining step in anterior-posterior patterning. Specification of presumptive germ layers along the dorsal-ventral axis occurs during this stage, primarily guided by the activity of Dorsal in conjunction with Groucho.  </w:t>
      </w:r>
      <w:r>
        <w:t xml:space="preserve">The second </w:t>
      </w:r>
      <w:r w:rsidR="00A45A2F">
        <w:t xml:space="preserve">window </w:t>
      </w:r>
      <w:r>
        <w:t>(</w:t>
      </w:r>
      <w:proofErr w:type="spellStart"/>
      <w:r w:rsidR="00A45A2F">
        <w:t>timepoint</w:t>
      </w:r>
      <w:proofErr w:type="spellEnd"/>
      <w:r w:rsidR="00A45A2F">
        <w:t xml:space="preserve"> 2: </w:t>
      </w:r>
      <w:r>
        <w:t>4 – 6.5 hours</w:t>
      </w:r>
      <w:r w:rsidR="00A45A2F">
        <w:t xml:space="preserve"> post-fertilization</w:t>
      </w:r>
      <w:r>
        <w:t xml:space="preserve">) encompasses the growth and segmentation of the germ band, including the formation of </w:t>
      </w:r>
      <w:proofErr w:type="spellStart"/>
      <w:r>
        <w:t>neuroblasts</w:t>
      </w:r>
      <w:proofErr w:type="spellEnd"/>
      <w:r w:rsidR="00CD348D">
        <w:t>, a crucial early step in the onset of neurogenesis</w:t>
      </w:r>
      <w:r>
        <w:t>.</w:t>
      </w:r>
      <w:r w:rsidR="00A45A2F">
        <w:t xml:space="preserve"> The third window</w:t>
      </w:r>
      <w:r>
        <w:t xml:space="preserve"> </w:t>
      </w:r>
      <w:r w:rsidR="00A45A2F">
        <w:t>(</w:t>
      </w:r>
      <w:proofErr w:type="spellStart"/>
      <w:r w:rsidR="00A45A2F">
        <w:t>t</w:t>
      </w:r>
      <w:r>
        <w:t>imepoint</w:t>
      </w:r>
      <w:proofErr w:type="spellEnd"/>
      <w:r>
        <w:t xml:space="preserve"> 3</w:t>
      </w:r>
      <w:r w:rsidR="00A45A2F">
        <w:t xml:space="preserve">: </w:t>
      </w:r>
      <w:r>
        <w:t>6.5 – 9 hours</w:t>
      </w:r>
      <w:r w:rsidR="00A45A2F">
        <w:t xml:space="preserve"> post-fertilization</w:t>
      </w:r>
      <w:r>
        <w:t xml:space="preserve">) encompasses retraction of the germ band and fusion of the anterior and posterior </w:t>
      </w:r>
      <w:proofErr w:type="spellStart"/>
      <w:r>
        <w:t>midgut</w:t>
      </w:r>
      <w:proofErr w:type="spellEnd"/>
      <w:r>
        <w:t>.</w:t>
      </w:r>
    </w:p>
    <w:p w14:paraId="05AE761E" w14:textId="424CAFC8" w:rsidR="009A457A" w:rsidRDefault="008160BB" w:rsidP="008160BB">
      <w:pPr>
        <w:spacing w:line="480" w:lineRule="auto"/>
        <w:ind w:firstLine="720"/>
      </w:pPr>
      <w:proofErr w:type="spellStart"/>
      <w:r>
        <w:t>ChIP-seq</w:t>
      </w:r>
      <w:proofErr w:type="spellEnd"/>
      <w:r>
        <w:t xml:space="preserve"> was performed in duplicate on fly embryos representing each time point</w:t>
      </w:r>
      <w:r w:rsidR="00D17D1A">
        <w:t xml:space="preserve"> using an extensively validated</w:t>
      </w:r>
      <w:r>
        <w:t xml:space="preserve"> affinity purified </w:t>
      </w:r>
      <w:r w:rsidR="00A45A2F">
        <w:t xml:space="preserve">polyclonal </w:t>
      </w:r>
      <w:r>
        <w:t xml:space="preserve">antibody raised against the </w:t>
      </w:r>
      <w:proofErr w:type="spellStart"/>
      <w:r>
        <w:t>Gro</w:t>
      </w:r>
      <w:proofErr w:type="spellEnd"/>
      <w:r>
        <w:t xml:space="preserve"> GP domain</w:t>
      </w:r>
      <w:r w:rsidR="00405377">
        <w:t>. Sequencing libraries were sequenced to a depth that provided at minimum 5</w:t>
      </w:r>
      <w:r w:rsidR="00A45A2F">
        <w:t xml:space="preserve"> million</w:t>
      </w:r>
      <w:r w:rsidR="00405377">
        <w:t xml:space="preserve">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w:t>
      </w:r>
      <w:proofErr w:type="spellStart"/>
      <w:r w:rsidR="00405377">
        <w:t>C</w:t>
      </w:r>
      <w:r w:rsidR="003A1A0C">
        <w:t>hIP-seq</w:t>
      </w:r>
      <w:proofErr w:type="spellEnd"/>
      <w:r w:rsidR="003A1A0C">
        <w:t xml:space="preserve"> best-practices (Fig. 2-1</w:t>
      </w:r>
      <w:r w:rsidR="00405377">
        <w:t xml:space="preserve">A) </w:t>
      </w:r>
      <w:r w:rsidR="00AF559D">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F559D">
        <w:instrText xml:space="preserve"> ADDIN EN.CITE </w:instrText>
      </w:r>
      <w:r w:rsidR="00AF559D">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F559D">
        <w:instrText xml:space="preserve"> ADDIN EN.CITE.DATA </w:instrText>
      </w:r>
      <w:r w:rsidR="00AF559D">
        <w:fldChar w:fldCharType="end"/>
      </w:r>
      <w:r w:rsidR="00AF559D">
        <w:fldChar w:fldCharType="separate"/>
      </w:r>
      <w:r w:rsidR="00AF559D">
        <w:rPr>
          <w:noProof/>
        </w:rPr>
        <w:t>(Landt et al., 2012)</w:t>
      </w:r>
      <w:r w:rsidR="00AF559D">
        <w:fldChar w:fldCharType="end"/>
      </w:r>
      <w:r w:rsidR="00405377">
        <w:t>. Replicates exhibited high reproducibility in terms of both read density an</w:t>
      </w:r>
      <w:r w:rsidR="004207B2">
        <w:t>d resulting peak model (Fig. 2-1</w:t>
      </w:r>
      <w:r w:rsidR="00405377">
        <w:t xml:space="preserve">B, left and right, respectively). </w:t>
      </w:r>
    </w:p>
    <w:p w14:paraId="35392F92" w14:textId="250A5DAB" w:rsidR="008160BB" w:rsidRDefault="008160BB" w:rsidP="008160BB">
      <w:pPr>
        <w:spacing w:line="480" w:lineRule="auto"/>
        <w:ind w:firstLine="720"/>
      </w:pPr>
      <w:r>
        <w:lastRenderedPageBreak/>
        <w:t xml:space="preserve">The high degree of correlation between our </w:t>
      </w:r>
      <w:proofErr w:type="spellStart"/>
      <w:r w:rsidR="00C91541">
        <w:t>ChIP-seq</w:t>
      </w:r>
      <w:proofErr w:type="spellEnd"/>
      <w:r w:rsidR="00C91541">
        <w:t xml:space="preserve"> data set</w:t>
      </w:r>
      <w:r w:rsidR="009A457A">
        <w:t>s</w:t>
      </w:r>
      <w:r w:rsidR="00C91541">
        <w:t xml:space="preserve"> and </w:t>
      </w:r>
      <w:proofErr w:type="spellStart"/>
      <w:r w:rsidR="00C91541">
        <w:t>ChIP</w:t>
      </w:r>
      <w:proofErr w:type="spellEnd"/>
      <w:r w:rsidR="00C91541">
        <w:t>-chip</w:t>
      </w:r>
      <w:r>
        <w:t xml:space="preserve"> data set</w:t>
      </w:r>
      <w:r w:rsidR="009A457A">
        <w:t>s</w:t>
      </w:r>
      <w:r>
        <w:t xml:space="preserve"> obtained from 0-12 hour embryos</w:t>
      </w:r>
      <w:r w:rsidR="00A45A2F">
        <w:t xml:space="preserve"> </w:t>
      </w:r>
      <w:r w:rsidR="00AF559D">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AF559D">
        <w:instrText xml:space="preserve"> ADDIN EN.CITE </w:instrText>
      </w:r>
      <w:r w:rsidR="00AF559D">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AF559D">
        <w:instrText xml:space="preserve"> ADDIN EN.CITE.DATA </w:instrText>
      </w:r>
      <w:r w:rsidR="00AF559D">
        <w:fldChar w:fldCharType="end"/>
      </w:r>
      <w:r w:rsidR="00AF559D">
        <w:fldChar w:fldCharType="separate"/>
      </w:r>
      <w:r w:rsidR="00AF559D">
        <w:rPr>
          <w:noProof/>
        </w:rPr>
        <w:t>(Negre et al., 2011)</w:t>
      </w:r>
      <w:r w:rsidR="00AF559D">
        <w:fldChar w:fldCharType="end"/>
      </w:r>
      <w:r w:rsidR="00BE7AAB">
        <w:t xml:space="preserve"> </w:t>
      </w:r>
      <w:r>
        <w:t xml:space="preserve">using completely independent antibodies also validates our </w:t>
      </w:r>
      <w:proofErr w:type="spellStart"/>
      <w:r>
        <w:t>ChIP-seq</w:t>
      </w:r>
      <w:proofErr w:type="spellEnd"/>
      <w:r>
        <w:t xml:space="preserve"> data</w:t>
      </w:r>
      <w:r w:rsidR="00927C5A">
        <w:t xml:space="preserve"> (Fig. </w:t>
      </w:r>
      <w:r w:rsidR="005B535B">
        <w:t>2-2</w:t>
      </w:r>
      <w:r w:rsidR="00D96C76">
        <w:t>A</w:t>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12 </w:t>
      </w:r>
      <w:r w:rsidR="008428ED">
        <w:t xml:space="preserve">hour embryos and so </w:t>
      </w:r>
      <w:r w:rsidR="009A457A">
        <w:t xml:space="preserve">should </w:t>
      </w:r>
      <w:r w:rsidR="008428ED">
        <w:t>represent</w:t>
      </w:r>
      <w:r w:rsidR="001E45E1">
        <w:t xml:space="preserve"> a time-averaged superset of our data. </w:t>
      </w:r>
      <w:r w:rsidR="00E047A0">
        <w:t xml:space="preserve">Collectively the </w:t>
      </w:r>
      <w:proofErr w:type="spellStart"/>
      <w:r w:rsidR="00E047A0">
        <w:t>ChIP-seq</w:t>
      </w:r>
      <w:proofErr w:type="spellEnd"/>
      <w:r w:rsidR="00E047A0">
        <w:t xml:space="preserve"> peaks from our three data sets </w:t>
      </w:r>
      <w:r w:rsidR="00B73A2C">
        <w:t>identified 79%</w:t>
      </w:r>
      <w:r w:rsidR="00E047A0">
        <w:t xml:space="preserve"> of the </w:t>
      </w:r>
      <w:proofErr w:type="spellStart"/>
      <w:r w:rsidR="00E047A0">
        <w:t>modE</w:t>
      </w:r>
      <w:r w:rsidR="00B73A2C">
        <w:t>NCODE</w:t>
      </w:r>
      <w:proofErr w:type="spellEnd"/>
      <w:r w:rsidR="00E047A0">
        <w:t xml:space="preserve"> </w:t>
      </w:r>
      <w:proofErr w:type="spellStart"/>
      <w:r w:rsidR="00E047A0">
        <w:t>ChIP</w:t>
      </w:r>
      <w:proofErr w:type="spellEnd"/>
      <w:r w:rsidR="00E047A0">
        <w:t xml:space="preserve">-chip peaks. </w:t>
      </w:r>
      <w:r w:rsidR="00B73A2C">
        <w:t xml:space="preserve">An additional 81% of our identified </w:t>
      </w:r>
      <w:proofErr w:type="spellStart"/>
      <w:r w:rsidR="00B73A2C">
        <w:t>Gro</w:t>
      </w:r>
      <w:proofErr w:type="spellEnd"/>
      <w:r w:rsidR="00B73A2C">
        <w:t xml:space="preserve"> binding sites are novel and are not represented in the data generated by the </w:t>
      </w:r>
      <w:proofErr w:type="spellStart"/>
      <w:r w:rsidR="00B73A2C">
        <w:t>modENCODE</w:t>
      </w:r>
      <w:proofErr w:type="spellEnd"/>
      <w:r w:rsidR="00B73A2C">
        <w:t xml:space="preserve"> consortium. </w:t>
      </w:r>
      <w:r w:rsidR="00E047A0">
        <w:t>C</w:t>
      </w:r>
      <w:r w:rsidR="00E81819">
        <w:t xml:space="preserve">omparison </w:t>
      </w:r>
      <w:r w:rsidR="00E047A0">
        <w:t xml:space="preserve">of our </w:t>
      </w:r>
      <w:proofErr w:type="spellStart"/>
      <w:r w:rsidR="00E047A0">
        <w:t>ChIP-seq</w:t>
      </w:r>
      <w:proofErr w:type="spellEnd"/>
      <w:r w:rsidR="00E047A0">
        <w:t xml:space="preserve"> data with </w:t>
      </w:r>
      <w:proofErr w:type="spellStart"/>
      <w:r w:rsidR="00E81819">
        <w:t>modENCODE</w:t>
      </w:r>
      <w:proofErr w:type="spellEnd"/>
      <w:r w:rsidR="00E81819">
        <w:t xml:space="preserve"> Groucho </w:t>
      </w:r>
      <w:proofErr w:type="spellStart"/>
      <w:r w:rsidR="00E81819">
        <w:t>ChIP</w:t>
      </w:r>
      <w:proofErr w:type="spellEnd"/>
      <w:r w:rsidR="00E81819">
        <w:t>-chip data generated from white pre-pupae</w:t>
      </w:r>
      <w:r w:rsidR="00D17D1A">
        <w:t xml:space="preserve"> </w:t>
      </w:r>
      <w:del w:id="144" w:author="Michael Chambers" w:date="2015-11-17T00:39:00Z">
        <w:r w:rsidR="00E81819" w:rsidDel="008F783F">
          <w:delText xml:space="preserve"> </w:delText>
        </w:r>
      </w:del>
      <w:r w:rsidR="00E047A0">
        <w:t xml:space="preserve">also shows a significant overlap </w:t>
      </w:r>
      <w:r w:rsidR="00704DC2">
        <w:t>(Fig. 2-</w:t>
      </w:r>
      <w:r w:rsidR="00D96C76">
        <w:t>2B</w:t>
      </w:r>
      <w:r w:rsidR="00E81819">
        <w:t xml:space="preserve">). </w:t>
      </w:r>
      <w:r w:rsidR="00AC5718">
        <w:t>A</w:t>
      </w:r>
      <w:r w:rsidR="00E81819">
        <w:t xml:space="preserve"> large fraction of </w:t>
      </w:r>
      <w:r w:rsidR="00E047A0">
        <w:t>embryonic and pre-</w:t>
      </w:r>
      <w:proofErr w:type="spellStart"/>
      <w:r w:rsidR="00E047A0">
        <w:t>pupal</w:t>
      </w:r>
      <w:proofErr w:type="spellEnd"/>
      <w:r w:rsidR="00E047A0">
        <w:t xml:space="preserve"> </w:t>
      </w:r>
      <w:r w:rsidR="00E81819">
        <w:t>binding sites</w:t>
      </w:r>
      <w:r w:rsidR="00E047A0">
        <w:t xml:space="preserve"> are </w:t>
      </w:r>
      <w:r w:rsidR="00C566CB">
        <w:t>unique to each stage</w:t>
      </w:r>
      <w:r w:rsidR="00CD348D">
        <w:t xml:space="preserve">, consistent with the distinct roles of Groucho-mediated repression </w:t>
      </w:r>
      <w:r w:rsidR="00AC5718">
        <w:t xml:space="preserve">during </w:t>
      </w:r>
      <w:proofErr w:type="spellStart"/>
      <w:r w:rsidR="00AC5718">
        <w:t>pupal</w:t>
      </w:r>
      <w:proofErr w:type="spellEnd"/>
      <w:r w:rsidR="00AC5718">
        <w:t xml:space="preserve"> </w:t>
      </w:r>
      <w:r w:rsidR="00CC7BBD">
        <w:t>development</w:t>
      </w:r>
      <w:r w:rsidR="00AC5718">
        <w:t xml:space="preserve"> </w:t>
      </w:r>
      <w:r w:rsidR="00AF559D">
        <w:fldChar w:fldCharType="begin"/>
      </w:r>
      <w:r w:rsidR="00AF559D">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rsidR="00AF559D">
        <w:fldChar w:fldCharType="separate"/>
      </w:r>
      <w:r w:rsidR="00AF559D">
        <w:rPr>
          <w:noProof/>
        </w:rPr>
        <w:t>(de Celis and Ruiz-Gomez, 1995)</w:t>
      </w:r>
      <w:r w:rsidR="00AF559D">
        <w:fldChar w:fldCharType="end"/>
      </w:r>
      <w:r w:rsidR="00E81819">
        <w:t>.</w:t>
      </w:r>
      <w:r w:rsidR="004C2BF8">
        <w:t xml:space="preserve"> Approximately a third of embryonic peaks are retained </w:t>
      </w:r>
      <w:r w:rsidR="00E36425">
        <w:t>to some extent</w:t>
      </w:r>
      <w:r w:rsidR="004C2BF8">
        <w:t xml:space="preserve"> in this later stage, indicating </w:t>
      </w:r>
      <w:proofErr w:type="spellStart"/>
      <w:r w:rsidR="004C2BF8">
        <w:t>Gro</w:t>
      </w:r>
      <w:proofErr w:type="spellEnd"/>
      <w:r w:rsidR="004C2BF8">
        <w:t xml:space="preserve"> may be utilized in the regulation of a subset of common genes throughout multiple developmental stages.</w:t>
      </w:r>
    </w:p>
    <w:p w14:paraId="57A82F30" w14:textId="788DEA28"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r w:rsidR="007A1216">
        <w:t>higher confidence</w:t>
      </w:r>
      <w:r w:rsidR="00CD348D">
        <w:t xml:space="preserve"> subset of all identified peaks</w:t>
      </w:r>
      <w:r w:rsidR="00A002D8">
        <w:t xml:space="preserve"> </w:t>
      </w:r>
      <w:r w:rsidR="00704DC2">
        <w:t>(Fig. 2-</w:t>
      </w:r>
      <w:r w:rsidR="00CB135D">
        <w:t>3A</w:t>
      </w:r>
      <w:r w:rsidR="00A002D8">
        <w:t>)</w:t>
      </w:r>
      <w:ins w:id="145" w:author="Michael Chambers" w:date="2015-11-17T00:40:00Z">
        <w:r w:rsidR="008F783F">
          <w:t>, and p</w:t>
        </w:r>
      </w:ins>
      <w:del w:id="146" w:author="Michael Chambers" w:date="2015-11-17T00:40:00Z">
        <w:r w:rsidR="00A002D8" w:rsidDel="008F783F">
          <w:delText>.</w:delText>
        </w:r>
        <w:r w:rsidR="002639E8" w:rsidDel="008F783F">
          <w:delText xml:space="preserve"> P</w:delText>
        </w:r>
      </w:del>
      <w:r w:rsidR="002639E8">
        <w:t>eaks overlapping input peaks were removed, as they are assu</w:t>
      </w:r>
      <w:r w:rsidR="0099674D">
        <w:t>med to arise from erroneous read alignment</w:t>
      </w:r>
      <w:r w:rsidR="00AB3BD0">
        <w:t xml:space="preserve"> due to abundant or repetitive sequences</w:t>
      </w:r>
      <w:r w:rsidR="0099674D">
        <w:t>.</w:t>
      </w:r>
      <w:r w:rsidR="00A002D8">
        <w:t xml:space="preserve"> Groucho recruitment sites </w:t>
      </w:r>
      <w:r w:rsidR="00AB3BD0">
        <w:t xml:space="preserve">are </w:t>
      </w:r>
      <w:r w:rsidR="00A002D8">
        <w:t xml:space="preserve">most numerous during the central </w:t>
      </w:r>
      <w:proofErr w:type="spellStart"/>
      <w:r w:rsidR="00A002D8">
        <w:t>timepoint</w:t>
      </w:r>
      <w:proofErr w:type="spellEnd"/>
      <w:r w:rsidR="004D243C">
        <w:t xml:space="preserve"> analyzed</w:t>
      </w:r>
      <w:r w:rsidR="00A002D8">
        <w:t xml:space="preserve"> </w:t>
      </w:r>
      <w:r>
        <w:t>(5</w:t>
      </w:r>
      <w:r w:rsidR="004D243C">
        <w:t>,</w:t>
      </w:r>
      <w:r>
        <w:t xml:space="preserve">246 </w:t>
      </w:r>
      <w:del w:id="147" w:author="Michael Chambers" w:date="2015-11-17T00:40:00Z">
        <w:r w:rsidDel="008F783F">
          <w:delText xml:space="preserve">non-overlapping </w:delText>
        </w:r>
      </w:del>
      <w:r>
        <w:t>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w:t>
      </w:r>
      <w:proofErr w:type="spellStart"/>
      <w:r w:rsidR="00D155A5">
        <w:lastRenderedPageBreak/>
        <w:t>timepoints</w:t>
      </w:r>
      <w:proofErr w:type="spellEnd"/>
      <w:r w:rsidR="00D863C5">
        <w:t xml:space="preserve">, and therefore potentially participating in Grouch-mediated repression in at least one cell type or tissue throughout </w:t>
      </w:r>
      <w:r w:rsidR="001029DD">
        <w:t>the developmental timeframe analyzed</w:t>
      </w:r>
      <w:r w:rsidR="00704DC2">
        <w:t xml:space="preserve"> (Fig 2-</w:t>
      </w:r>
      <w:r w:rsidR="00CB135D">
        <w:t>3B)</w:t>
      </w:r>
      <w:r w:rsidR="00D863C5">
        <w:t>.</w:t>
      </w:r>
    </w:p>
    <w:p w14:paraId="40C26B29" w14:textId="688F9033" w:rsidR="009844A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w:t>
      </w:r>
      <w:r w:rsidR="00D35580">
        <w:t>75</w:t>
      </w:r>
      <w:r w:rsidR="00F227AE">
        <w:t xml:space="preserve">% of all Groucho binding sites are unique to a single </w:t>
      </w:r>
      <w:proofErr w:type="spellStart"/>
      <w:r w:rsidR="00F227AE">
        <w:t>timepoint</w:t>
      </w:r>
      <w:proofErr w:type="spellEnd"/>
      <w:r w:rsidR="00F227AE">
        <w:t>. The majority of the sites established during time</w:t>
      </w:r>
      <w:r w:rsidR="00D35580">
        <w:t xml:space="preserve"> window</w:t>
      </w:r>
      <w:r w:rsidR="00F227AE">
        <w:t xml:space="preserve"> 1 </w:t>
      </w:r>
      <w:r w:rsidR="00CC067C">
        <w:t>that persist into time</w:t>
      </w:r>
      <w:r w:rsidR="00D35580">
        <w:t xml:space="preserve"> window</w:t>
      </w:r>
      <w:r w:rsidR="00CC067C">
        <w:t xml:space="preserve"> 2 continue to persist into </w:t>
      </w:r>
      <w:proofErr w:type="spellStart"/>
      <w:r w:rsidR="00CC067C">
        <w:t>timepoint</w:t>
      </w:r>
      <w:proofErr w:type="spellEnd"/>
      <w:r w:rsidR="00CC067C">
        <w:t xml:space="preserve"> 3, indicating that </w:t>
      </w:r>
      <w:r w:rsidR="005726D7">
        <w:t>some Groucho binding sites are utilized throughout ear</w:t>
      </w:r>
      <w:r w:rsidR="003546C5">
        <w:t>ly development. Interestingly,</w:t>
      </w:r>
      <w:del w:id="148" w:author="Michael Chambers" w:date="2015-11-17T00:41:00Z">
        <w:r w:rsidR="003546C5" w:rsidDel="00526AAB">
          <w:delText xml:space="preserve"> </w:delText>
        </w:r>
        <w:r w:rsidR="00CC3933" w:rsidDel="00526AAB">
          <w:delText>a</w:delText>
        </w:r>
      </w:del>
      <w:r w:rsidR="00CC3933">
        <w:t xml:space="preserve"> </w:t>
      </w:r>
      <w:r w:rsidR="003546C5">
        <w:t>few</w:t>
      </w:r>
      <w:r w:rsidR="005726D7">
        <w:t xml:space="preserve"> sites are occupied in only the first and third </w:t>
      </w:r>
      <w:proofErr w:type="spellStart"/>
      <w:r w:rsidR="005726D7">
        <w:t>timepoints</w:t>
      </w:r>
      <w:proofErr w:type="spellEnd"/>
      <w:r w:rsidR="005726D7">
        <w:t xml:space="preserve">, indicating that Groucho occupied sites during the first </w:t>
      </w:r>
      <w:proofErr w:type="spellStart"/>
      <w:r w:rsidR="005726D7">
        <w:t>timepoint</w:t>
      </w:r>
      <w:proofErr w:type="spellEnd"/>
      <w:r w:rsidR="005726D7">
        <w:t xml:space="preserve"> tend to either be utilized at all </w:t>
      </w:r>
      <w:proofErr w:type="spellStart"/>
      <w:r w:rsidR="005726D7">
        <w:t>timepoints</w:t>
      </w:r>
      <w:proofErr w:type="spellEnd"/>
      <w:r w:rsidR="005726D7">
        <w:t>, or are only utilized very early in development and not utilized again</w:t>
      </w:r>
      <w:r w:rsidR="00CD348D">
        <w:t xml:space="preserve"> in the </w:t>
      </w:r>
      <w:del w:id="149" w:author="Michael Chambers" w:date="2015-11-17T00:41:00Z">
        <w:r w:rsidR="00CD348D" w:rsidDel="00526AAB">
          <w:delText xml:space="preserve">stages </w:delText>
        </w:r>
      </w:del>
      <w:ins w:id="150" w:author="Michael Chambers" w:date="2015-11-17T00:41:00Z">
        <w:r w:rsidR="00526AAB">
          <w:t xml:space="preserve">windows </w:t>
        </w:r>
      </w:ins>
      <w:r w:rsidR="00CD348D">
        <w:t>analyzed</w:t>
      </w:r>
      <w:r w:rsidR="005726D7">
        <w:t>.</w:t>
      </w:r>
    </w:p>
    <w:p w14:paraId="7812365B" w14:textId="668CED92" w:rsidR="009844A5" w:rsidRDefault="009844A5" w:rsidP="00D6744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rsidR="00AF559D">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AF559D">
        <w:instrText xml:space="preserve"> ADDIN EN.CITE </w:instrText>
      </w:r>
      <w:r w:rsidR="00AF559D">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rsidR="00AF559D">
        <w:instrText xml:space="preserve"> ADDIN EN.CITE.DATA </w:instrText>
      </w:r>
      <w:r w:rsidR="00AF559D">
        <w:fldChar w:fldCharType="end"/>
      </w:r>
      <w:r w:rsidR="00AF559D">
        <w:fldChar w:fldCharType="separate"/>
      </w:r>
      <w:r w:rsidR="00AF559D">
        <w:rPr>
          <w:noProof/>
        </w:rPr>
        <w:t>(Consortium et al., 2010)</w:t>
      </w:r>
      <w:r w:rsidR="00AF559D">
        <w:fldChar w:fldCharType="end"/>
      </w:r>
      <w:r>
        <w:t>. While the cause and regulatory ramifications of these highly-occupied regions remain to be fully explored, they appear to be widespread</w:t>
      </w:r>
      <w:r w:rsidR="00CC3BFB">
        <w:t xml:space="preserve"> in eukaryotes,</w:t>
      </w:r>
      <w:r>
        <w:t xml:space="preserve"> </w:t>
      </w:r>
      <w:r w:rsidR="00CC3BFB">
        <w:t xml:space="preserve">persistent between cell types and developmental stages, and </w:t>
      </w:r>
      <w:r>
        <w:t xml:space="preserve">are often located in areas of active transcription </w:t>
      </w:r>
      <w:r w:rsidR="00AF559D">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AF559D">
        <w:instrText xml:space="preserve"> ADDIN EN.CITE </w:instrText>
      </w:r>
      <w:r w:rsidR="00AF559D">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rsidR="00AF559D">
        <w:instrText xml:space="preserve"> ADDIN EN.CITE.DATA </w:instrText>
      </w:r>
      <w:r w:rsidR="00AF559D">
        <w:fldChar w:fldCharType="end"/>
      </w:r>
      <w:r w:rsidR="00AF559D">
        <w:fldChar w:fldCharType="separate"/>
      </w:r>
      <w:r w:rsidR="00AF559D">
        <w:rPr>
          <w:noProof/>
        </w:rPr>
        <w:t>(Moorman et al., 2006)</w:t>
      </w:r>
      <w:r w:rsidR="00AF559D">
        <w:fldChar w:fldCharType="end"/>
      </w:r>
      <w:r>
        <w:t xml:space="preserve">. </w:t>
      </w:r>
      <w:r w:rsidR="00CC3BFB">
        <w:t>Some factors can be recruited to HOT regions independently from their abilit</w:t>
      </w:r>
      <w:ins w:id="151" w:author="Michael Chambers" w:date="2015-11-17T00:41:00Z">
        <w:r w:rsidR="00526AAB">
          <w:t>ies</w:t>
        </w:r>
      </w:ins>
      <w:del w:id="152" w:author="Michael Chambers" w:date="2015-11-17T00:41:00Z">
        <w:r w:rsidR="00CC3BFB" w:rsidDel="00526AAB">
          <w:delText>y</w:delText>
        </w:r>
      </w:del>
      <w:r w:rsidR="00CC3BFB">
        <w:t xml:space="preserve"> to bind and recognize DNA sequence </w:t>
      </w:r>
      <w:r w:rsidR="00AF559D">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AF559D">
        <w:instrText xml:space="preserve"> ADDIN EN.CITE </w:instrText>
      </w:r>
      <w:r w:rsidR="00AF559D">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rsidR="00AF559D">
        <w:instrText xml:space="preserve"> ADDIN EN.CITE.DATA </w:instrText>
      </w:r>
      <w:r w:rsidR="00AF559D">
        <w:fldChar w:fldCharType="end"/>
      </w:r>
      <w:r w:rsidR="00AF559D">
        <w:fldChar w:fldCharType="separate"/>
      </w:r>
      <w:r w:rsidR="00AF559D">
        <w:rPr>
          <w:noProof/>
        </w:rPr>
        <w:t>(Li et al., 2008)</w:t>
      </w:r>
      <w:r w:rsidR="00AF559D">
        <w:fldChar w:fldCharType="end"/>
      </w:r>
      <w:r w:rsidR="00CC3BFB">
        <w:t xml:space="preserve">. </w:t>
      </w:r>
      <w:r>
        <w:t xml:space="preserve">Owing to </w:t>
      </w:r>
      <w:r w:rsidR="00CC3BFB">
        <w:t>this</w:t>
      </w:r>
      <w:del w:id="153" w:author="Michael Chambers" w:date="2015-11-17T00:42:00Z">
        <w:r w:rsidR="00CC3BFB" w:rsidDel="00526AAB">
          <w:delText>,</w:delText>
        </w:r>
      </w:del>
      <w:r w:rsidR="00CC3BFB">
        <w:t xml:space="preserve"> and </w:t>
      </w:r>
      <w:r>
        <w:t xml:space="preserve">the </w:t>
      </w:r>
      <w:del w:id="154" w:author="Albert Courey" w:date="2015-11-16T15:04:00Z">
        <w:r w:rsidR="00CC3BFB" w:rsidDel="000935F4">
          <w:delText xml:space="preserve">the </w:delText>
        </w:r>
      </w:del>
      <w:r w:rsidR="00CC3BFB">
        <w:t>large number of Groucho-interacting proteins that either bind DNA direct</w:t>
      </w:r>
      <w:ins w:id="155" w:author="Albert Courey" w:date="2015-11-16T15:04:00Z">
        <w:r w:rsidR="000935F4">
          <w:t>ly</w:t>
        </w:r>
      </w:ins>
      <w:del w:id="156" w:author="Albert Courey" w:date="2015-11-16T15:04:00Z">
        <w:r w:rsidR="00CC3BFB" w:rsidDel="000935F4">
          <w:delText>ory</w:delText>
        </w:r>
      </w:del>
      <w:r w:rsidR="00CC3BFB">
        <w:t xml:space="preserve"> or are otherwise recruited to chromatin</w:t>
      </w:r>
      <w:r>
        <w:t>, we expected that a significant fraction of Groucho binding sites would lo</w:t>
      </w:r>
      <w:r w:rsidR="008F2C30">
        <w:t>calize to these areas (Fig. 2-4</w:t>
      </w:r>
      <w:r>
        <w:t xml:space="preserve">). We observe that while the total percentage of </w:t>
      </w:r>
      <w:proofErr w:type="spellStart"/>
      <w:r>
        <w:t>Gro</w:t>
      </w:r>
      <w:proofErr w:type="spellEnd"/>
      <w:del w:id="157" w:author="Michael Chambers" w:date="2015-11-17T00:42:00Z">
        <w:r w:rsidDel="00526AAB">
          <w:delText>ucho</w:delText>
        </w:r>
      </w:del>
      <w:r>
        <w:t xml:space="preserve"> regions that overlap a HOT </w:t>
      </w:r>
      <w:r>
        <w:lastRenderedPageBreak/>
        <w:t xml:space="preserve">zone is largely invariant between time points, </w:t>
      </w:r>
      <w:proofErr w:type="spellStart"/>
      <w:r>
        <w:t>Gr</w:t>
      </w:r>
      <w:ins w:id="158" w:author="Michael Chambers" w:date="2015-11-17T00:42:00Z">
        <w:r w:rsidR="00526AAB">
          <w:t>o</w:t>
        </w:r>
      </w:ins>
      <w:proofErr w:type="spellEnd"/>
      <w:del w:id="159" w:author="Michael Chambers" w:date="2015-11-17T00:42:00Z">
        <w:r w:rsidDel="00526AAB">
          <w:delText>oucho</w:delText>
        </w:r>
      </w:del>
      <w:r>
        <w:t xml:space="preserve">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w:t>
      </w:r>
      <w:r w:rsidR="00CC3BFB">
        <w:t>occupying</w:t>
      </w:r>
      <w:r>
        <w:t xml:space="preserve"> factors), while 6.5 – 9 </w:t>
      </w:r>
      <w:proofErr w:type="spellStart"/>
      <w:r>
        <w:t>hr</w:t>
      </w:r>
      <w:proofErr w:type="spellEnd"/>
      <w:r>
        <w:t xml:space="preserve"> Groucho</w:t>
      </w:r>
      <w:r w:rsidR="00F53E4E">
        <w:t xml:space="preserve"> binding</w:t>
      </w:r>
      <w:r>
        <w:t xml:space="preserve"> is enriched for overlap with lower </w:t>
      </w:r>
      <w:proofErr w:type="spellStart"/>
      <w:r>
        <w:t>HOTness</w:t>
      </w:r>
      <w:proofErr w:type="spellEnd"/>
      <w:r>
        <w:t xml:space="preserve"> regions.</w:t>
      </w:r>
      <w:r w:rsidR="00CC3BFB">
        <w:t xml:space="preserve"> </w:t>
      </w:r>
    </w:p>
    <w:p w14:paraId="3941EE92" w14:textId="49E82BF8" w:rsidR="00024935" w:rsidRDefault="003C2CD9" w:rsidP="00D67447">
      <w:pPr>
        <w:spacing w:line="480" w:lineRule="auto"/>
        <w:ind w:firstLine="720"/>
      </w:pPr>
      <w:r>
        <w:t xml:space="preserve">The clearest </w:t>
      </w:r>
      <w:r w:rsidR="00024935">
        <w:t xml:space="preserve">theory on the function of the origin of these HOT regions, supported by </w:t>
      </w:r>
      <w:r w:rsidR="00024935">
        <w:rPr>
          <w:i/>
        </w:rPr>
        <w:t xml:space="preserve">in vivo </w:t>
      </w:r>
      <w:r w:rsidR="00024935">
        <w:t xml:space="preserve">and computational studies, is that many transcription factors are </w:t>
      </w:r>
      <w:r>
        <w:t>maintained</w:t>
      </w:r>
      <w:r w:rsidR="00024935">
        <w:t xml:space="preserve"> at sufficiently high </w:t>
      </w:r>
      <w:r>
        <w:t xml:space="preserve">nuclear </w:t>
      </w:r>
      <w:r w:rsidR="00024935">
        <w:t xml:space="preserve">concentrations </w:t>
      </w:r>
      <w:r>
        <w:t xml:space="preserve">such that these factors saturate high-affinity binding sites, and as a result also bind to low and intermediate affinity sites in areas of high DNA accessibility </w:t>
      </w:r>
      <w:r w:rsidR="00AF559D">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rsidR="00AF559D">
        <w:instrText xml:space="preserve"> ADDIN EN.CITE </w:instrText>
      </w:r>
      <w:r w:rsidR="00AF559D">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rsidR="00AF559D">
        <w:instrText xml:space="preserve"> ADDIN EN.CITE.DATA </w:instrText>
      </w:r>
      <w:r w:rsidR="00AF559D">
        <w:fldChar w:fldCharType="end"/>
      </w:r>
      <w:r w:rsidR="00AF559D">
        <w:fldChar w:fldCharType="separate"/>
      </w:r>
      <w:r w:rsidR="00AF559D">
        <w:rPr>
          <w:noProof/>
        </w:rPr>
        <w:t>(Kaplan et al., 2011; Li et al., 2008)</w:t>
      </w:r>
      <w:r w:rsidR="00AF559D">
        <w:fldChar w:fldCharType="end"/>
      </w:r>
      <w:del w:id="160" w:author="Michael Chambers" w:date="2015-11-17T00:42:00Z">
        <w:r w:rsidDel="00526AAB">
          <w:delText xml:space="preserve">  </w:delText>
        </w:r>
      </w:del>
      <w:r>
        <w:t xml:space="preserve">. </w:t>
      </w:r>
      <w:r w:rsidR="00BA5981">
        <w:t xml:space="preserve">DNA accessibility has been mapped across multiple developmental stages </w:t>
      </w:r>
      <w:r w:rsidR="00AF559D">
        <w:fldChar w:fldCharType="begin"/>
      </w:r>
      <w:r w:rsidR="00AF559D">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rsidR="00AF559D">
        <w:fldChar w:fldCharType="separate"/>
      </w:r>
      <w:r w:rsidR="00AF559D">
        <w:rPr>
          <w:noProof/>
        </w:rPr>
        <w:t>(Li et al., 2011)</w:t>
      </w:r>
      <w:r w:rsidR="00AF559D">
        <w:fldChar w:fldCharType="end"/>
      </w:r>
      <w:r w:rsidR="00BA5981">
        <w:t>, and Groucho binding is significantly enriched for these regions (Fig. 2</w:t>
      </w:r>
      <w:r w:rsidR="00DC632E">
        <w:t>-5</w:t>
      </w:r>
      <w:r w:rsidR="003D633D">
        <w:t>).</w:t>
      </w:r>
      <w:r w:rsidR="00BA5981">
        <w:t xml:space="preserve"> </w:t>
      </w:r>
      <w:r w:rsidR="002769BD">
        <w:t xml:space="preserve">As Groucho is known to increase nucleosome density and reduce DNA accessibility </w:t>
      </w:r>
      <w:r w:rsidR="00AF559D">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rsidR="00AF559D">
        <w:instrText xml:space="preserve"> ADDIN EN.CITE </w:instrText>
      </w:r>
      <w:r w:rsidR="00AF559D">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rsidR="00AF559D">
        <w:instrText xml:space="preserve"> ADDIN EN.CITE.DATA </w:instrText>
      </w:r>
      <w:r w:rsidR="00AF559D">
        <w:fldChar w:fldCharType="end"/>
      </w:r>
      <w:r w:rsidR="00AF559D">
        <w:fldChar w:fldCharType="separate"/>
      </w:r>
      <w:r w:rsidR="00AF559D">
        <w:rPr>
          <w:noProof/>
        </w:rPr>
        <w:t>(Sekiya and Zaret, 2007; Winkler et al., 2010)</w:t>
      </w:r>
      <w:r w:rsidR="00AF559D">
        <w:fldChar w:fldCharType="end"/>
      </w:r>
      <w:del w:id="161" w:author="Michael Chambers" w:date="2015-11-17T00:43:00Z">
        <w:r w:rsidR="002769BD" w:rsidDel="00526AAB">
          <w:delText xml:space="preserve"> </w:delText>
        </w:r>
      </w:del>
      <w:r w:rsidR="002769BD">
        <w:t xml:space="preserve">, </w:t>
      </w:r>
      <w:r w:rsidR="000C00B7">
        <w:t xml:space="preserve">widespread recruitment to these sites </w:t>
      </w:r>
      <w:del w:id="162" w:author="Michael Chambers" w:date="2015-11-17T00:45:00Z">
        <w:r w:rsidR="003D633D" w:rsidDel="00381A75">
          <w:delText xml:space="preserve">may </w:delText>
        </w:r>
      </w:del>
      <w:r w:rsidR="003D633D">
        <w:t>indicate</w:t>
      </w:r>
      <w:ins w:id="163" w:author="Michael Chambers" w:date="2015-11-17T00:45:00Z">
        <w:r w:rsidR="00381A75">
          <w:t>s</w:t>
        </w:r>
      </w:ins>
      <w:r w:rsidR="00EE3D72">
        <w:t xml:space="preserve"> that </w:t>
      </w:r>
      <w:ins w:id="164" w:author="Michael Chambers" w:date="2015-11-17T00:43:00Z">
        <w:r w:rsidR="00381A75">
          <w:t xml:space="preserve">association with chromatin </w:t>
        </w:r>
      </w:ins>
      <w:ins w:id="165" w:author="Michael Chambers" w:date="2015-11-17T00:45:00Z">
        <w:r w:rsidR="00381A75">
          <w:t>may not be in itself</w:t>
        </w:r>
      </w:ins>
      <w:ins w:id="166" w:author="Michael Chambers" w:date="2015-11-17T00:43:00Z">
        <w:r w:rsidR="00381A75">
          <w:t xml:space="preserve"> sufficient to initiate</w:t>
        </w:r>
      </w:ins>
      <w:ins w:id="167" w:author="Michael Chambers" w:date="2015-11-17T00:44:00Z">
        <w:r w:rsidR="00381A75">
          <w:t xml:space="preserve"> </w:t>
        </w:r>
      </w:ins>
      <w:proofErr w:type="spellStart"/>
      <w:ins w:id="168" w:author="Michael Chambers" w:date="2015-11-17T00:43:00Z">
        <w:r w:rsidR="00381A75">
          <w:t>Gro</w:t>
        </w:r>
        <w:proofErr w:type="spellEnd"/>
        <w:r w:rsidR="00381A75">
          <w:t>-mediated chromatin condensation, as</w:t>
        </w:r>
      </w:ins>
      <w:ins w:id="169" w:author="Michael Chambers" w:date="2015-11-17T00:45:00Z">
        <w:r w:rsidR="00381A75">
          <w:t xml:space="preserve"> this process possibly requires</w:t>
        </w:r>
      </w:ins>
      <w:ins w:id="170" w:author="Michael Chambers" w:date="2015-11-17T00:43:00Z">
        <w:r w:rsidR="00381A75">
          <w:t xml:space="preserve"> </w:t>
        </w:r>
      </w:ins>
      <w:r w:rsidR="00EE3D72">
        <w:t>additional undocumented inputs</w:t>
      </w:r>
      <w:del w:id="171" w:author="Michael Chambers" w:date="2015-11-17T00:45:00Z">
        <w:r w:rsidR="00EE3D72" w:rsidDel="00381A75">
          <w:delText xml:space="preserve"> </w:delText>
        </w:r>
      </w:del>
      <w:del w:id="172" w:author="Michael Chambers" w:date="2015-11-17T00:44:00Z">
        <w:r w:rsidR="00EE3D72" w:rsidDel="00381A75">
          <w:delText>are required to initiate Groucho-mediated chromatin condensation</w:delText>
        </w:r>
      </w:del>
      <w:r w:rsidR="00EE3D72">
        <w:t>.</w:t>
      </w:r>
    </w:p>
    <w:p w14:paraId="4BF353FE" w14:textId="0A151E1F" w:rsidR="00FD1860" w:rsidRDefault="005726D7" w:rsidP="00DB11F5">
      <w:pPr>
        <w:spacing w:line="480" w:lineRule="auto"/>
      </w:pPr>
      <w:r>
        <w:t xml:space="preserve"> </w:t>
      </w:r>
    </w:p>
    <w:p w14:paraId="7957D910" w14:textId="3C56D442" w:rsidR="00680C8F" w:rsidRPr="00DB11F5" w:rsidRDefault="00DB6BA7" w:rsidP="006A4E24">
      <w:pPr>
        <w:spacing w:line="480" w:lineRule="auto"/>
        <w:outlineLvl w:val="0"/>
        <w:rPr>
          <w:i/>
        </w:rPr>
      </w:pPr>
      <w:r w:rsidRPr="00DB6BA7">
        <w:rPr>
          <w:i/>
        </w:rPr>
        <w:t>Groucho tends to bind in spatially-restricted clusters at promoters and inside genes</w:t>
      </w:r>
    </w:p>
    <w:p w14:paraId="0FCDA1CC" w14:textId="66D450A8" w:rsidR="00573445" w:rsidRDefault="00680C8F" w:rsidP="00680C8F">
      <w:pPr>
        <w:spacing w:line="480" w:lineRule="auto"/>
        <w:ind w:firstLine="720"/>
      </w:pPr>
      <w:r>
        <w:t xml:space="preserve">Choosing the nearest or overlapping gene as a potential Groucho-regulated </w:t>
      </w:r>
      <w:del w:id="173" w:author="Michael Chambers" w:date="2015-11-17T00:45:00Z">
        <w:r w:rsidDel="00CC7004">
          <w:delText>gene</w:delText>
        </w:r>
      </w:del>
      <w:ins w:id="174" w:author="Michael Chambers" w:date="2015-11-17T00:45:00Z">
        <w:r w:rsidR="00CC7004">
          <w:t>target</w:t>
        </w:r>
      </w:ins>
      <w:r>
        <w:t>, we see that there are significantly fewer Groucho-associated genes than there are G</w:t>
      </w:r>
      <w:r w:rsidR="00DC632E">
        <w:t>roucho binding regions (Fig. 2-6</w:t>
      </w:r>
      <w:r>
        <w:t xml:space="preserve">A), due to the tendency of Groucho to localize to multiple </w:t>
      </w:r>
      <w:r w:rsidR="00B87878">
        <w:t xml:space="preserve">discrete </w:t>
      </w:r>
      <w:r>
        <w:t>regions around its potential targets. Half of all Groucho-associated genes predicted in this fashion have two or more Groucho peaks</w:t>
      </w:r>
      <w:r w:rsidR="00DC632E">
        <w:t xml:space="preserve"> in </w:t>
      </w:r>
      <w:r w:rsidR="00DC632E">
        <w:lastRenderedPageBreak/>
        <w:t>relative proximity (Fig. 2-6</w:t>
      </w:r>
      <w:r>
        <w:t xml:space="preserve">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w:t>
      </w:r>
      <w:del w:id="175" w:author="Michael Chambers" w:date="2015-11-17T00:46:00Z">
        <w:r w:rsidDel="00CC7004">
          <w:delText>)</w:delText>
        </w:r>
      </w:del>
      <w:ins w:id="176" w:author="Michael Chambers" w:date="2015-11-17T00:46:00Z">
        <w:r w:rsidR="00CC7004">
          <w:t>)</w:t>
        </w:r>
      </w:ins>
      <w:del w:id="177" w:author="Michael Chambers" w:date="2015-11-17T00:46:00Z">
        <w:r w:rsidDel="00CC7004">
          <w:rPr>
            <w:i/>
          </w:rPr>
          <w:delText xml:space="preserve"> </w:delText>
        </w:r>
      </w:del>
      <w:r>
        <w:t xml:space="preserve">. These peaks have median widths in the 500 – 700 </w:t>
      </w:r>
      <w:proofErr w:type="spellStart"/>
      <w:r>
        <w:t>bp</w:t>
      </w:r>
      <w:proofErr w:type="spellEnd"/>
      <w:r>
        <w:t xml:space="preserve"> range, indicative of point source peaks, as commonly seen for sequence-specific transcription factors </w:t>
      </w:r>
      <w:r w:rsidR="00AF559D">
        <w:fldChar w:fldCharType="begin"/>
      </w:r>
      <w:r w:rsidR="00AF559D">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rsidR="00AF559D">
        <w:fldChar w:fldCharType="separate"/>
      </w:r>
      <w:r w:rsidR="00AF559D">
        <w:rPr>
          <w:noProof/>
        </w:rPr>
        <w:t>(Ho et al., 2011)</w:t>
      </w:r>
      <w:r w:rsidR="00AF559D">
        <w:fldChar w:fldCharType="end"/>
      </w:r>
      <w:r>
        <w:t>, rather than the broad peaks typical of either highly polymeric factors or histone marks (Fig. 2-</w:t>
      </w:r>
      <w:r w:rsidR="00DC632E">
        <w:t>7)</w:t>
      </w:r>
      <w:r>
        <w:t xml:space="preserve">. </w:t>
      </w:r>
      <w:r w:rsidR="002E266E">
        <w:t>Interesting</w:t>
      </w:r>
      <w:ins w:id="178" w:author="Michael Chambers" w:date="2015-11-17T00:46:00Z">
        <w:r w:rsidR="00251C30">
          <w:t>ly</w:t>
        </w:r>
      </w:ins>
      <w:r w:rsidR="002E266E">
        <w:t xml:space="preserve">, </w:t>
      </w:r>
      <w:r w:rsidR="002E266E">
        <w:rPr>
          <w:i/>
        </w:rPr>
        <w:t xml:space="preserve">in vitro </w:t>
      </w:r>
      <w:r w:rsidR="002E266E">
        <w:t xml:space="preserve">studies </w:t>
      </w:r>
      <w:r w:rsidR="00573445">
        <w:t xml:space="preserve">have shown that </w:t>
      </w:r>
      <w:r w:rsidR="00B87878">
        <w:t>Grg3/</w:t>
      </w:r>
      <w:r w:rsidR="00573445">
        <w:t xml:space="preserve">repressor </w:t>
      </w:r>
      <w:r w:rsidR="00B87878">
        <w:t xml:space="preserve">complexes </w:t>
      </w:r>
      <w:r w:rsidR="00573445">
        <w:t xml:space="preserve">bind to and protect DNA from nuclease activity over the span of 3 to 4 nucleosomes </w:t>
      </w:r>
      <w:r w:rsidR="00AF559D">
        <w:fldChar w:fldCharType="begin"/>
      </w:r>
      <w:r w:rsidR="00AF559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AF559D">
        <w:fldChar w:fldCharType="separate"/>
      </w:r>
      <w:r w:rsidR="00AF559D">
        <w:rPr>
          <w:noProof/>
        </w:rPr>
        <w:t>(Sekiya and Zaret, 2007)</w:t>
      </w:r>
      <w:r w:rsidR="00AF559D">
        <w:fldChar w:fldCharType="end"/>
      </w:r>
      <w:r w:rsidR="00573445">
        <w:t xml:space="preserve">, corresponding to 600 – 800 </w:t>
      </w:r>
      <w:proofErr w:type="spellStart"/>
      <w:r w:rsidR="00573445">
        <w:t>basepairs</w:t>
      </w:r>
      <w:proofErr w:type="spellEnd"/>
      <w:r w:rsidR="00573445">
        <w:t xml:space="preserve"> of protection</w:t>
      </w:r>
      <w:r w:rsidR="00B87878">
        <w:t>,</w:t>
      </w:r>
      <w:r w:rsidR="00573445">
        <w:t xml:space="preserve"> consistent with </w:t>
      </w:r>
      <w:r w:rsidR="00B87878">
        <w:t>our observed</w:t>
      </w:r>
      <w:r w:rsidR="00573445">
        <w:t xml:space="preserve"> mean peak width.  </w:t>
      </w:r>
    </w:p>
    <w:p w14:paraId="3A2F3D43" w14:textId="3F322097" w:rsidR="00680C8F" w:rsidRDefault="00573445" w:rsidP="00680C8F">
      <w:pPr>
        <w:spacing w:line="480" w:lineRule="auto"/>
        <w:ind w:firstLine="720"/>
      </w:pPr>
      <w:r>
        <w:t>At</w:t>
      </w:r>
      <w:r w:rsidR="00680C8F">
        <w:t xml:space="preserve"> all three </w:t>
      </w:r>
      <w:proofErr w:type="spellStart"/>
      <w:r w:rsidR="00680C8F">
        <w:t>timepoints</w:t>
      </w:r>
      <w:proofErr w:type="spellEnd"/>
      <w:r w:rsidR="00680C8F">
        <w:t xml:space="preserve">,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w:t>
      </w:r>
      <w:proofErr w:type="spellStart"/>
      <w:r w:rsidR="00680C8F">
        <w:t>timepoints</w:t>
      </w:r>
      <w:proofErr w:type="spellEnd"/>
      <w:r w:rsidR="00680C8F">
        <w:t>, though whether this is indicative of a time-dependent change in the way Groucho interacts with chromatin or slight differences in library composition is unclear.</w:t>
      </w:r>
    </w:p>
    <w:p w14:paraId="71E495EC" w14:textId="4C548EA0" w:rsidR="002E266E" w:rsidRDefault="002E266E">
      <w:pPr>
        <w:spacing w:line="480" w:lineRule="auto"/>
        <w:ind w:firstLine="720"/>
      </w:pPr>
      <w:r>
        <w:t>Groucho binding is enriched close to transcription start sites (Fig. 2-</w:t>
      </w:r>
      <w:r w:rsidR="00DC632E">
        <w:t>8</w:t>
      </w:r>
      <w:r>
        <w:t xml:space="preserve">A). </w:t>
      </w:r>
      <w:r w:rsidR="00CC3933">
        <w:t>The preference for</w:t>
      </w:r>
      <w:r>
        <w:t xml:space="preserve"> start sites is somewhat unexpected given extensive evidence that Groucho is a long-range repressor</w:t>
      </w:r>
      <w:r w:rsidRPr="00C77C2F">
        <w:t xml:space="preserve"> </w:t>
      </w:r>
      <w:r w:rsidR="00AF559D">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rsidR="00AF559D">
        <w:instrText xml:space="preserve"> ADDIN EN.CITE </w:instrText>
      </w:r>
      <w:r w:rsidR="00AF559D">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rsidR="00AF559D">
        <w:instrText xml:space="preserve"> ADDIN EN.CITE.DATA </w:instrText>
      </w:r>
      <w:r w:rsidR="00AF559D">
        <w:fldChar w:fldCharType="end"/>
      </w:r>
      <w:r w:rsidR="00AF559D">
        <w:fldChar w:fldCharType="separate"/>
      </w:r>
      <w:r w:rsidR="00AF559D">
        <w:rPr>
          <w:noProof/>
        </w:rPr>
        <w:t>(Barolo and Levine, 1997; Dubnicoff et al., 1997)</w:t>
      </w:r>
      <w:r w:rsidR="00AF559D">
        <w:fldChar w:fldCharType="end"/>
      </w:r>
      <w:del w:id="179" w:author="Michael Chambers" w:date="2015-11-17T00:47:00Z">
        <w:r w:rsidRPr="00C77C2F" w:rsidDel="00251C30">
          <w:delText xml:space="preserve"> </w:delText>
        </w:r>
      </w:del>
      <w:r>
        <w:t xml:space="preserve">. Groucho sites exhibit a strong preference for binding within genes, with approximately 50% of peaks occurring within gene bodies </w:t>
      </w:r>
      <w:r w:rsidR="00DC632E">
        <w:t xml:space="preserve">across all </w:t>
      </w:r>
      <w:proofErr w:type="spellStart"/>
      <w:r w:rsidR="00DC632E">
        <w:t>timepoints</w:t>
      </w:r>
      <w:proofErr w:type="spellEnd"/>
      <w:r w:rsidR="00DC632E">
        <w:t xml:space="preserve"> (Fig. 2-8</w:t>
      </w:r>
      <w:r>
        <w:t xml:space="preserve">B). </w:t>
      </w:r>
    </w:p>
    <w:p w14:paraId="69587A24" w14:textId="5C6C5626" w:rsidR="002E266E" w:rsidRDefault="002E266E" w:rsidP="002E266E">
      <w:pPr>
        <w:spacing w:line="480" w:lineRule="auto"/>
        <w:ind w:firstLine="720"/>
      </w:pPr>
      <w:r>
        <w:lastRenderedPageBreak/>
        <w:t>Within gene bodies, Groucho exhibits a strong preference for binding within introns and UTRs, and is depleted for exon binding w</w:t>
      </w:r>
      <w:r w:rsidR="00373687">
        <w:t>hen compared to input (Fig. 2-9</w:t>
      </w:r>
      <w:r>
        <w:t xml:space="preserve">). Between 60 and 80% of all binding within genes occurs within introns, dependent on </w:t>
      </w:r>
      <w:proofErr w:type="spellStart"/>
      <w:r>
        <w:t>timepoint</w:t>
      </w:r>
      <w:proofErr w:type="spellEnd"/>
      <w:r>
        <w:t xml:space="preserve">. Of all Groucho </w:t>
      </w:r>
      <w:proofErr w:type="spellStart"/>
      <w:r>
        <w:t>intronic</w:t>
      </w:r>
      <w:proofErr w:type="spellEnd"/>
      <w:r>
        <w:t xml:space="preserve"> binding sites, 40% fall within the first intron. This represents a more than 2-fold enrichment of binding preference for these introns, and is consistent with the observation that the first introns of </w:t>
      </w:r>
      <w:r>
        <w:rPr>
          <w:i/>
        </w:rPr>
        <w:t xml:space="preserve">Drosophila </w:t>
      </w:r>
      <w:r>
        <w:t xml:space="preserve">genes tend to be longer, more conserved, and more sensitive to mutation than subsequent introns, and </w:t>
      </w:r>
      <w:ins w:id="180" w:author="Michael Chambers" w:date="2015-11-17T00:48:00Z">
        <w:r w:rsidR="00251C30">
          <w:t xml:space="preserve">are </w:t>
        </w:r>
      </w:ins>
      <w:r>
        <w:t>therefore predicted to be enriched for regulatory elements</w:t>
      </w:r>
      <w:r w:rsidRPr="00FA6064">
        <w:t xml:space="preserve"> </w:t>
      </w:r>
      <w:r w:rsidR="00AF559D">
        <w:fldChar w:fldCharType="begin"/>
      </w:r>
      <w:r w:rsidR="00AF559D">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AF559D">
        <w:fldChar w:fldCharType="separate"/>
      </w:r>
      <w:r w:rsidR="00AF559D">
        <w:rPr>
          <w:noProof/>
        </w:rPr>
        <w:t>(Bradnam and Korf, 2008)</w:t>
      </w:r>
      <w:r w:rsidR="00AF559D">
        <w:fldChar w:fldCharType="end"/>
      </w:r>
      <w:r>
        <w:t xml:space="preserve">. </w:t>
      </w:r>
    </w:p>
    <w:p w14:paraId="02529737" w14:textId="390BD812" w:rsidR="002E266E" w:rsidRPr="00062ABD" w:rsidRDefault="007A059B" w:rsidP="002E266E">
      <w:pPr>
        <w:spacing w:line="480" w:lineRule="auto"/>
        <w:ind w:firstLine="720"/>
      </w:pPr>
      <w:r>
        <w:t>Motif analysis of</w:t>
      </w:r>
      <w:r w:rsidR="002E266E">
        <w:t xml:space="preserve"> Groucho recruitment sites identifies a small number of transcription factor bi</w:t>
      </w:r>
      <w:r w:rsidR="00CC3933">
        <w:t>n</w:t>
      </w:r>
      <w:r w:rsidR="002E266E">
        <w:t xml:space="preserve">ding motifs enriched at each </w:t>
      </w:r>
      <w:proofErr w:type="spellStart"/>
      <w:r w:rsidR="002E266E">
        <w:t>timepoint</w:t>
      </w:r>
      <w:proofErr w:type="spellEnd"/>
      <w:r w:rsidR="002E266E">
        <w:t>, including several factors known to interact with Groucho, including Ventral nervous syndrome defective (</w:t>
      </w:r>
      <w:proofErr w:type="spellStart"/>
      <w:r w:rsidR="002E266E">
        <w:t>vnd</w:t>
      </w:r>
      <w:proofErr w:type="spellEnd"/>
      <w:r w:rsidR="002E266E">
        <w:t xml:space="preserve">), Sloppy paired 1 (slp1), Hairy (h), </w:t>
      </w:r>
      <w:proofErr w:type="spellStart"/>
      <w:r w:rsidR="002E266E">
        <w:t>Huckebein</w:t>
      </w:r>
      <w:proofErr w:type="spellEnd"/>
      <w:r w:rsidR="002E266E">
        <w:t xml:space="preserve"> (</w:t>
      </w:r>
      <w:proofErr w:type="spellStart"/>
      <w:r w:rsidR="002E266E">
        <w:t>hk</w:t>
      </w:r>
      <w:r w:rsidR="00373687">
        <w:t>b</w:t>
      </w:r>
      <w:proofErr w:type="spellEnd"/>
      <w:r w:rsidR="00373687">
        <w:t>), and Brinker (</w:t>
      </w:r>
      <w:proofErr w:type="spellStart"/>
      <w:r w:rsidR="00373687">
        <w:t>brk</w:t>
      </w:r>
      <w:proofErr w:type="spellEnd"/>
      <w:r w:rsidR="00373687">
        <w:t>) (Fig. 2-10</w:t>
      </w:r>
      <w:r w:rsidR="002E266E">
        <w:t xml:space="preserve">). Enrichment of motifs varies by </w:t>
      </w:r>
      <w:proofErr w:type="spellStart"/>
      <w:r w:rsidR="002E266E">
        <w:t>timepoint</w:t>
      </w:r>
      <w:proofErr w:type="spellEnd"/>
      <w:r w:rsidR="002E266E">
        <w:t xml:space="preserve"> as well as by the location of the Groucho binding site. The majority of factors analyzed exhibit stronger enrichment for Groucho sites within genes, which can be explained by a smaller group of regulators being responsible for Groucho recruitment with</w:t>
      </w:r>
      <w:r w:rsidR="00CC3933">
        <w:t>in</w:t>
      </w:r>
      <w:r w:rsidR="002E266E">
        <w:t xml:space="preserve"> genes, or </w:t>
      </w:r>
      <w:del w:id="181" w:author="Michael Chambers" w:date="2015-11-17T00:48:00Z">
        <w:r w:rsidR="002E266E" w:rsidDel="00251C30">
          <w:delText xml:space="preserve">less </w:delText>
        </w:r>
      </w:del>
      <w:ins w:id="182" w:author="Michael Chambers" w:date="2015-11-17T00:48:00Z">
        <w:r w:rsidR="00251C30">
          <w:t xml:space="preserve">fewer </w:t>
        </w:r>
      </w:ins>
      <w:r w:rsidR="002E266E">
        <w:t xml:space="preserve">low-affinity </w:t>
      </w:r>
      <w:ins w:id="183" w:author="Michael Chambers" w:date="2015-11-17T00:49:00Z">
        <w:r w:rsidR="00251C30">
          <w:t xml:space="preserve">binding sites recruiting </w:t>
        </w:r>
      </w:ins>
      <w:del w:id="184" w:author="Michael Chambers" w:date="2015-11-17T00:49:00Z">
        <w:r w:rsidR="002E266E" w:rsidDel="00251C30">
          <w:delText xml:space="preserve">and less specific binding of </w:delText>
        </w:r>
      </w:del>
      <w:r w:rsidR="002E266E">
        <w:t>Groucho in these regions.</w:t>
      </w:r>
    </w:p>
    <w:p w14:paraId="3DA18C2C" w14:textId="77777777" w:rsidR="002E266E" w:rsidRDefault="002E266E" w:rsidP="00DB11F5">
      <w:pPr>
        <w:spacing w:line="480" w:lineRule="auto"/>
      </w:pPr>
    </w:p>
    <w:p w14:paraId="50EA0293" w14:textId="1D09F9C6" w:rsidR="00FD1860" w:rsidRDefault="00FD1860" w:rsidP="00DB11F5">
      <w:pPr>
        <w:spacing w:line="480" w:lineRule="auto"/>
        <w:rPr>
          <w:i/>
        </w:rPr>
      </w:pPr>
      <w:r>
        <w:rPr>
          <w:i/>
        </w:rPr>
        <w:t xml:space="preserve">Groucho </w:t>
      </w:r>
      <w:r w:rsidR="009E12A3">
        <w:rPr>
          <w:i/>
        </w:rPr>
        <w:t>is</w:t>
      </w:r>
      <w:r w:rsidR="00BF4C42">
        <w:rPr>
          <w:i/>
        </w:rPr>
        <w:t xml:space="preserve"> recruited to VRRs in Dorsal-repressed genes</w:t>
      </w:r>
      <w:r w:rsidR="009E12A3">
        <w:rPr>
          <w:i/>
        </w:rPr>
        <w:t>, but extensive spreading does not occur</w:t>
      </w:r>
    </w:p>
    <w:p w14:paraId="1AAA01CE" w14:textId="417ED8C8" w:rsidR="00BE244D"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 xml:space="preserve">of </w:t>
      </w:r>
      <w:r w:rsidR="00CD348D">
        <w:lastRenderedPageBreak/>
        <w:t>nuclear Dorsal (</w:t>
      </w:r>
      <w:r w:rsidR="00BE244D">
        <w:t>DL</w:t>
      </w:r>
      <w:r w:rsidR="00CD348D">
        <w:t>) along this</w:t>
      </w:r>
      <w:r w:rsidR="00C66AD0">
        <w:t xml:space="preserve"> axis </w:t>
      </w:r>
      <w:r w:rsidR="00AF559D">
        <w:fldChar w:fldCharType="begin"/>
      </w:r>
      <w:r w:rsidR="00AF559D">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AF559D">
        <w:fldChar w:fldCharType="separate"/>
      </w:r>
      <w:r w:rsidR="00AF559D">
        <w:rPr>
          <w:noProof/>
        </w:rPr>
        <w:t>(Roth et al., 1989)</w:t>
      </w:r>
      <w:r w:rsidR="00AF559D">
        <w:fldChar w:fldCharType="end"/>
      </w:r>
      <w:r w:rsidR="00C66AD0">
        <w:t xml:space="preserve">. In ventral and </w:t>
      </w:r>
      <w:proofErr w:type="spellStart"/>
      <w:r w:rsidR="00C66AD0">
        <w:t>ventrolateral</w:t>
      </w:r>
      <w:proofErr w:type="spellEnd"/>
      <w:r w:rsidR="00C66AD0">
        <w:t xml:space="preserve"> regions of the embryo, Dorsal facilitates the repression of </w:t>
      </w:r>
      <w:r w:rsidR="007F79B5">
        <w:t xml:space="preserve">numerous genes, including </w:t>
      </w:r>
      <w:proofErr w:type="spellStart"/>
      <w:r w:rsidR="007F79B5" w:rsidRPr="00D67447">
        <w:rPr>
          <w:i/>
        </w:rPr>
        <w:t>z</w:t>
      </w:r>
      <w:r w:rsidR="001635D1" w:rsidRPr="00D67447">
        <w:rPr>
          <w:i/>
        </w:rPr>
        <w:t>e</w:t>
      </w:r>
      <w:r w:rsidR="00623618">
        <w:rPr>
          <w:i/>
        </w:rPr>
        <w:t>rknullt</w:t>
      </w:r>
      <w:proofErr w:type="spellEnd"/>
      <w:r w:rsidR="001635D1">
        <w:t xml:space="preserve"> (</w:t>
      </w:r>
      <w:proofErr w:type="spellStart"/>
      <w:r w:rsidR="00C66AD0">
        <w:rPr>
          <w:i/>
        </w:rPr>
        <w:t>zen</w:t>
      </w:r>
      <w:proofErr w:type="spellEnd"/>
      <w:r w:rsidR="001635D1">
        <w:t>),</w:t>
      </w:r>
      <w:r w:rsidR="00C66AD0">
        <w:t xml:space="preserve"> </w:t>
      </w:r>
      <w:proofErr w:type="spellStart"/>
      <w:r w:rsidR="007F79B5" w:rsidRPr="00D67447">
        <w:rPr>
          <w:i/>
        </w:rPr>
        <w:t>d</w:t>
      </w:r>
      <w:r w:rsidR="001635D1" w:rsidRPr="00D67447">
        <w:rPr>
          <w:i/>
        </w:rPr>
        <w:t>ecapentaplegic</w:t>
      </w:r>
      <w:proofErr w:type="spellEnd"/>
      <w:r w:rsidR="001635D1">
        <w:t xml:space="preserve"> (</w:t>
      </w:r>
      <w:proofErr w:type="spellStart"/>
      <w:r w:rsidR="00C66AD0">
        <w:rPr>
          <w:i/>
        </w:rPr>
        <w:t>dpp</w:t>
      </w:r>
      <w:proofErr w:type="spellEnd"/>
      <w:r w:rsidR="007F79B5">
        <w:t xml:space="preserve">) and </w:t>
      </w:r>
      <w:proofErr w:type="spellStart"/>
      <w:r w:rsidR="007F79B5" w:rsidRPr="00D67447">
        <w:rPr>
          <w:i/>
        </w:rPr>
        <w:t>t</w:t>
      </w:r>
      <w:r w:rsidR="001635D1" w:rsidRPr="00D67447">
        <w:rPr>
          <w:i/>
        </w:rPr>
        <w:t>olloid</w:t>
      </w:r>
      <w:proofErr w:type="spellEnd"/>
      <w:r w:rsidR="001635D1">
        <w:t xml:space="preserve"> (</w:t>
      </w:r>
      <w:proofErr w:type="spellStart"/>
      <w:r w:rsidR="001635D1">
        <w:rPr>
          <w:i/>
        </w:rPr>
        <w:t>tld</w:t>
      </w:r>
      <w:proofErr w:type="spellEnd"/>
      <w:r w:rsidR="001635D1">
        <w:t>)</w:t>
      </w:r>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r w:rsidR="00AF559D">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rsidR="00AF559D">
        <w:instrText xml:space="preserve"> ADDIN EN.CITE </w:instrText>
      </w:r>
      <w:r w:rsidR="00AF559D">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rsidR="00AF559D">
        <w:instrText xml:space="preserve"> ADDIN EN.CITE.DATA </w:instrText>
      </w:r>
      <w:r w:rsidR="00AF559D">
        <w:fldChar w:fldCharType="end"/>
      </w:r>
      <w:r w:rsidR="00AF559D">
        <w:fldChar w:fldCharType="separate"/>
      </w:r>
      <w:r w:rsidR="00AF559D">
        <w:rPr>
          <w:noProof/>
        </w:rPr>
        <w:t>(Dubnicoff et al., 1997; Kirov et al., 1994)</w:t>
      </w:r>
      <w:r w:rsidR="00AF559D">
        <w:fldChar w:fldCharType="end"/>
      </w:r>
      <w:r w:rsidR="001635D1">
        <w:t xml:space="preserve"> </w:t>
      </w:r>
      <w:r w:rsidR="00C66AD0">
        <w:t xml:space="preserve">. </w:t>
      </w:r>
      <w:r w:rsidR="00BE244D">
        <w:t xml:space="preserve">As a way of assessing the simple model that </w:t>
      </w:r>
      <w:proofErr w:type="spellStart"/>
      <w:r w:rsidR="00BE244D">
        <w:t>Gro</w:t>
      </w:r>
      <w:proofErr w:type="spellEnd"/>
      <w:r w:rsidR="00BE244D">
        <w:t xml:space="preserve"> recruitment by Dorsal leads to ventral repression, I examined the patterns of </w:t>
      </w:r>
      <w:proofErr w:type="spellStart"/>
      <w:r w:rsidR="00BE244D">
        <w:t>Gro</w:t>
      </w:r>
      <w:proofErr w:type="spellEnd"/>
      <w:r w:rsidR="00BE244D">
        <w:t xml:space="preserve"> binding to these three ventrally repressed targets. Since ventral repression is an early event, I focused primarily on my earliest developmental time point (1.5-4 hours).</w:t>
      </w:r>
    </w:p>
    <w:p w14:paraId="10A31D1D" w14:textId="57B68DF4" w:rsidR="00DB5779" w:rsidRPr="00224435" w:rsidRDefault="00C66AD0" w:rsidP="00D67447">
      <w:pPr>
        <w:spacing w:line="480" w:lineRule="auto"/>
        <w:ind w:firstLine="720"/>
      </w:pPr>
      <w:r>
        <w:t xml:space="preserve">Ventral repression of </w:t>
      </w:r>
      <w:proofErr w:type="spellStart"/>
      <w:r>
        <w:rPr>
          <w:i/>
        </w:rPr>
        <w:t>zen</w:t>
      </w:r>
      <w:proofErr w:type="spellEnd"/>
      <w:r w:rsidR="00CD348D">
        <w:t xml:space="preserve"> is established through</w:t>
      </w:r>
      <w:r>
        <w:t xml:space="preserve"> Dorsal recruitment to a </w:t>
      </w:r>
      <w:r w:rsidR="00623618">
        <w:t>well-characterized</w:t>
      </w:r>
      <w:r>
        <w:t xml:space="preserve"> ventral repression region (VRR) between 1.1 to 1.4 kb upstream of the transcription start site. This region contains </w:t>
      </w:r>
      <w:r w:rsidR="00391BC9">
        <w:t>four</w:t>
      </w:r>
      <w:r>
        <w:t xml:space="preserve"> Dorsal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t xml:space="preserve"> </w:t>
      </w:r>
      <w:r w:rsidR="00BA7BC7">
        <w:t xml:space="preserve">Retained, </w:t>
      </w:r>
      <w:proofErr w:type="spellStart"/>
      <w:r w:rsidR="00BA7BC7">
        <w:rPr>
          <w:i/>
        </w:rPr>
        <w:t>retn</w:t>
      </w:r>
      <w:proofErr w:type="spellEnd"/>
      <w:r w:rsidR="00BA7BC7">
        <w:t>)</w:t>
      </w:r>
      <w:r w:rsidR="00BA7BC7" w:rsidRPr="00BA7BC7">
        <w:t xml:space="preserve"> </w: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 </w:instrTex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DATA </w:instrText>
      </w:r>
      <w:r w:rsidR="00AF559D">
        <w:fldChar w:fldCharType="end"/>
      </w:r>
      <w:r w:rsidR="00AF559D">
        <w:fldChar w:fldCharType="separate"/>
      </w:r>
      <w:r w:rsidR="00AF559D">
        <w:rPr>
          <w:noProof/>
        </w:rPr>
        <w:t>(Valentine et al., 1998)</w:t>
      </w:r>
      <w:r w:rsidR="00AF559D">
        <w:fldChar w:fldCharType="end"/>
      </w:r>
      <w:r w:rsidR="00BA7BC7">
        <w:t xml:space="preserve">. Through the cooperative action of these factors, Groucho is </w:t>
      </w:r>
      <w:r w:rsidR="009E12A3">
        <w:t xml:space="preserve">thought to be recruited </w:t>
      </w:r>
      <w:r w:rsidR="00BA7BC7">
        <w:t xml:space="preserve">to establish repression. </w:t>
      </w:r>
      <w:proofErr w:type="spellStart"/>
      <w:r w:rsidR="00BA7BC7">
        <w:t>ChIP-seq</w:t>
      </w:r>
      <w:proofErr w:type="spellEnd"/>
      <w:r w:rsidR="00BA7BC7">
        <w:t xml:space="preserve"> data confirms that </w:t>
      </w:r>
      <w:proofErr w:type="spellStart"/>
      <w:r w:rsidR="00BA7BC7">
        <w:t>Gro</w:t>
      </w:r>
      <w:proofErr w:type="spellEnd"/>
      <w:r w:rsidR="00BA7BC7">
        <w:t xml:space="preserve"> localizes </w:t>
      </w:r>
      <w:r w:rsidR="00623618">
        <w:t>to regions surrounding</w:t>
      </w:r>
      <w:r w:rsidR="00FF78A3">
        <w:t xml:space="preserve"> </w:t>
      </w:r>
      <w:r w:rsidR="00BA7BC7">
        <w:t>the VRR</w:t>
      </w:r>
      <w:r w:rsidR="009E12A3">
        <w:t>. Surprisingly</w:t>
      </w:r>
      <w:r w:rsidR="00BA7BC7">
        <w:t xml:space="preserve">, </w:t>
      </w:r>
      <w:del w:id="185" w:author="Michael Chambers" w:date="2015-11-17T00:50:00Z">
        <w:r w:rsidR="00BA7BC7" w:rsidDel="00251C30">
          <w:delText xml:space="preserve">however </w:delText>
        </w:r>
      </w:del>
      <w:proofErr w:type="spellStart"/>
      <w:r w:rsidR="00BA7BC7">
        <w:t>Gro</w:t>
      </w:r>
      <w:proofErr w:type="spellEnd"/>
      <w:r w:rsidR="00BA7BC7">
        <w:t xml:space="preserve"> density is comparatively weak</w:t>
      </w:r>
      <w:r w:rsidR="00704DC2">
        <w:t xml:space="preserve"> within the VRR region</w:t>
      </w:r>
      <w:r w:rsidR="00623618">
        <w:t xml:space="preserve"> itself</w:t>
      </w:r>
      <w:r w:rsidR="00704DC2">
        <w:t xml:space="preserve"> </w:t>
      </w:r>
      <w:r w:rsidR="009B3BB0">
        <w:t>and is instead primarily observed both upstream and downstream of the VRR</w:t>
      </w:r>
      <w:ins w:id="186" w:author="Michael Chambers" w:date="2015-11-17T00:50:00Z">
        <w:r w:rsidR="00251C30">
          <w:t xml:space="preserve"> </w:t>
        </w:r>
      </w:ins>
      <w:r w:rsidR="00704DC2">
        <w:t>(Fig. 2-</w:t>
      </w:r>
      <w:r w:rsidR="00373687">
        <w:t>11</w:t>
      </w:r>
      <w:r w:rsidR="00391BC9">
        <w:t>A</w:t>
      </w:r>
      <w:r w:rsidR="00BA7BC7">
        <w:t>).</w:t>
      </w:r>
      <w:r w:rsidR="009B3BB0">
        <w:t xml:space="preserve"> </w:t>
      </w:r>
      <w:del w:id="187" w:author="Michael Chambers" w:date="2015-11-17T00:50:00Z">
        <w:r w:rsidR="009B3BB0" w:rsidDel="00251C30">
          <w:delText xml:space="preserve">The downstream peak overlaps the TSS. </w:delText>
        </w:r>
        <w:r w:rsidR="00BA7BC7" w:rsidDel="00251C30">
          <w:delText xml:space="preserve"> </w:delText>
        </w:r>
      </w:del>
      <w:r w:rsidR="009B3BB0">
        <w:t xml:space="preserve">This </w:t>
      </w:r>
      <w:del w:id="188" w:author="Michael Chambers" w:date="2015-11-17T00:51:00Z">
        <w:r w:rsidR="009B3BB0" w:rsidDel="003276FD">
          <w:delText>hints at</w:delText>
        </w:r>
      </w:del>
      <w:ins w:id="189" w:author="Michael Chambers" w:date="2015-11-17T00:51:00Z">
        <w:r w:rsidR="003276FD">
          <w:t>suggests</w:t>
        </w:r>
      </w:ins>
      <w:r w:rsidR="009B3BB0">
        <w:t xml:space="preserve"> the possibility of limited spreading away from the site of Dorsal-mediated recruitment. </w:t>
      </w:r>
      <w:r w:rsidR="00BE244D">
        <w:t xml:space="preserve">At later </w:t>
      </w:r>
      <w:proofErr w:type="spellStart"/>
      <w:r w:rsidR="00BE244D">
        <w:t>timepoints</w:t>
      </w:r>
      <w:proofErr w:type="spellEnd"/>
      <w:r w:rsidR="00BE244D">
        <w:t xml:space="preserve">, binding to the regions surrounding the VRR is lost, although </w:t>
      </w:r>
      <w:proofErr w:type="spellStart"/>
      <w:r w:rsidR="00BE244D" w:rsidRPr="000C4271">
        <w:rPr>
          <w:i/>
          <w:rPrChange w:id="190" w:author="Albert Courey" w:date="2015-11-16T15:08:00Z">
            <w:rPr/>
          </w:rPrChange>
        </w:rPr>
        <w:t>zen</w:t>
      </w:r>
      <w:proofErr w:type="spellEnd"/>
      <w:r w:rsidR="00BE244D">
        <w:t xml:space="preserve"> remains transcriptionally repressed throughout most of the embryo.</w:t>
      </w:r>
    </w:p>
    <w:p w14:paraId="36F8C726" w14:textId="3FD2AC29" w:rsidR="008F1F1C" w:rsidRDefault="00391BC9" w:rsidP="00391BC9">
      <w:pPr>
        <w:spacing w:line="480" w:lineRule="auto"/>
      </w:pPr>
      <w:r>
        <w:tab/>
        <w:t xml:space="preserve">Dorsal </w:t>
      </w:r>
      <w:r w:rsidR="00BE0C0F">
        <w:t xml:space="preserve">is </w:t>
      </w:r>
      <w:r w:rsidR="00896575">
        <w:t xml:space="preserve">additionally </w:t>
      </w:r>
      <w:r>
        <w:t>responsible for ventral repre</w:t>
      </w:r>
      <w:r w:rsidR="00AF4F59">
        <w:t>ssion of</w:t>
      </w:r>
      <w:r>
        <w:t xml:space="preserve"> </w:t>
      </w:r>
      <w:proofErr w:type="spellStart"/>
      <w:r w:rsidRPr="00D67447">
        <w:rPr>
          <w:i/>
        </w:rPr>
        <w:t>decapentaplegic</w:t>
      </w:r>
      <w:proofErr w:type="spellEnd"/>
      <w:r>
        <w:t xml:space="preserve"> (</w:t>
      </w:r>
      <w:proofErr w:type="spellStart"/>
      <w:r w:rsidRPr="00D67447">
        <w:rPr>
          <w:i/>
        </w:rPr>
        <w:t>dpp</w:t>
      </w:r>
      <w:proofErr w:type="spellEnd"/>
      <w:r>
        <w:t>) i</w:t>
      </w:r>
      <w:r w:rsidR="00BE0C0F">
        <w:t>n early embryos</w:t>
      </w:r>
      <w:r w:rsidR="00AF4F59">
        <w:t xml:space="preserve"> (1.5 – 2 hours post fertilization) through the recruitment of </w:t>
      </w:r>
      <w:proofErr w:type="spellStart"/>
      <w:r w:rsidR="00AF4F59">
        <w:lastRenderedPageBreak/>
        <w:t>Gro</w:t>
      </w:r>
      <w:proofErr w:type="spellEnd"/>
      <w:r w:rsidR="00896575">
        <w:t>, and l</w:t>
      </w:r>
      <w:r w:rsidR="00AF4F59">
        <w:t xml:space="preserve">oss of </w:t>
      </w:r>
      <w:proofErr w:type="spellStart"/>
      <w:r w:rsidR="00AF4F59">
        <w:t>Gro</w:t>
      </w:r>
      <w:proofErr w:type="spellEnd"/>
      <w:r w:rsidR="00AF4F59">
        <w:t xml:space="preserve">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AF559D">
        <w:fldChar w:fldCharType="begin"/>
      </w:r>
      <w:r w:rsidR="00AF559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F559D">
        <w:fldChar w:fldCharType="separate"/>
      </w:r>
      <w:r w:rsidR="00AF559D">
        <w:rPr>
          <w:noProof/>
        </w:rPr>
        <w:t>(Dubnicoff et al., 1997)</w:t>
      </w:r>
      <w:r w:rsidR="00AF559D">
        <w:fldChar w:fldCharType="end"/>
      </w:r>
      <w:r w:rsidR="00AF4F59">
        <w:t>.</w:t>
      </w:r>
      <w:r w:rsidR="00974E74">
        <w:t xml:space="preserve"> 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w:t>
      </w:r>
      <w:del w:id="191" w:author="Michael Chambers" w:date="2015-11-17T00:51:00Z">
        <w:r w:rsidR="00C4678B" w:rsidDel="003276FD">
          <w:delText xml:space="preserve">to the dorsal portion of the embryo </w:delText>
        </w:r>
      </w:del>
      <w:r w:rsidR="0005356E">
        <w:t>map</w:t>
      </w:r>
      <w:r w:rsidR="00C4678B">
        <w:t xml:space="preserve"> to </w:t>
      </w:r>
      <w:r w:rsidR="009B3BB0">
        <w:t xml:space="preserve">a VRR in the </w:t>
      </w:r>
      <w:r w:rsidR="00FD4DD9">
        <w:t xml:space="preserve">gene’s </w:t>
      </w:r>
      <w:r w:rsidR="00C4678B">
        <w:t xml:space="preserve">second intron </w:t>
      </w:r>
      <w:r w:rsidR="00AF559D">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AF559D">
        <w:instrText xml:space="preserve"> ADDIN EN.CITE </w:instrText>
      </w:r>
      <w:r w:rsidR="00AF559D">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AF559D">
        <w:instrText xml:space="preserve"> ADDIN EN.CITE.DATA </w:instrText>
      </w:r>
      <w:r w:rsidR="00AF559D">
        <w:fldChar w:fldCharType="end"/>
      </w:r>
      <w:r w:rsidR="00AF559D">
        <w:fldChar w:fldCharType="separate"/>
      </w:r>
      <w:r w:rsidR="00AF559D">
        <w:rPr>
          <w:noProof/>
        </w:rPr>
        <w:t>(Huang et al., 1993)</w:t>
      </w:r>
      <w:r w:rsidR="00AF559D">
        <w:fldChar w:fldCharType="end"/>
      </w:r>
      <w:r w:rsidR="00C4678B">
        <w:t xml:space="preserve">. Our </w:t>
      </w:r>
      <w:proofErr w:type="spellStart"/>
      <w:r w:rsidR="00C4678B">
        <w:t>ChIP-seq</w:t>
      </w:r>
      <w:proofErr w:type="spellEnd"/>
      <w:r w:rsidR="00C4678B">
        <w:t xml:space="preserve"> data confirms extensive </w:t>
      </w:r>
      <w:proofErr w:type="spellStart"/>
      <w:r w:rsidR="00C4678B">
        <w:t>Gro</w:t>
      </w:r>
      <w:proofErr w:type="spellEnd"/>
      <w:r w:rsidR="00C4678B">
        <w:t xml:space="preserve"> rec</w:t>
      </w:r>
      <w:r w:rsidR="00704DC2">
        <w:t>ruitment to this site (Fig. 2-</w:t>
      </w:r>
      <w:r w:rsidR="00373687">
        <w:t>11</w:t>
      </w:r>
      <w:r w:rsidR="00C4678B">
        <w:t>B)</w:t>
      </w:r>
      <w:r w:rsidR="009B3BB0">
        <w:t xml:space="preserve"> in the early embryo. </w:t>
      </w:r>
      <w:del w:id="192" w:author="Michael Chambers" w:date="2015-11-17T00:51:00Z">
        <w:r w:rsidR="009B3BB0" w:rsidDel="003276FD">
          <w:delText>Similarly</w:delText>
        </w:r>
      </w:del>
      <w:ins w:id="193" w:author="Michael Chambers" w:date="2015-11-17T00:51:00Z">
        <w:r w:rsidR="003276FD">
          <w:t>Similarly</w:t>
        </w:r>
      </w:ins>
      <w:r w:rsidR="009B3BB0">
        <w:t xml:space="preserve"> to what is observed with </w:t>
      </w:r>
      <w:proofErr w:type="spellStart"/>
      <w:r w:rsidR="009B3BB0" w:rsidRPr="000C4271">
        <w:rPr>
          <w:i/>
          <w:rPrChange w:id="194" w:author="Albert Courey" w:date="2015-11-16T15:09:00Z">
            <w:rPr/>
          </w:rPrChange>
        </w:rPr>
        <w:t>zen</w:t>
      </w:r>
      <w:proofErr w:type="spellEnd"/>
      <w:r w:rsidR="009B3BB0">
        <w:t xml:space="preserve">, </w:t>
      </w:r>
      <w:proofErr w:type="spellStart"/>
      <w:r w:rsidR="009B3BB0">
        <w:t>Gro</w:t>
      </w:r>
      <w:proofErr w:type="spellEnd"/>
      <w:r w:rsidR="009B3BB0">
        <w:t xml:space="preserve"> disappears from the VRR</w:t>
      </w:r>
      <w:r w:rsidR="00C4678B">
        <w:t xml:space="preserve"> at later </w:t>
      </w:r>
      <w:proofErr w:type="spellStart"/>
      <w:r w:rsidR="00C4678B">
        <w:t>timepoints</w:t>
      </w:r>
      <w:proofErr w:type="spellEnd"/>
      <w:r w:rsidR="009E12A3">
        <w:t>.</w:t>
      </w:r>
      <w:r w:rsidR="00C4678B">
        <w:t xml:space="preserve"> </w:t>
      </w:r>
    </w:p>
    <w:p w14:paraId="1421C8AC" w14:textId="49CF11CC" w:rsidR="000F2CB7" w:rsidRDefault="00FF78A3" w:rsidP="00391BC9">
      <w:pPr>
        <w:spacing w:line="480" w:lineRule="auto"/>
      </w:pPr>
      <w:r>
        <w:tab/>
        <w:t xml:space="preserve">Three Dorsal binding sites </w:t>
      </w:r>
      <w:r w:rsidR="00881752">
        <w:t xml:space="preserve">identified upstream of the </w:t>
      </w:r>
      <w:proofErr w:type="spellStart"/>
      <w:r w:rsidR="00881752">
        <w:rPr>
          <w:i/>
        </w:rPr>
        <w:t>tolloid</w:t>
      </w:r>
      <w:proofErr w:type="spellEnd"/>
      <w:r w:rsidR="00881752">
        <w:rPr>
          <w:i/>
        </w:rPr>
        <w:t xml:space="preserve"> </w:t>
      </w:r>
      <w:r w:rsidR="007F1E21">
        <w:t xml:space="preserve">gene </w:t>
      </w:r>
      <w:r w:rsidR="0005356E">
        <w:t>are</w:t>
      </w:r>
      <w:r w:rsidR="007F1E21">
        <w:t xml:space="preserve"> </w:t>
      </w:r>
      <w:del w:id="195" w:author="Albert Courey" w:date="2015-11-16T15:09:00Z">
        <w:r w:rsidR="007F1E21" w:rsidDel="000C4271">
          <w:delText xml:space="preserve">be </w:delText>
        </w:r>
      </w:del>
      <w:r w:rsidR="007F1E21">
        <w:t xml:space="preserve">responsible for the Dorsal-mediated repression of </w:t>
      </w:r>
      <w:proofErr w:type="spellStart"/>
      <w:r w:rsidR="007F1E21">
        <w:rPr>
          <w:i/>
        </w:rPr>
        <w:t>tolloid</w:t>
      </w:r>
      <w:proofErr w:type="spellEnd"/>
      <w:r w:rsidR="007F1E21">
        <w:rPr>
          <w:i/>
        </w:rPr>
        <w:t xml:space="preserve"> </w:t>
      </w:r>
      <w:r w:rsidR="007F1E21">
        <w:t xml:space="preserve">in ventral regions of </w:t>
      </w:r>
      <w:r w:rsidR="00C104F5">
        <w:t>the early embryo</w:t>
      </w:r>
      <w:r w:rsidR="0043389C">
        <w:t>.</w:t>
      </w:r>
      <w:r w:rsidR="00EA15C0">
        <w:t xml:space="preserve"> </w:t>
      </w:r>
      <w:r w:rsidR="009E12A3">
        <w:t>A region containing t</w:t>
      </w:r>
      <w:r w:rsidR="00881752">
        <w:t xml:space="preserve">wo of these sites </w:t>
      </w:r>
      <w:r w:rsidR="0043389C">
        <w:t>function</w:t>
      </w:r>
      <w:r w:rsidR="009E12A3">
        <w:t>s</w:t>
      </w:r>
      <w:r w:rsidR="0043389C">
        <w:t xml:space="preserve"> as a </w:t>
      </w:r>
      <w:r w:rsidR="009E12A3">
        <w:t xml:space="preserve">VRR </w:t>
      </w:r>
      <w:r w:rsidR="00AF559D">
        <w:fldChar w:fldCharType="begin"/>
      </w:r>
      <w:r w:rsidR="00AF559D">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rsidR="00AF559D">
        <w:fldChar w:fldCharType="separate"/>
      </w:r>
      <w:r w:rsidR="00AF559D">
        <w:rPr>
          <w:noProof/>
        </w:rPr>
        <w:t>(Kirov et al., 1994)</w:t>
      </w:r>
      <w:r w:rsidR="00AF559D">
        <w:fldChar w:fldCharType="end"/>
      </w:r>
      <w:r w:rsidR="0043389C">
        <w:t>.</w:t>
      </w:r>
      <w:r w:rsidR="00980F9A">
        <w:t xml:space="preserve"> Groucho </w:t>
      </w:r>
      <w:proofErr w:type="spellStart"/>
      <w:r w:rsidR="00980F9A">
        <w:t>ChIP-seq</w:t>
      </w:r>
      <w:proofErr w:type="spellEnd"/>
      <w:r w:rsidR="00980F9A">
        <w:t xml:space="preserve"> data indicates t</w:t>
      </w:r>
      <w:r w:rsidR="00515FCA">
        <w:t>hat Groucho associates strongly</w:t>
      </w:r>
      <w:r w:rsidR="00980F9A">
        <w:t xml:space="preserve"> in an asymmetric peak centered on the central Dorsal binding site, approximately 400 </w:t>
      </w:r>
      <w:proofErr w:type="spellStart"/>
      <w:r w:rsidR="00980F9A">
        <w:t>bp</w:t>
      </w:r>
      <w:proofErr w:type="spellEnd"/>
      <w:r w:rsidR="00980F9A">
        <w:t xml:space="preserve"> upstream of the </w:t>
      </w:r>
      <w:proofErr w:type="spellStart"/>
      <w:r w:rsidR="00980F9A">
        <w:rPr>
          <w:i/>
        </w:rPr>
        <w:t>tolloid</w:t>
      </w:r>
      <w:proofErr w:type="spellEnd"/>
      <w:r w:rsidR="00980F9A">
        <w:rPr>
          <w:i/>
        </w:rPr>
        <w:t xml:space="preserve"> </w:t>
      </w:r>
      <w:r w:rsidR="009E12A3">
        <w:t>TSS</w:t>
      </w:r>
      <w:r w:rsidR="00CB135D">
        <w:t xml:space="preserve"> (Fig</w:t>
      </w:r>
      <w:r w:rsidR="00373687">
        <w:t>. 2-11</w:t>
      </w:r>
      <w:r w:rsidR="00980F9A">
        <w:t>C). While the peak</w:t>
      </w:r>
      <w:r w:rsidR="005A16B2">
        <w:t xml:space="preserve"> persists through all three time windows, it</w:t>
      </w:r>
      <w:r w:rsidR="00B226A0">
        <w:t>s intensity continuously decreases</w:t>
      </w:r>
      <w:r w:rsidR="00BF4C42">
        <w:t xml:space="preserve"> with time</w:t>
      </w:r>
      <w:r w:rsidR="00B226A0">
        <w:t>.</w:t>
      </w:r>
      <w:r w:rsidR="000F2CB7">
        <w:t xml:space="preserve"> </w:t>
      </w:r>
    </w:p>
    <w:p w14:paraId="75776973" w14:textId="571C0A62" w:rsidR="00FF78A3" w:rsidRDefault="000F2CB7" w:rsidP="00391BC9">
      <w:pPr>
        <w:spacing w:line="480" w:lineRule="auto"/>
      </w:pPr>
      <w:r>
        <w:tab/>
      </w:r>
      <w:r w:rsidR="00BF4C42">
        <w:t>Thus</w:t>
      </w:r>
      <w:r w:rsidR="009E12A3">
        <w:t>, while the details vary,</w:t>
      </w:r>
      <w:r w:rsidR="00BF4C42">
        <w:t xml:space="preserve"> Groucho associates with the VRRs in</w:t>
      </w:r>
      <w:r w:rsidR="008A735A">
        <w:t xml:space="preserve"> all three genes during </w:t>
      </w:r>
      <w:r w:rsidR="00E965E7">
        <w:t>the developmental time frame</w:t>
      </w:r>
      <w:r w:rsidR="008A735A">
        <w:t xml:space="preserve"> when the gene is being actively </w:t>
      </w:r>
      <w:r w:rsidR="0005356E">
        <w:t>repressed</w:t>
      </w:r>
      <w:r w:rsidR="00BF4C42">
        <w:t>,</w:t>
      </w:r>
      <w:r w:rsidR="008A735A">
        <w:t xml:space="preserve"> </w:t>
      </w:r>
      <w:r w:rsidR="00BF4C42">
        <w:t xml:space="preserve">supporting </w:t>
      </w:r>
      <w:del w:id="196" w:author="Michael Chambers" w:date="2015-11-17T00:52:00Z">
        <w:r w:rsidR="008A735A" w:rsidDel="003276FD">
          <w:delText xml:space="preserve"> </w:delText>
        </w:r>
      </w:del>
      <w:r w:rsidR="008A735A">
        <w:t>a model where</w:t>
      </w:r>
      <w:r w:rsidR="00E965E7">
        <w:t>by</w:t>
      </w:r>
      <w:r w:rsidR="008A735A">
        <w:t xml:space="preserve"> Groucho is recruited specifically to genes </w:t>
      </w:r>
      <w:r w:rsidR="00BF4C42">
        <w:t xml:space="preserve">by Dorsal </w:t>
      </w:r>
      <w:r w:rsidR="00A71DD0">
        <w:t>t</w:t>
      </w:r>
      <w:r w:rsidR="00A9156C">
        <w:t>o spatially restrict expression</w:t>
      </w:r>
      <w:r w:rsidR="00C32724">
        <w:t>.</w:t>
      </w:r>
      <w:r w:rsidR="009B3146">
        <w:t xml:space="preserve"> </w:t>
      </w:r>
      <w:r w:rsidR="00BF4C42">
        <w:t xml:space="preserve">These findings are not, however, consistent with a model involving extensive </w:t>
      </w:r>
      <w:proofErr w:type="spellStart"/>
      <w:r w:rsidR="00BF4C42">
        <w:t>Gro</w:t>
      </w:r>
      <w:proofErr w:type="spellEnd"/>
      <w:r w:rsidR="00BF4C42">
        <w:t xml:space="preserve"> spreading. This is especially apparent in the case of </w:t>
      </w:r>
      <w:proofErr w:type="spellStart"/>
      <w:r w:rsidR="00BF4C42" w:rsidRPr="000C4271">
        <w:rPr>
          <w:i/>
          <w:rPrChange w:id="197" w:author="Albert Courey" w:date="2015-11-16T15:10:00Z">
            <w:rPr/>
          </w:rPrChange>
        </w:rPr>
        <w:t>dpp</w:t>
      </w:r>
      <w:proofErr w:type="spellEnd"/>
      <w:r w:rsidR="00BF4C42">
        <w:t xml:space="preserve">, where I observe binding of </w:t>
      </w:r>
      <w:proofErr w:type="spellStart"/>
      <w:r w:rsidR="00BF4C42">
        <w:t>Gro</w:t>
      </w:r>
      <w:proofErr w:type="spellEnd"/>
      <w:r w:rsidR="00BF4C42">
        <w:t xml:space="preserve"> in a relatively discrete peak over the </w:t>
      </w:r>
      <w:proofErr w:type="spellStart"/>
      <w:r w:rsidR="00BF4C42">
        <w:t>intronic</w:t>
      </w:r>
      <w:proofErr w:type="spellEnd"/>
      <w:r w:rsidR="00BF4C42">
        <w:t xml:space="preserve"> VRR</w:t>
      </w:r>
      <w:ins w:id="198" w:author="Michael Chambers" w:date="2015-11-17T00:53:00Z">
        <w:r w:rsidR="003276FD">
          <w:t xml:space="preserve"> and a</w:t>
        </w:r>
      </w:ins>
      <w:del w:id="199" w:author="Michael Chambers" w:date="2015-11-17T00:52:00Z">
        <w:r w:rsidR="00BF4C42" w:rsidDel="003276FD">
          <w:delText>.</w:delText>
        </w:r>
      </w:del>
      <w:del w:id="200" w:author="Michael Chambers" w:date="2015-11-17T00:53:00Z">
        <w:r w:rsidR="00BF4C42" w:rsidDel="003276FD">
          <w:delText xml:space="preserve"> A</w:delText>
        </w:r>
      </w:del>
      <w:r w:rsidR="00BF4C42">
        <w:t xml:space="preserve"> weaker </w:t>
      </w:r>
      <w:proofErr w:type="spellStart"/>
      <w:r w:rsidR="00BF4C42">
        <w:t>Gro</w:t>
      </w:r>
      <w:proofErr w:type="spellEnd"/>
      <w:r w:rsidR="00BF4C42">
        <w:t xml:space="preserve"> peak </w:t>
      </w:r>
      <w:del w:id="201" w:author="Michael Chambers" w:date="2015-11-17T00:53:00Z">
        <w:r w:rsidR="00BF4C42" w:rsidDel="003276FD">
          <w:delText xml:space="preserve">is also observed </w:delText>
        </w:r>
      </w:del>
      <w:r w:rsidR="00BF4C42">
        <w:t>over</w:t>
      </w:r>
      <w:ins w:id="202" w:author="Michael Chambers" w:date="2015-11-17T00:53:00Z">
        <w:r w:rsidR="003276FD">
          <w:t>lapping</w:t>
        </w:r>
      </w:ins>
      <w:r w:rsidR="00BF4C42">
        <w:t xml:space="preserve"> the transcriptional start site, perhaps indicative of looping</w:t>
      </w:r>
      <w:ins w:id="203" w:author="Michael Chambers" w:date="2015-11-17T00:53:00Z">
        <w:r w:rsidR="003276FD">
          <w:t>.</w:t>
        </w:r>
      </w:ins>
      <w:del w:id="204" w:author="Michael Chambers" w:date="2015-11-17T00:53:00Z">
        <w:r w:rsidR="00BF4C42" w:rsidDel="003276FD">
          <w:delText>, but there is no continuous Gro spreading between the VRR and the start site.</w:delText>
        </w:r>
      </w:del>
    </w:p>
    <w:p w14:paraId="66114B19" w14:textId="77777777" w:rsidR="00CF4393" w:rsidRDefault="00CF4393" w:rsidP="00391BC9">
      <w:pPr>
        <w:spacing w:line="480" w:lineRule="auto"/>
      </w:pPr>
    </w:p>
    <w:p w14:paraId="7F040060" w14:textId="51D6DC40" w:rsidR="000D67F3" w:rsidRPr="00D67447" w:rsidRDefault="00CF4393" w:rsidP="00391BC9">
      <w:pPr>
        <w:spacing w:line="480" w:lineRule="auto"/>
      </w:pPr>
      <w:r>
        <w:rPr>
          <w:i/>
        </w:rPr>
        <w:lastRenderedPageBreak/>
        <w:t xml:space="preserve">Groucho </w:t>
      </w:r>
      <w:r w:rsidR="001B0992">
        <w:rPr>
          <w:i/>
        </w:rPr>
        <w:t xml:space="preserve">localizes </w:t>
      </w:r>
      <w:r w:rsidR="00D9114E">
        <w:rPr>
          <w:i/>
        </w:rPr>
        <w:t xml:space="preserve">extensively </w:t>
      </w:r>
      <w:r w:rsidR="001B0992">
        <w:rPr>
          <w:i/>
        </w:rPr>
        <w:t xml:space="preserve">to the Dorsal-binding sites of </w:t>
      </w:r>
      <w:r w:rsidR="00D9114E">
        <w:rPr>
          <w:i/>
        </w:rPr>
        <w:t>both</w:t>
      </w:r>
      <w:r w:rsidR="001B0992">
        <w:rPr>
          <w:i/>
        </w:rPr>
        <w:t xml:space="preserve"> Dorsal-activated </w:t>
      </w:r>
      <w:r w:rsidR="00D9114E">
        <w:rPr>
          <w:i/>
        </w:rPr>
        <w:t xml:space="preserve">and –repressed </w:t>
      </w:r>
      <w:r w:rsidR="001B0992">
        <w:rPr>
          <w:i/>
        </w:rPr>
        <w:t>genes</w:t>
      </w:r>
    </w:p>
    <w:p w14:paraId="22EDB0FF" w14:textId="4A4D8BD9" w:rsidR="004308F9" w:rsidRDefault="004308F9" w:rsidP="00B71A99">
      <w:pPr>
        <w:spacing w:line="480" w:lineRule="auto"/>
      </w:pPr>
      <w:r>
        <w:tab/>
      </w:r>
      <w:r w:rsidR="00450A5B">
        <w:t xml:space="preserve">In addition to repressing multiple genes in the ventral portion of the embryo, Dorsal can activate genes in both ventral and </w:t>
      </w:r>
      <w:proofErr w:type="spellStart"/>
      <w:r w:rsidR="00450A5B">
        <w:t>ventrolateral</w:t>
      </w:r>
      <w:proofErr w:type="spellEnd"/>
      <w:r w:rsidR="00450A5B">
        <w:t xml:space="preserve"> regions of the embryo in a context-dependent manner. </w:t>
      </w:r>
      <w:r>
        <w:t xml:space="preserve">The </w:t>
      </w:r>
      <w:r w:rsidR="00450A5B">
        <w:t>transition</w:t>
      </w:r>
      <w:r>
        <w:t xml:space="preserve"> of </w:t>
      </w:r>
      <w:r w:rsidR="00450A5B">
        <w:t xml:space="preserve">Dorsal from an activator to a repressor </w:t>
      </w:r>
      <w:r w:rsidR="009E12A3">
        <w:t>has been ascribed to</w:t>
      </w:r>
      <w:r>
        <w:t xml:space="preserve"> the presence of adjacent binding sites for additional factors, such as </w:t>
      </w:r>
      <w:proofErr w:type="spellStart"/>
      <w:r>
        <w:t>Deadringer</w:t>
      </w:r>
      <w:proofErr w:type="spellEnd"/>
      <w:r>
        <w:t xml:space="preserve"> and Cut, that </w:t>
      </w:r>
      <w:r w:rsidR="009E12A3">
        <w:t xml:space="preserve">could </w:t>
      </w:r>
      <w:r>
        <w:t>facilitate the association of Groucho with Dorsal, resulting in Groucho-mediated long-range repression</w:t>
      </w:r>
      <w:r w:rsidR="00527EF6">
        <w:t xml:space="preserve"> </w: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 </w:instrTex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DATA </w:instrText>
      </w:r>
      <w:r w:rsidR="00AF559D">
        <w:fldChar w:fldCharType="end"/>
      </w:r>
      <w:r w:rsidR="00AF559D">
        <w:fldChar w:fldCharType="separate"/>
      </w:r>
      <w:r w:rsidR="00AF559D">
        <w:rPr>
          <w:noProof/>
        </w:rPr>
        <w:t>(Valentine et al., 1998)</w:t>
      </w:r>
      <w:r w:rsidR="00AF559D">
        <w:fldChar w:fldCharType="end"/>
      </w:r>
      <w:r>
        <w:t xml:space="preserve">. The necessity of these factors </w:t>
      </w:r>
      <w:r w:rsidR="006208EA">
        <w:t>in generating a stable Dorsal/Groucho interaction</w:t>
      </w:r>
      <w:r>
        <w:t xml:space="preserve"> is thought to arise from </w:t>
      </w:r>
      <w:r w:rsidR="006208EA">
        <w:t xml:space="preserve">the </w:t>
      </w:r>
      <w:r>
        <w:t xml:space="preserve">relatively low </w:t>
      </w:r>
      <w:r w:rsidR="006208EA">
        <w:t xml:space="preserve">binding </w:t>
      </w:r>
      <w:r>
        <w:t xml:space="preserve">affinity of Groucho </w:t>
      </w:r>
      <w:r w:rsidR="00450A5B">
        <w:t>for Dorsal</w:t>
      </w:r>
      <w:r>
        <w:t>, when compared to factors to which Groucho binds without</w:t>
      </w:r>
      <w:r w:rsidR="00450A5B">
        <w:t xml:space="preserve"> requiring </w:t>
      </w:r>
      <w:r>
        <w:t xml:space="preserve">assistance, such as </w:t>
      </w:r>
      <w:r w:rsidR="00AA3A3E">
        <w:t>Engrailed or Brinker</w:t>
      </w:r>
      <w:r w:rsidR="00A76013">
        <w:t xml:space="preserve"> </w:t>
      </w:r>
      <w:r w:rsidR="00AF559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F559D">
        <w:instrText xml:space="preserve"> ADDIN EN.CITE </w:instrText>
      </w:r>
      <w:r w:rsidR="00AF559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F559D">
        <w:instrText xml:space="preserve"> ADDIN EN.CITE.DATA </w:instrText>
      </w:r>
      <w:r w:rsidR="00AF559D">
        <w:fldChar w:fldCharType="end"/>
      </w:r>
      <w:r w:rsidR="00AF559D">
        <w:fldChar w:fldCharType="separate"/>
      </w:r>
      <w:r w:rsidR="00AF559D">
        <w:rPr>
          <w:noProof/>
        </w:rPr>
        <w:t>(Ratnaparkhi et al., 2006)</w:t>
      </w:r>
      <w:r w:rsidR="00AF559D">
        <w:fldChar w:fldCharType="end"/>
      </w:r>
      <w:r w:rsidR="00AA3A3E">
        <w:t>.</w:t>
      </w:r>
      <w:r w:rsidR="00DE06A4">
        <w:t xml:space="preserve"> Due to the inherent weakness of the Dorsal/Groucho interaction, it is not suspected that Groucho would </w:t>
      </w:r>
      <w:r w:rsidR="00607702">
        <w:t>ubiquitously</w:t>
      </w:r>
      <w:r w:rsidR="00DE06A4">
        <w:t xml:space="preserve"> </w:t>
      </w:r>
      <w:proofErr w:type="spellStart"/>
      <w:r w:rsidR="00DE06A4">
        <w:t>colocalize</w:t>
      </w:r>
      <w:proofErr w:type="spellEnd"/>
      <w:r w:rsidR="00DE06A4">
        <w:t xml:space="preserve"> with Dorsal, and would instead only associate at those loci at which Do</w:t>
      </w:r>
      <w:r w:rsidR="00450A5B">
        <w:t>rsal functions as a repressor. Our Groucho</w:t>
      </w:r>
      <w:r w:rsidR="00DE06A4">
        <w:t xml:space="preserve"> </w:t>
      </w:r>
      <w:proofErr w:type="spellStart"/>
      <w:r w:rsidR="00DE06A4">
        <w:t>ChIP-seq</w:t>
      </w:r>
      <w:proofErr w:type="spellEnd"/>
      <w:r w:rsidR="00DE06A4">
        <w:t xml:space="preserve"> data, however, </w:t>
      </w:r>
      <w:r w:rsidR="00450A5B">
        <w:t>shows</w:t>
      </w:r>
      <w:r w:rsidR="00DE06A4">
        <w:t xml:space="preserve"> that that is not strictly the case.</w:t>
      </w:r>
      <w:r w:rsidR="006208EA">
        <w:t xml:space="preserve"> </w:t>
      </w:r>
    </w:p>
    <w:p w14:paraId="1F7B0B73" w14:textId="7DCC41D1" w:rsidR="0039040C" w:rsidRDefault="00DE06A4" w:rsidP="00391BC9">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w:t>
      </w:r>
      <w:r w:rsidR="00AE6873">
        <w:t>specification</w:t>
      </w:r>
      <w:r>
        <w:t xml:space="preserve"> </w:t>
      </w:r>
      <w:r w:rsidR="00DE54FE">
        <w:t xml:space="preserve">of </w:t>
      </w:r>
      <w:r w:rsidR="00AE6873">
        <w:t xml:space="preserve">the presumptive mesoderm </w:t>
      </w:r>
      <w:del w:id="205" w:author="Albert Courey" w:date="2015-11-16T15:11:00Z">
        <w:r w:rsidR="00AE6873" w:rsidDel="000C4271">
          <w:delText xml:space="preserve">and later coordinate </w:delText>
        </w:r>
        <w:r w:rsidR="00DE54FE" w:rsidDel="000C4271">
          <w:delText xml:space="preserve">invagination of this region </w:delText>
        </w:r>
        <w:r w:rsidR="00F66D67" w:rsidDel="000C4271">
          <w:delText>to form the mesoderm</w:delText>
        </w:r>
        <w:r w:rsidR="00607702" w:rsidDel="000C4271">
          <w:delText xml:space="preserve">al germ layer </w:delText>
        </w:r>
      </w:del>
      <w:r w:rsidR="00AF559D">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rsidR="00AF559D">
        <w:instrText xml:space="preserve"> ADDIN EN.CITE </w:instrText>
      </w:r>
      <w:r w:rsidR="00AF559D">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rsidR="00AF559D">
        <w:instrText xml:space="preserve"> ADDIN EN.CITE.DATA </w:instrText>
      </w:r>
      <w:r w:rsidR="00AF559D">
        <w:fldChar w:fldCharType="end"/>
      </w:r>
      <w:r w:rsidR="00AF559D">
        <w:fldChar w:fldCharType="separate"/>
      </w:r>
      <w:r w:rsidR="00AF559D">
        <w:rPr>
          <w:noProof/>
        </w:rPr>
        <w:t>(Ip et al., 1992; Thisse et al., 1987)</w:t>
      </w:r>
      <w:r w:rsidR="00AF559D">
        <w:fldChar w:fldCharType="end"/>
      </w:r>
      <w:del w:id="206" w:author="Michael Chambers" w:date="2015-11-17T00:54:00Z">
        <w:r w:rsidR="00607702" w:rsidDel="003276FD">
          <w:delText xml:space="preserve"> </w:delText>
        </w:r>
      </w:del>
      <w:r w:rsidR="00F66D67">
        <w:t>.</w:t>
      </w:r>
      <w:r w:rsidR="00502DE8">
        <w:t xml:space="preserve"> Dorsal activates </w:t>
      </w:r>
      <w:r w:rsidR="00FC3A27">
        <w:t xml:space="preserve">both </w:t>
      </w:r>
      <w:r w:rsidR="00502DE8">
        <w:rPr>
          <w:i/>
        </w:rPr>
        <w:t>twist</w:t>
      </w:r>
      <w:r w:rsidR="00502DE8">
        <w:t xml:space="preserve"> </w:t>
      </w:r>
      <w:r w:rsidR="00FC3A27">
        <w:t xml:space="preserve">and </w:t>
      </w:r>
      <w:r w:rsidR="00FC3A27" w:rsidRPr="00D67447">
        <w:rPr>
          <w:i/>
        </w:rPr>
        <w:t>snail</w:t>
      </w:r>
      <w:r w:rsidR="00FC3A27">
        <w:t xml:space="preserve"> by binding to</w:t>
      </w:r>
      <w:r w:rsidR="00502DE8">
        <w:t xml:space="preserve"> Ventral Activation Region</w:t>
      </w:r>
      <w:r w:rsidR="00E81D7E">
        <w:t>s (VARs) in the 5’ flanking regions of these genes</w:t>
      </w:r>
      <w:r w:rsidR="00502DE8">
        <w:t xml:space="preserve"> </w:t>
      </w:r>
      <w:r w:rsidR="00AF559D">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AF559D">
        <w:instrText xml:space="preserve"> ADDIN EN.CITE </w:instrText>
      </w:r>
      <w:r w:rsidR="00AF559D">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rsidR="00AF559D">
        <w:instrText xml:space="preserve"> ADDIN EN.CITE.DATA </w:instrText>
      </w:r>
      <w:r w:rsidR="00AF559D">
        <w:fldChar w:fldCharType="end"/>
      </w:r>
      <w:r w:rsidR="00AF559D">
        <w:fldChar w:fldCharType="separate"/>
      </w:r>
      <w:r w:rsidR="00AF559D">
        <w:rPr>
          <w:noProof/>
        </w:rPr>
        <w:t>(Ip et al., 1992)</w:t>
      </w:r>
      <w:r w:rsidR="00AF559D">
        <w:fldChar w:fldCharType="end"/>
      </w:r>
      <w:r w:rsidR="00502DE8">
        <w:t>.</w:t>
      </w:r>
      <w:r w:rsidR="00EC1F28">
        <w:t xml:space="preserve"> No role for Groucho has been </w:t>
      </w:r>
      <w:r w:rsidR="000315C8">
        <w:t>identified in the regulation of either gene.</w:t>
      </w:r>
      <w:r w:rsidR="00E81D7E">
        <w:t xml:space="preserve"> Surprisingly, however </w:t>
      </w:r>
      <w:proofErr w:type="spellStart"/>
      <w:r w:rsidR="00E81D7E">
        <w:t>Gro</w:t>
      </w:r>
      <w:proofErr w:type="spellEnd"/>
      <w:r w:rsidR="00E81D7E">
        <w:t xml:space="preserve"> binds the VARs</w:t>
      </w:r>
      <w:del w:id="207" w:author="Michael Chambers" w:date="2015-11-17T00:54:00Z">
        <w:r w:rsidR="00E81D7E" w:rsidDel="003276FD">
          <w:delText xml:space="preserve"> in </w:delText>
        </w:r>
      </w:del>
      <w:r w:rsidR="00E81D7E">
        <w:t xml:space="preserve"> </w:t>
      </w:r>
      <w:ins w:id="208" w:author="Michael Chambers" w:date="2015-11-17T00:54:00Z">
        <w:r w:rsidR="003276FD">
          <w:t>of</w:t>
        </w:r>
      </w:ins>
      <w:del w:id="209" w:author="Michael Chambers" w:date="2015-11-17T00:54:00Z">
        <w:r w:rsidR="00E81D7E" w:rsidDel="003276FD">
          <w:delText>in</w:delText>
        </w:r>
      </w:del>
      <w:r w:rsidR="00E81D7E">
        <w:t xml:space="preserve"> both genes in early embryos. We observe extensive </w:t>
      </w:r>
      <w:proofErr w:type="spellStart"/>
      <w:r w:rsidR="00E81D7E">
        <w:lastRenderedPageBreak/>
        <w:t>Gro</w:t>
      </w:r>
      <w:proofErr w:type="spellEnd"/>
      <w:r w:rsidR="00E81D7E">
        <w:t xml:space="preserve"> binding to both the primary and “shadow” VARs in </w:t>
      </w:r>
      <w:r w:rsidR="00E81D7E" w:rsidRPr="00D67447">
        <w:rPr>
          <w:i/>
        </w:rPr>
        <w:t>snail</w:t>
      </w:r>
      <w:r w:rsidR="00E81D7E">
        <w:t xml:space="preserve"> (Figure 2-12A), and weaker binding to a VAR in the 5’ flanking region of </w:t>
      </w:r>
      <w:r w:rsidR="00E81D7E" w:rsidRPr="00D67447">
        <w:rPr>
          <w:i/>
        </w:rPr>
        <w:t>twist</w:t>
      </w:r>
      <w:r w:rsidR="00E81D7E">
        <w:t xml:space="preserve"> (Figure 2-12B). </w:t>
      </w:r>
      <w:r w:rsidR="00812CA0">
        <w:t xml:space="preserve">Thus, </w:t>
      </w:r>
      <w:proofErr w:type="spellStart"/>
      <w:r w:rsidR="00812CA0">
        <w:t>Gro</w:t>
      </w:r>
      <w:proofErr w:type="spellEnd"/>
      <w:r w:rsidR="00812CA0">
        <w:t xml:space="preserve"> recruitment may not be the critical step in converting Dorsal from an activator to a repressor.</w:t>
      </w:r>
    </w:p>
    <w:p w14:paraId="70CD014C" w14:textId="00295AC1" w:rsidR="002F72B7" w:rsidRDefault="00554D96" w:rsidP="00812CA0">
      <w:pPr>
        <w:spacing w:line="480" w:lineRule="auto"/>
      </w:pPr>
      <w:r>
        <w:tab/>
      </w:r>
      <w:r w:rsidR="00812CA0">
        <w:t xml:space="preserve">To explore this question further, we looked more broadly at localization of </w:t>
      </w:r>
      <w:proofErr w:type="spellStart"/>
      <w:r w:rsidR="00812CA0">
        <w:t>Gro</w:t>
      </w:r>
      <w:proofErr w:type="spellEnd"/>
      <w:r w:rsidR="00812CA0">
        <w:t xml:space="preserve"> to Dorsal binding sites. These</w:t>
      </w:r>
      <w:r w:rsidR="00814814">
        <w:t xml:space="preserve"> sites can be subdivided into </w:t>
      </w:r>
      <w:r w:rsidR="00761DFB">
        <w:t>three</w:t>
      </w:r>
      <w:r w:rsidR="00814814">
        <w:t xml:space="preserve"> classes dependent on </w:t>
      </w:r>
      <w:r w:rsidR="00761DFB">
        <w:t xml:space="preserve">the resulting expression pattern of the regulated gene </w:t>
      </w:r>
      <w:r w:rsidR="00AF559D">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rsidR="00AF559D">
        <w:instrText xml:space="preserve"> ADDIN EN.CITE </w:instrText>
      </w:r>
      <w:r w:rsidR="00AF559D">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rsidR="00AF559D">
        <w:instrText xml:space="preserve"> ADDIN EN.CITE.DATA </w:instrText>
      </w:r>
      <w:r w:rsidR="00AF559D">
        <w:fldChar w:fldCharType="end"/>
      </w:r>
      <w:r w:rsidR="00AF559D">
        <w:fldChar w:fldCharType="separate"/>
      </w:r>
      <w:r w:rsidR="00AF559D">
        <w:rPr>
          <w:noProof/>
        </w:rPr>
        <w:t>(Biemar et al., 2006; Zeitlinger et al., 2007)</w:t>
      </w:r>
      <w:r w:rsidR="00AF559D">
        <w:fldChar w:fldCharType="end"/>
      </w:r>
      <w:del w:id="210" w:author="Michael Chambers" w:date="2015-11-17T00:54:00Z">
        <w:r w:rsidR="001C49D0" w:rsidDel="003276FD">
          <w:delText xml:space="preserve"> </w:delText>
        </w:r>
      </w:del>
      <w:r w:rsidR="00814814">
        <w:t xml:space="preserve">. </w:t>
      </w:r>
      <w:r w:rsidR="00C13C51">
        <w:t xml:space="preserve">Class I </w:t>
      </w:r>
      <w:r w:rsidR="00812CA0">
        <w:t>sites, which are low affinity sites,</w:t>
      </w:r>
      <w:r w:rsidR="00C13C51">
        <w:t xml:space="preserve"> result in gene expression in the most ventral regions of the embryo (presumptive mesoderm), </w:t>
      </w:r>
      <w:r w:rsidR="00812CA0">
        <w:t>where Dorsal concentrations are highest</w:t>
      </w:r>
      <w:r w:rsidR="00C13C51">
        <w:t xml:space="preserve">. Class II </w:t>
      </w:r>
      <w:r w:rsidR="00812CA0">
        <w:t xml:space="preserve">sites are generally of higher affinity than class I sites and are </w:t>
      </w:r>
      <w:r w:rsidR="005D1A03">
        <w:t>frequently found</w:t>
      </w:r>
      <w:r w:rsidR="00812CA0">
        <w:t xml:space="preserve"> adjacent to binding sites for other factors (such as </w:t>
      </w:r>
      <w:proofErr w:type="spellStart"/>
      <w:r w:rsidR="00812CA0">
        <w:t>bHLH</w:t>
      </w:r>
      <w:proofErr w:type="spellEnd"/>
      <w:r w:rsidR="00812CA0">
        <w:t xml:space="preserve"> factors) that enable Dorsal to activate transcription at lower concentrations. As a result, these sites are active in</w:t>
      </w:r>
      <w:r w:rsidR="00C13C51">
        <w:t xml:space="preserve"> </w:t>
      </w:r>
      <w:r w:rsidR="0082183C">
        <w:t xml:space="preserve">in </w:t>
      </w:r>
      <w:proofErr w:type="spellStart"/>
      <w:r w:rsidR="0082183C">
        <w:t>ventrolat</w:t>
      </w:r>
      <w:r w:rsidR="00C13C51">
        <w:t>eral</w:t>
      </w:r>
      <w:proofErr w:type="spellEnd"/>
      <w:r w:rsidR="00C13C51">
        <w:t xml:space="preserve"> regions (</w:t>
      </w:r>
      <w:proofErr w:type="spellStart"/>
      <w:r w:rsidR="00C13C51">
        <w:t>neuroectoderm</w:t>
      </w:r>
      <w:proofErr w:type="spellEnd"/>
      <w:r w:rsidR="00C13C51">
        <w:t xml:space="preserve">), an area with intermediate levels of nuclear Dorsal. Class III </w:t>
      </w:r>
      <w:r w:rsidR="00812CA0">
        <w:t>sites</w:t>
      </w:r>
      <w:r w:rsidR="00C13C51">
        <w:t xml:space="preserve"> </w:t>
      </w:r>
      <w:r w:rsidR="005D1A03">
        <w:t>are associated with genes that are repressed by Dorsal and whose expression is thereby restricted to the dorsal ectoderm.</w:t>
      </w:r>
      <w:r w:rsidR="00C13C51">
        <w:t xml:space="preserve"> </w:t>
      </w:r>
      <w:r w:rsidR="005D1A03">
        <w:t xml:space="preserve"> In accord with what we observed </w:t>
      </w:r>
      <w:del w:id="211" w:author="Michael Chambers" w:date="2015-11-17T00:55:00Z">
        <w:r w:rsidR="005D1A03" w:rsidDel="003276FD">
          <w:delText>form observation of the</w:delText>
        </w:r>
      </w:del>
      <w:ins w:id="212" w:author="Michael Chambers" w:date="2015-11-17T00:55:00Z">
        <w:r w:rsidR="003276FD">
          <w:t>at</w:t>
        </w:r>
      </w:ins>
      <w:r w:rsidR="005D1A03">
        <w:t xml:space="preserve"> </w:t>
      </w:r>
      <w:r w:rsidR="005D1A03" w:rsidRPr="00124DFE">
        <w:rPr>
          <w:i/>
          <w:rPrChange w:id="213" w:author="Albert Courey" w:date="2015-11-16T15:26:00Z">
            <w:rPr/>
          </w:rPrChange>
        </w:rPr>
        <w:t>snail</w:t>
      </w:r>
      <w:r w:rsidR="005D1A03">
        <w:t xml:space="preserve"> and </w:t>
      </w:r>
      <w:r w:rsidR="005D1A03" w:rsidRPr="00124DFE">
        <w:rPr>
          <w:i/>
          <w:rPrChange w:id="214" w:author="Albert Courey" w:date="2015-11-16T15:26:00Z">
            <w:rPr/>
          </w:rPrChange>
        </w:rPr>
        <w:t>twist</w:t>
      </w:r>
      <w:r w:rsidR="005D1A03">
        <w:t xml:space="preserve"> VARs, Groucho is not restricted to the class III sites</w:t>
      </w:r>
      <w:del w:id="215" w:author="Michael Chambers" w:date="2015-11-17T00:55:00Z">
        <w:r w:rsidR="005D1A03" w:rsidDel="003276FD">
          <w:delText>,</w:delText>
        </w:r>
      </w:del>
      <w:r w:rsidR="005D1A03">
        <w:t xml:space="preserve"> but is found at</w:t>
      </w:r>
      <w:r w:rsidR="00814814">
        <w:t xml:space="preserve"> all three types of sites</w:t>
      </w:r>
      <w:r w:rsidR="00CA4F52">
        <w:t xml:space="preserve"> (Fig. 2-14</w:t>
      </w:r>
      <w:r w:rsidR="00CC5CC6">
        <w:t>A</w:t>
      </w:r>
      <w:r w:rsidR="00246EC8">
        <w:t>).</w:t>
      </w:r>
      <w:r w:rsidR="00CA10C2">
        <w:t xml:space="preserve"> No single class of Dorsal site is significantly</w:t>
      </w:r>
      <w:r w:rsidR="00AF354F">
        <w:t xml:space="preserve"> enriched</w:t>
      </w:r>
      <w:r w:rsidR="00CA10C2">
        <w:t xml:space="preserve"> over the others, indicating that Groucho binds to Dorsal more frequently than previously surmised, even </w:t>
      </w:r>
      <w:r w:rsidR="005D1A03">
        <w:t>at sites</w:t>
      </w:r>
      <w:r w:rsidR="00CA10C2">
        <w:t xml:space="preserve"> where Dorsal is activating transcription.</w:t>
      </w:r>
    </w:p>
    <w:p w14:paraId="301078DF" w14:textId="05930D91" w:rsidR="00975FD7" w:rsidRPr="00E34733" w:rsidRDefault="00C26DA5" w:rsidP="00D67447">
      <w:pPr>
        <w:spacing w:line="480" w:lineRule="auto"/>
        <w:ind w:firstLine="720"/>
      </w:pPr>
      <w:r>
        <w:t>As Groucho requires additional factors to facilitate interaction with Dorsal</w:t>
      </w:r>
      <w:r w:rsidR="00975FD7">
        <w:t xml:space="preserve">, we calculated the combinatorial overlap of each Groucho binding segment with the binding patterns of 25 transcription factors derived from 2 – 4 </w:t>
      </w:r>
      <w:proofErr w:type="spellStart"/>
      <w:r w:rsidR="00975FD7">
        <w:t>hr</w:t>
      </w:r>
      <w:proofErr w:type="spellEnd"/>
      <w:r w:rsidR="00975FD7">
        <w:t xml:space="preserve"> embryos </w:t>
      </w:r>
      <w:r w:rsidR="00AF559D">
        <w:lastRenderedPageBreak/>
        <w:fldChar w:fldCharType="begin"/>
      </w:r>
      <w:r w:rsidR="00AF559D">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rsidR="00AF559D">
        <w:fldChar w:fldCharType="separate"/>
      </w:r>
      <w:r w:rsidR="00AF559D">
        <w:rPr>
          <w:noProof/>
        </w:rPr>
        <w:t>(MacArthur et al., 2009)</w:t>
      </w:r>
      <w:r w:rsidR="00AF559D">
        <w:fldChar w:fldCharType="end"/>
      </w:r>
      <w:r w:rsidR="00975FD7">
        <w:t xml:space="preserve">. A factor </w:t>
      </w:r>
      <w:proofErr w:type="spellStart"/>
      <w:r w:rsidR="00975FD7">
        <w:t>heatmap</w:t>
      </w:r>
      <w:proofErr w:type="spellEnd"/>
      <w:r w:rsidR="00975FD7">
        <w:t xml:space="preserve"> of the hierarchically clustered Groucho binding regions reveals two major classes of Groucho binding site</w:t>
      </w:r>
      <w:r>
        <w:t>s</w:t>
      </w:r>
      <w:r w:rsidR="00975FD7">
        <w:t>. The first class is characterized by extensive</w:t>
      </w:r>
      <w:del w:id="216" w:author="Michael Chambers" w:date="2015-11-17T00:56:00Z">
        <w:r w:rsidR="00975FD7" w:rsidDel="003276FD">
          <w:delText>,</w:delText>
        </w:r>
      </w:del>
      <w:r w:rsidR="00975FD7">
        <w:t xml:space="preserve"> overlap with six factors: Dorsal, </w:t>
      </w:r>
      <w:proofErr w:type="spellStart"/>
      <w:r w:rsidR="00975FD7">
        <w:t>Dichaete</w:t>
      </w:r>
      <w:proofErr w:type="spellEnd"/>
      <w:r w:rsidR="00975FD7">
        <w:t xml:space="preserve">, Medea, Twist, Daughterless, and </w:t>
      </w:r>
      <w:proofErr w:type="spellStart"/>
      <w:r w:rsidR="00975FD7">
        <w:t>Kruppel</w:t>
      </w:r>
      <w:proofErr w:type="spellEnd"/>
      <w:r w:rsidR="00975FD7">
        <w:t xml:space="preserve">, and </w:t>
      </w:r>
      <w:ins w:id="217" w:author="Michael Chambers" w:date="2015-11-17T00:56:00Z">
        <w:r w:rsidR="003276FD">
          <w:t xml:space="preserve">a </w:t>
        </w:r>
      </w:ins>
      <w:r w:rsidR="00975FD7">
        <w:t xml:space="preserve">lesser degrees of overlap with </w:t>
      </w:r>
      <w:del w:id="218" w:author="Michael Chambers" w:date="2015-11-17T00:56:00Z">
        <w:r w:rsidR="00975FD7" w:rsidDel="003276FD">
          <w:delText xml:space="preserve">one or more </w:delText>
        </w:r>
      </w:del>
      <w:r w:rsidR="00975FD7">
        <w:t>additional assayed factor</w:t>
      </w:r>
      <w:ins w:id="219" w:author="Michael Chambers" w:date="2015-11-17T00:56:00Z">
        <w:r w:rsidR="003276FD">
          <w:t>s</w:t>
        </w:r>
      </w:ins>
      <w:r w:rsidR="00CA4F52">
        <w:t xml:space="preserve"> (Fig. 2-15</w:t>
      </w:r>
      <w:r w:rsidR="00975FD7">
        <w:t xml:space="preserve">). While Dorsal is a well-studied Groucho-interacting protein, the degree to which Groucho </w:t>
      </w:r>
      <w:proofErr w:type="spellStart"/>
      <w:r w:rsidR="00975FD7">
        <w:t>colocalizes</w:t>
      </w:r>
      <w:proofErr w:type="spellEnd"/>
      <w:r w:rsidR="00975FD7">
        <w:t xml:space="preserve"> with Dorsal is surprising, given that there are at minimum thirteen other factors capable of recruiting Groucho in processes thought to be Dorsal-independent </w:t>
      </w:r>
      <w:r w:rsidR="00AF559D">
        <w:fldChar w:fldCharType="begin"/>
      </w:r>
      <w:r w:rsidR="00AF559D">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AF559D">
        <w:fldChar w:fldCharType="separate"/>
      </w:r>
      <w:r w:rsidR="00AF559D">
        <w:rPr>
          <w:noProof/>
        </w:rPr>
        <w:t>(Mannervik, 2014)</w:t>
      </w:r>
      <w:r w:rsidR="00AF559D">
        <w:fldChar w:fldCharType="end"/>
      </w:r>
      <w:r w:rsidR="00975FD7">
        <w:t xml:space="preserve">. The second major class of Groucho binding site, comprising ~25% of Groucho sites in the early embryo, lacks overlap with any of the assayed transcription factors. </w:t>
      </w:r>
      <w:r>
        <w:t>This apparent high-level segregation of Groucho recruitment sites has multiple interpretations</w:t>
      </w:r>
      <w:r w:rsidR="00975FD7">
        <w:t xml:space="preserve">. Given that overlap was only calculated against 25 of the estimated ~700 transcription factors contained in the </w:t>
      </w:r>
      <w:r w:rsidR="00975FD7">
        <w:rPr>
          <w:i/>
        </w:rPr>
        <w:t xml:space="preserve">Drosophila </w:t>
      </w:r>
      <w:r w:rsidR="00975FD7">
        <w:t xml:space="preserve">genome </w:t>
      </w:r>
      <w:r w:rsidR="00AF559D">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AF559D">
        <w:instrText xml:space="preserve"> ADDIN EN.CITE </w:instrText>
      </w:r>
      <w:r w:rsidR="00AF559D">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rsidR="00AF559D">
        <w:instrText xml:space="preserve"> ADDIN EN.CITE.DATA </w:instrText>
      </w:r>
      <w:r w:rsidR="00AF559D">
        <w:fldChar w:fldCharType="end"/>
      </w:r>
      <w:r w:rsidR="00AF559D">
        <w:fldChar w:fldCharType="separate"/>
      </w:r>
      <w:r w:rsidR="00AF559D">
        <w:rPr>
          <w:noProof/>
        </w:rPr>
        <w:t>(Adams et al., 2000)</w:t>
      </w:r>
      <w:r w:rsidR="00AF559D">
        <w:fldChar w:fldCharType="end"/>
      </w:r>
      <w:r w:rsidR="00975FD7">
        <w:t>, there could exist factors, or entire classes of factors, to which Groucho is being recruited that have yet to be identified</w:t>
      </w:r>
      <w:r>
        <w:t xml:space="preserve"> or assayed in the early embryo</w:t>
      </w:r>
      <w:r w:rsidR="00975FD7">
        <w:t xml:space="preserve">. </w:t>
      </w:r>
      <w:r>
        <w:t>It’s also possible that</w:t>
      </w:r>
      <w:r w:rsidR="00975FD7">
        <w:t xml:space="preserve"> some of these sites represent recruitment of Groucho to chromatin in a manner not dependent on additional factors, for example through interaction with histones</w:t>
      </w:r>
      <w:r>
        <w:t xml:space="preserve">, </w:t>
      </w:r>
      <w:r w:rsidR="003763E7">
        <w:t>perhaps after delivery to a site by DNA looping</w:t>
      </w:r>
      <w:r w:rsidR="00975FD7">
        <w:t>.</w:t>
      </w:r>
    </w:p>
    <w:p w14:paraId="4CA2FF4F" w14:textId="5C905D16" w:rsidR="00BD4A9E" w:rsidRDefault="00BD4A9E" w:rsidP="00D67447">
      <w:pPr>
        <w:spacing w:line="480" w:lineRule="auto"/>
      </w:pPr>
    </w:p>
    <w:p w14:paraId="4B17F8B9" w14:textId="03056B2F" w:rsidR="00C56855" w:rsidRDefault="004C62C0" w:rsidP="006A4E24">
      <w:pPr>
        <w:spacing w:line="480" w:lineRule="auto"/>
        <w:outlineLvl w:val="0"/>
      </w:pPr>
      <w:r w:rsidRPr="00C316C2">
        <w:rPr>
          <w:i/>
        </w:rPr>
        <w:t>Identification of Groucho Targets by Developmental Stage</w:t>
      </w:r>
    </w:p>
    <w:p w14:paraId="155F22AB" w14:textId="112CBCBF" w:rsidR="00A30785" w:rsidRDefault="003763E7" w:rsidP="00BA12A8">
      <w:pPr>
        <w:spacing w:line="480" w:lineRule="auto"/>
        <w:ind w:firstLine="720"/>
      </w:pPr>
      <w:r>
        <w:t>To</w:t>
      </w:r>
      <w:r w:rsidR="00631114">
        <w:t xml:space="preserve"> incorporate our picture of Groucho binding into a framework of Groucho-mediated </w:t>
      </w:r>
      <w:r w:rsidR="00F73A0E">
        <w:t>repression</w:t>
      </w:r>
      <w:r w:rsidR="00A30785">
        <w:t xml:space="preserve">, we analyzed the </w:t>
      </w:r>
      <w:proofErr w:type="spellStart"/>
      <w:r w:rsidR="00A30785">
        <w:t>transcriptomes</w:t>
      </w:r>
      <w:proofErr w:type="spellEnd"/>
      <w:r w:rsidR="00A30785">
        <w:t xml:space="preserve"> of staged embryos </w:t>
      </w:r>
      <w:r w:rsidR="009D5C49">
        <w:t>expressing multiple dosages of Groucho</w:t>
      </w:r>
      <w:r w:rsidR="00A30785">
        <w:t xml:space="preserve">. These included fly lines maternally overexpressing </w:t>
      </w:r>
      <w:r w:rsidR="00A30785">
        <w:lastRenderedPageBreak/>
        <w:t>Groucho</w:t>
      </w:r>
      <w:r w:rsidR="00555693">
        <w:t xml:space="preserve"> at two levels,</w:t>
      </w:r>
      <w:r w:rsidR="00A30785">
        <w:t xml:space="preserve"> </w:t>
      </w:r>
      <w:ins w:id="220" w:author="Michael Chambers" w:date="2015-11-17T00:57:00Z">
        <w:r w:rsidR="003276FD">
          <w:t xml:space="preserve">approximately </w:t>
        </w:r>
      </w:ins>
      <w:r w:rsidR="00A30785">
        <w:t>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SP</w:t>
      </w:r>
      <w:proofErr w:type="spellEnd"/>
      <w:r w:rsidR="009D5C49">
        <w:t>)</w:t>
      </w:r>
      <w:r w:rsidR="00AF559D">
        <w:fldChar w:fldCharType="begin"/>
      </w:r>
      <w:r w:rsidR="00AF559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F559D">
        <w:fldChar w:fldCharType="separate"/>
      </w:r>
      <w:r w:rsidR="00AF559D">
        <w:rPr>
          <w:noProof/>
        </w:rPr>
        <w:t>(Turki-Judeh and Courey, 2012b)</w:t>
      </w:r>
      <w:r w:rsidR="00AF559D">
        <w:fldChar w:fldCharType="end"/>
      </w:r>
      <w:r w:rsidR="00A30785">
        <w:t xml:space="preserve">. </w:t>
      </w:r>
      <w:r w:rsidR="0057687B">
        <w:t>Overexpression of a deletion variant of Groucho lacking the SP domain was found to result in faulty targeting and ectopic repression of multiple non-Groucho target genes</w:t>
      </w:r>
      <w:ins w:id="221" w:author="Michael Chambers" w:date="2015-11-17T15:02:00Z">
        <w:r w:rsidR="00AA552A">
          <w:t xml:space="preserve"> </w:t>
        </w:r>
      </w:ins>
      <w:ins w:id="222" w:author="Michael Chambers" w:date="2015-11-17T15:20:00Z">
        <w:r w:rsidR="003A6C4D">
          <w:t>t</w:t>
        </w:r>
      </w:ins>
      <w:del w:id="223" w:author="Michael Chambers" w:date="2015-11-17T00:58:00Z">
        <w:r w:rsidR="0057687B" w:rsidDel="003276FD">
          <w:delText xml:space="preserve"> </w:delText>
        </w:r>
      </w:del>
      <w:r w:rsidR="00AF559D">
        <w:fldChar w:fldCharType="begin"/>
      </w:r>
      <w:r w:rsidR="00AF559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F559D">
        <w:fldChar w:fldCharType="separate"/>
      </w:r>
      <w:r w:rsidR="00AF559D">
        <w:rPr>
          <w:noProof/>
        </w:rPr>
        <w:t>(Turki-Judeh and Courey, 2012b)</w:t>
      </w:r>
      <w:r w:rsidR="00AF559D">
        <w:fldChar w:fldCharType="end"/>
      </w:r>
      <w:r w:rsidR="0057687B">
        <w:t>, a trend that we sought to investigate on a genome-wide scale</w:t>
      </w:r>
      <w:ins w:id="224" w:author="Michael Chambers" w:date="2015-11-17T00:58:00Z">
        <w:r w:rsidR="003276FD">
          <w:t xml:space="preserve"> </w:t>
        </w:r>
      </w:ins>
      <w:r w:rsidR="00AF559D">
        <w:fldChar w:fldCharType="begin"/>
      </w:r>
      <w:r w:rsidR="00AF559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AF559D">
        <w:fldChar w:fldCharType="separate"/>
      </w:r>
      <w:r w:rsidR="00AF559D">
        <w:rPr>
          <w:noProof/>
        </w:rPr>
        <w:t>(Turki-Judeh and Courey, 2012b)</w:t>
      </w:r>
      <w:r w:rsidR="00AF559D">
        <w:fldChar w:fldCharType="end"/>
      </w:r>
      <w:r w:rsidR="0057687B">
        <w:t xml:space="preserve">. </w:t>
      </w:r>
      <w:r w:rsidR="00A30785">
        <w:t xml:space="preserve">Additionally, we analyzed the </w:t>
      </w:r>
      <w:proofErr w:type="spellStart"/>
      <w:r w:rsidR="00A30785">
        <w:t>transcriptome</w:t>
      </w:r>
      <w:proofErr w:type="spellEnd"/>
      <w:r w:rsidR="00A30785">
        <w:t xml:space="preserve"> of embryos </w:t>
      </w:r>
      <w:r w:rsidR="00555693">
        <w:t xml:space="preserve">lacking maternally-contributed </w:t>
      </w:r>
      <w:r w:rsidR="009D5C49">
        <w:t xml:space="preserve">functional </w:t>
      </w:r>
      <w:r w:rsidR="00306543">
        <w:t xml:space="preserve">Groucho. These embryos </w:t>
      </w:r>
      <w:r w:rsidR="00071D1D">
        <w:t xml:space="preserve">are derived from </w:t>
      </w:r>
      <w:r w:rsidR="00523B36">
        <w:t>maternal</w:t>
      </w:r>
      <w:r w:rsidR="00D87B1E">
        <w:t xml:space="preserve"> </w:t>
      </w:r>
      <w:proofErr w:type="spellStart"/>
      <w:r w:rsidR="00071D1D">
        <w:t>germline</w:t>
      </w:r>
      <w:proofErr w:type="spellEnd"/>
      <w:r w:rsidR="00071D1D">
        <w:t xml:space="preserve"> clones </w:t>
      </w:r>
      <w:r w:rsidR="00D87B1E">
        <w:t xml:space="preserve">homozygous for </w:t>
      </w:r>
      <w:r w:rsidR="00D87B1E">
        <w:rPr>
          <w:i/>
        </w:rPr>
        <w:t>gro</w:t>
      </w:r>
      <w:r w:rsidR="00D87B1E">
        <w:rPr>
          <w:i/>
          <w:vertAlign w:val="superscript"/>
        </w:rPr>
        <w:t>MB36</w:t>
      </w:r>
      <w:r w:rsidR="00D87B1E">
        <w:t>, a lethal</w:t>
      </w:r>
      <w:r w:rsidR="00D87B1E">
        <w:rPr>
          <w:i/>
        </w:rPr>
        <w:t xml:space="preserve"> </w:t>
      </w:r>
      <w:r w:rsidR="00071D1D">
        <w:t xml:space="preserve">allele that </w:t>
      </w:r>
      <w:r w:rsidR="00D87B1E">
        <w:t>introduces an ectopic splice site near the 5’</w:t>
      </w:r>
      <w:r w:rsidR="008545FD">
        <w:t xml:space="preserve"> end of </w:t>
      </w:r>
      <w:proofErr w:type="spellStart"/>
      <w:r w:rsidR="008545FD" w:rsidRPr="00B71A99">
        <w:rPr>
          <w:i/>
        </w:rPr>
        <w:t>gro</w:t>
      </w:r>
      <w:proofErr w:type="spellEnd"/>
      <w:r w:rsidR="008545FD">
        <w:t xml:space="preserve"> </w:t>
      </w:r>
      <w:r w:rsidR="00AF559D">
        <w:fldChar w:fldCharType="begin"/>
      </w:r>
      <w:r w:rsidR="00AF559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AF559D">
        <w:fldChar w:fldCharType="separate"/>
      </w:r>
      <w:r w:rsidR="00AF559D">
        <w:rPr>
          <w:noProof/>
        </w:rPr>
        <w:t>(Jennings et al., 2007)</w:t>
      </w:r>
      <w:r w:rsidR="00AF559D">
        <w:fldChar w:fldCharType="end"/>
      </w:r>
      <w:r w:rsidR="008545FD">
        <w:t xml:space="preserve">. The resulting transcript codes the initial 12 amino acids of Groucho followed by ~100 amino acids derived from </w:t>
      </w:r>
      <w:proofErr w:type="spellStart"/>
      <w:r w:rsidR="008545FD">
        <w:t>frameshifted</w:t>
      </w:r>
      <w:proofErr w:type="spellEnd"/>
      <w:r w:rsidR="008545FD">
        <w:t xml:space="preserve"> sequence. The allele produces no detectable Groucho protein, and </w:t>
      </w:r>
      <w:ins w:id="225" w:author="Michael Chambers" w:date="2015-11-17T00:59:00Z">
        <w:r w:rsidR="003276FD">
          <w:t xml:space="preserve">results in </w:t>
        </w:r>
      </w:ins>
      <w:r w:rsidR="008545FD">
        <w:t>severely decreased levels of transcript, presumably due to nonsense-mediated mRNA decay.</w:t>
      </w:r>
      <w:r w:rsidR="00071D1D">
        <w:t xml:space="preserve"> </w:t>
      </w:r>
      <w:r w:rsidR="00306543">
        <w:t xml:space="preserve">Analysis of </w:t>
      </w:r>
      <w:proofErr w:type="spellStart"/>
      <w:r w:rsidR="00306543">
        <w:t>Gro</w:t>
      </w:r>
      <w:proofErr w:type="spellEnd"/>
      <w:r w:rsidR="00306543">
        <w:t xml:space="preserve"> transcript levels across samples at each </w:t>
      </w:r>
      <w:proofErr w:type="spellStart"/>
      <w:r w:rsidR="00306543">
        <w:t>timepoint</w:t>
      </w:r>
      <w:proofErr w:type="spellEnd"/>
      <w:r w:rsidR="00306543">
        <w:t xml:space="preserve"> confirms overexpressing lines accumulated increased transcript levels, with the effect being greatest at the first </w:t>
      </w:r>
      <w:proofErr w:type="spellStart"/>
      <w:r w:rsidR="00306543">
        <w:t>timepoint</w:t>
      </w:r>
      <w:proofErr w:type="spellEnd"/>
      <w:r w:rsidR="00DC538D">
        <w:t xml:space="preserve"> (Fig. 2-1</w:t>
      </w:r>
      <w:r w:rsidR="00CA4F52">
        <w:t>7</w:t>
      </w:r>
      <w:r w:rsidR="00306543">
        <w:t>A</w:t>
      </w:r>
      <w:r w:rsidR="00A15868">
        <w:t>)</w:t>
      </w:r>
      <w:r w:rsidR="008545FD">
        <w:t xml:space="preserve">. </w:t>
      </w:r>
      <w:r w:rsidR="00306543">
        <w:t xml:space="preserve"> </w:t>
      </w:r>
      <w:r w:rsidR="00E531E1">
        <w:t xml:space="preserve">This excess transcript is partially cleared from the embryo by later </w:t>
      </w:r>
      <w:proofErr w:type="spellStart"/>
      <w:r w:rsidR="00E531E1">
        <w:t>timepoints</w:t>
      </w:r>
      <w:proofErr w:type="spellEnd"/>
      <w:r w:rsidR="00E531E1">
        <w:t xml:space="preserve">, but does not fully return to wild-type levels over the time span analyzed. </w:t>
      </w:r>
      <w:r w:rsidR="00306543">
        <w:t xml:space="preserve">Groucho loss-of-function embryos failed to accumulate </w:t>
      </w:r>
      <w:proofErr w:type="spellStart"/>
      <w:r w:rsidR="00306543">
        <w:t>Gro</w:t>
      </w:r>
      <w:proofErr w:type="spellEnd"/>
      <w:r w:rsidR="00306543">
        <w:t xml:space="preserve"> transcripts to any significant degree across all </w:t>
      </w:r>
      <w:proofErr w:type="spellStart"/>
      <w:r w:rsidR="00306543">
        <w:t>timepoints</w:t>
      </w:r>
      <w:proofErr w:type="spellEnd"/>
      <w:r w:rsidR="00306543">
        <w:t xml:space="preserve">. Wild-type embryos exhibit the </w:t>
      </w:r>
      <w:r w:rsidR="00A15868">
        <w:t>expected</w:t>
      </w:r>
      <w:r w:rsidR="00306543">
        <w:t xml:space="preserve"> pattern of initially high levels of maternally-deposited transcript, which are </w:t>
      </w:r>
      <w:r w:rsidR="00A15868">
        <w:t>gradually</w:t>
      </w:r>
      <w:r w:rsidR="00306543">
        <w:t xml:space="preserve"> reduced as </w:t>
      </w:r>
      <w:r w:rsidR="00DC538D">
        <w:t>development proceeds (Fig. 2-1</w:t>
      </w:r>
      <w:r w:rsidR="00CA4F52">
        <w:t>7</w:t>
      </w:r>
      <w:r w:rsidR="00306543">
        <w:t>B).</w:t>
      </w:r>
    </w:p>
    <w:p w14:paraId="7D7FE12C" w14:textId="349157EF" w:rsidR="00306543" w:rsidRDefault="00306543" w:rsidP="00BA12A8">
      <w:pPr>
        <w:spacing w:line="480" w:lineRule="auto"/>
        <w:ind w:firstLine="720"/>
      </w:pPr>
      <w:r>
        <w:lastRenderedPageBreak/>
        <w:t>Clustering of RNA-</w:t>
      </w:r>
      <w:proofErr w:type="spellStart"/>
      <w:r>
        <w:t>seq</w:t>
      </w:r>
      <w:proofErr w:type="spellEnd"/>
      <w:r>
        <w:t xml:space="preserve"> </w:t>
      </w:r>
      <w:r w:rsidR="00A15868">
        <w:t>profiles</w:t>
      </w:r>
      <w:r>
        <w:t xml:space="preserve"> </w:t>
      </w:r>
      <w:r w:rsidR="00E531E1">
        <w:t xml:space="preserve">by similarity </w:t>
      </w:r>
      <w:r>
        <w:t xml:space="preserve">reveals the </w:t>
      </w:r>
      <w:proofErr w:type="spellStart"/>
      <w:r>
        <w:t>transcriptomes</w:t>
      </w:r>
      <w:proofErr w:type="spellEnd"/>
      <w:r>
        <w:t xml:space="preserve"> cluster </w:t>
      </w:r>
      <w:r w:rsidR="00A15868">
        <w:t xml:space="preserve">first </w:t>
      </w:r>
      <w:r>
        <w:t xml:space="preserve">by </w:t>
      </w:r>
      <w:proofErr w:type="spellStart"/>
      <w:r>
        <w:t>timepoint</w:t>
      </w:r>
      <w:proofErr w:type="spellEnd"/>
      <w:r>
        <w:t>, then by Groucho dosage</w:t>
      </w:r>
      <w:r w:rsidR="00DC538D">
        <w:t xml:space="preserve"> (Fig 2-1</w:t>
      </w:r>
      <w:r w:rsidR="00CA4F52">
        <w:t>8</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w:t>
      </w:r>
      <w:proofErr w:type="spellStart"/>
      <w:r w:rsidR="00F034D8">
        <w:t>transcriptome</w:t>
      </w:r>
      <w:proofErr w:type="spellEnd"/>
      <w:r w:rsidR="00F034D8">
        <w:t xml:space="preserve"> deviation from all other samples</w:t>
      </w:r>
      <w:del w:id="226" w:author="Michael Chambers" w:date="2015-11-17T01:00:00Z">
        <w:r w:rsidR="00F034D8" w:rsidDel="003276FD">
          <w:delText>, while there are enough similarities between overexpression and wild-type embryos that they can cluster together</w:delText>
        </w:r>
      </w:del>
      <w:r w:rsidR="00F034D8">
        <w:t xml:space="preserve">. Groucho loss-of-function samples from the second and third </w:t>
      </w:r>
      <w:proofErr w:type="spellStart"/>
      <w:r w:rsidR="00F034D8">
        <w:t>timepoints</w:t>
      </w:r>
      <w:proofErr w:type="spellEnd"/>
      <w:r w:rsidR="00F034D8">
        <w:t xml:space="preserve"> cluster independently from all other samples at those </w:t>
      </w:r>
      <w:r w:rsidR="00A15868">
        <w:t xml:space="preserve">two </w:t>
      </w:r>
      <w:proofErr w:type="spellStart"/>
      <w:r w:rsidR="00A15868">
        <w:t>timepoints</w:t>
      </w:r>
      <w:proofErr w:type="spellEnd"/>
      <w:r w:rsidR="00A15868">
        <w:t xml:space="preserve">, </w:t>
      </w:r>
      <w:r w:rsidR="00E531E1">
        <w:t xml:space="preserve">indicative that </w:t>
      </w:r>
      <w:r w:rsidR="00F034D8">
        <w:t>accumulat</w:t>
      </w:r>
      <w:r w:rsidR="00E531E1">
        <w:t>ed</w:t>
      </w:r>
      <w:r w:rsidR="00F034D8">
        <w:t xml:space="preserve"> differences in gene </w:t>
      </w:r>
      <w:r w:rsidR="00E531E1">
        <w:t xml:space="preserve">expression </w:t>
      </w:r>
      <w:r w:rsidR="00F034D8">
        <w:t>ha</w:t>
      </w:r>
      <w:r w:rsidR="00E531E1">
        <w:t>ve</w:t>
      </w:r>
      <w:r w:rsidR="00F034D8">
        <w:t xml:space="preserve"> put these embryos on a </w:t>
      </w:r>
      <w:r w:rsidR="00A15868">
        <w:t>highly divergent</w:t>
      </w:r>
      <w:r w:rsidR="00F034D8">
        <w:t xml:space="preserve"> and non-viable de</w:t>
      </w:r>
      <w:r w:rsidR="00220297">
        <w:t>v</w:t>
      </w:r>
      <w:r w:rsidR="00DC538D">
        <w:t>elopmental trajectory (Fig. 2-1</w:t>
      </w:r>
      <w:r w:rsidR="00CA4F52">
        <w:t>8</w:t>
      </w:r>
      <w:r w:rsidR="00F034D8">
        <w:t>, red box).</w:t>
      </w:r>
    </w:p>
    <w:p w14:paraId="16C526A4" w14:textId="7E922E9E" w:rsidR="008B10CF" w:rsidRDefault="008B10CF" w:rsidP="00BA12A8">
      <w:pPr>
        <w:spacing w:line="480" w:lineRule="auto"/>
        <w:ind w:firstLine="720"/>
      </w:pPr>
      <w:r>
        <w:t>Principal component analysis</w:t>
      </w:r>
      <w:r w:rsidR="006F1624">
        <w:t xml:space="preserve"> (PCA)</w:t>
      </w:r>
      <w:r>
        <w:t xml:space="preserve"> allows a more detailed dissection of </w:t>
      </w:r>
      <w:proofErr w:type="spellStart"/>
      <w:r>
        <w:t>transcriptome</w:t>
      </w:r>
      <w:proofErr w:type="spellEnd"/>
      <w:r>
        <w:t xml:space="preserve"> profile changes between Groucho dosages, and how those ch</w:t>
      </w:r>
      <w:r w:rsidR="00220297">
        <w:t>a</w:t>
      </w:r>
      <w:r w:rsidR="00DC538D">
        <w:t>nges evolve over time (Fig. 2-1</w:t>
      </w:r>
      <w:r w:rsidR="00CA4F52">
        <w:t>9</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rsidR="006F1624">
        <w:t>Gro</w:t>
      </w:r>
      <w:proofErr w:type="spellEnd"/>
      <w:r w:rsidR="006F1624">
        <w:t xml:space="preserve">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 xml:space="preserve">Comparison of the overexpression lines with the wild-type embryos shows that while these samples exhibit overall high similarity at early </w:t>
      </w:r>
      <w:proofErr w:type="spellStart"/>
      <w:r w:rsidR="004F14EE">
        <w:t>timepoints</w:t>
      </w:r>
      <w:proofErr w:type="spellEnd"/>
      <w:r w:rsidR="004F14EE">
        <w:t xml:space="preserve"> (upper-left cluster), overexpression samples grow increasingly distinct from wild-type over time, as can be seen by the divergence of these points from the wild-type sample (in red)</w:t>
      </w:r>
      <w:ins w:id="227" w:author="Michael Chambers" w:date="2015-11-17T01:03:00Z">
        <w:r w:rsidR="00CA6AE5">
          <w:t xml:space="preserve">, despite the </w:t>
        </w:r>
      </w:ins>
      <w:ins w:id="228" w:author="Michael Chambers" w:date="2015-11-17T01:04:00Z">
        <w:r w:rsidR="00CA6AE5">
          <w:t xml:space="preserve">diminished difference of </w:t>
        </w:r>
        <w:proofErr w:type="spellStart"/>
        <w:r w:rsidR="00CA6AE5">
          <w:t>Gro</w:t>
        </w:r>
        <w:proofErr w:type="spellEnd"/>
        <w:r w:rsidR="00CA6AE5">
          <w:t xml:space="preserve"> transcript levels at later time points. </w:t>
        </w:r>
      </w:ins>
      <w:del w:id="229" w:author="Michael Chambers" w:date="2015-11-17T01:04:00Z">
        <w:r w:rsidR="004F14EE" w:rsidDel="00CA6AE5">
          <w:delText>.</w:delText>
        </w:r>
      </w:del>
      <w:del w:id="230" w:author="Michael Chambers" w:date="2015-11-17T01:01:00Z">
        <w:r w:rsidR="004F14EE" w:rsidDel="00CA6AE5">
          <w:delText xml:space="preserve"> Gro loss-of-function samples </w:delText>
        </w:r>
        <w:r w:rsidR="00A15868" w:rsidDel="00CA6AE5">
          <w:delText>plot</w:delText>
        </w:r>
        <w:r w:rsidR="004F14EE" w:rsidDel="00CA6AE5">
          <w:delText xml:space="preserve"> independently </w:delText>
        </w:r>
        <w:r w:rsidR="00A15868" w:rsidDel="00CA6AE5">
          <w:delText>at all timepoints, exhibiting a</w:delText>
        </w:r>
        <w:r w:rsidR="004F14EE" w:rsidDel="00CA6AE5">
          <w:delText xml:space="preserve"> strong divergence from all other samples at all timepoints.</w:delText>
        </w:r>
      </w:del>
    </w:p>
    <w:p w14:paraId="0EC7D1E3" w14:textId="33D97A3B" w:rsidR="00A15868" w:rsidRDefault="009D5C49" w:rsidP="00BA12A8">
      <w:pPr>
        <w:spacing w:line="480" w:lineRule="auto"/>
        <w:ind w:firstLine="720"/>
      </w:pPr>
      <w:r>
        <w:lastRenderedPageBreak/>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w:t>
      </w:r>
      <w:r w:rsidR="00CA4F52">
        <w:t>20</w:t>
      </w:r>
      <w:r w:rsidR="007263B7">
        <w:t>A</w:t>
      </w:r>
      <w:r>
        <w:t>). The Groucho loss-of-function phenotype was more severe than that obtained from overexpression,</w:t>
      </w:r>
      <w:r w:rsidR="00E67908">
        <w:t xml:space="preserve"> with</w:t>
      </w:r>
      <w:r w:rsidR="004643B0">
        <w:t xml:space="preserve"> over 10% of </w:t>
      </w:r>
      <w:r w:rsidR="00E531E1">
        <w:t xml:space="preserve">expressed genes </w:t>
      </w:r>
      <w:r w:rsidR="004643B0">
        <w:t xml:space="preserve">exhibiting </w:t>
      </w:r>
      <w:r w:rsidR="00E531E1">
        <w:t xml:space="preserve">significant </w:t>
      </w:r>
      <w:r w:rsidR="004643B0">
        <w:t>changes in expression level</w:t>
      </w:r>
      <w:r w:rsidR="00E67908">
        <w:t xml:space="preserve"> at each </w:t>
      </w:r>
      <w:commentRangeStart w:id="231"/>
      <w:proofErr w:type="spellStart"/>
      <w:r w:rsidR="00E67908">
        <w:t>timepoint</w:t>
      </w:r>
      <w:commentRangeEnd w:id="231"/>
      <w:proofErr w:type="spellEnd"/>
      <w:r w:rsidR="00071D1D">
        <w:rPr>
          <w:rStyle w:val="CommentReference"/>
        </w:rPr>
        <w:commentReference w:id="231"/>
      </w:r>
      <w:r w:rsidR="007263B7">
        <w:t xml:space="preserve">, with the greatest effect seen in the second, 4 </w:t>
      </w:r>
      <w:r w:rsidR="00551DEF">
        <w:t>to</w:t>
      </w:r>
      <w:r w:rsidR="00DC538D">
        <w:t xml:space="preserve"> 6.5 hour stage (Fig. 2-</w:t>
      </w:r>
      <w:r w:rsidR="00CA4F52">
        <w:t>20</w:t>
      </w:r>
      <w:r w:rsidR="00E531E1">
        <w:t>B</w:t>
      </w:r>
      <w:r w:rsidR="007263B7">
        <w:t>). Overexpression samples exhibit a smaller yet still significant proportion of differentially expressed genes</w:t>
      </w:r>
      <w:r w:rsidR="00E531E1">
        <w:t>, with between 2 and 16% of the expressed genome undergoing differential expression</w:t>
      </w:r>
      <w:r w:rsidR="007263B7">
        <w:t>, with the strongest ef</w:t>
      </w:r>
      <w:r w:rsidR="00FD7F1A">
        <w:t>fect seen at the final, 6.</w:t>
      </w:r>
      <w:r w:rsidR="007263B7">
        <w:t>5 to 9 hour stage</w:t>
      </w:r>
      <w:r w:rsidR="004643B0">
        <w:t xml:space="preserve">. </w:t>
      </w:r>
      <w:r w:rsidR="00FD7F1A">
        <w:t xml:space="preserve">Comparison of differentially expressed genes in the three </w:t>
      </w:r>
      <w:proofErr w:type="spellStart"/>
      <w:r w:rsidR="00FD7F1A">
        <w:t>Gro</w:t>
      </w:r>
      <w:proofErr w:type="spellEnd"/>
      <w:r w:rsidR="00FD7F1A">
        <w:t xml:space="preserve"> overexpression lines reveals significant correlation between activation or repression </w:t>
      </w:r>
      <w:r w:rsidR="00973604">
        <w:t>of genes regardless of Groucho dosage</w:t>
      </w:r>
      <w:r w:rsidR="00FD7F1A">
        <w:t>, with this effect holding ac</w:t>
      </w:r>
      <w:r w:rsidR="00DC538D">
        <w:t xml:space="preserve">ross all </w:t>
      </w:r>
      <w:proofErr w:type="spellStart"/>
      <w:r w:rsidR="00DC538D">
        <w:t>timepoints</w:t>
      </w:r>
      <w:proofErr w:type="spellEnd"/>
      <w:r w:rsidR="00DC538D">
        <w:t xml:space="preserve"> (Fig. 2-</w:t>
      </w:r>
      <w:r w:rsidR="00CA4F52">
        <w:t>21</w:t>
      </w:r>
      <w:r w:rsidR="00A15868">
        <w:t>).</w:t>
      </w:r>
    </w:p>
    <w:p w14:paraId="30EF12DD" w14:textId="1555AF59" w:rsidR="00063ECE"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w:t>
      </w:r>
      <w:del w:id="232" w:author="Michael Chambers" w:date="2015-11-17T01:05:00Z">
        <w:r w:rsidDel="00CA6AE5">
          <w:delText xml:space="preserve">enhancer </w:delText>
        </w:r>
      </w:del>
      <w:ins w:id="233" w:author="Michael Chambers" w:date="2015-11-17T01:05:00Z">
        <w:r w:rsidR="00CA6AE5">
          <w:t xml:space="preserve">regulatory </w:t>
        </w:r>
      </w:ins>
      <w:r>
        <w:t>regions.</w:t>
      </w:r>
      <w:r w:rsidR="00FD7F1A">
        <w:t xml:space="preserve"> In order to reduce the inclusion of these secondary effects in our determination of </w:t>
      </w:r>
      <w:proofErr w:type="spellStart"/>
      <w:r w:rsidR="00FD7F1A">
        <w:t>Gro</w:t>
      </w:r>
      <w:proofErr w:type="spellEnd"/>
      <w:r w:rsidR="00FD7F1A">
        <w:t xml:space="preserve"> targets, we </w:t>
      </w:r>
      <w:r w:rsidR="00A15868">
        <w:t>refined</w:t>
      </w:r>
      <w:r w:rsidR="00FD7F1A">
        <w:t xml:space="preserve"> the list of potential Groucho targets </w:t>
      </w:r>
      <w:r w:rsidR="001A28B8">
        <w:t>using two methodologies</w:t>
      </w:r>
      <w:r w:rsidR="00FD7F1A">
        <w:t xml:space="preserve">. </w:t>
      </w:r>
    </w:p>
    <w:p w14:paraId="206C37C0" w14:textId="61CA065B" w:rsidR="009D5C49" w:rsidRPr="00742D23" w:rsidRDefault="001A28B8" w:rsidP="00BA12A8">
      <w:pPr>
        <w:spacing w:line="480" w:lineRule="auto"/>
        <w:ind w:firstLine="720"/>
      </w:pPr>
      <w:r>
        <w:t>The first method sought to identify genes</w:t>
      </w:r>
      <w:r w:rsidR="00037E5A">
        <w:t xml:space="preserve"> both</w:t>
      </w:r>
      <w:r>
        <w:t xml:space="preserve"> sensitive to multiple levels of Groucho dosage</w:t>
      </w:r>
      <w:r w:rsidR="00037E5A">
        <w:t xml:space="preserve"> and </w:t>
      </w:r>
      <w:del w:id="234" w:author="Michael Chambers" w:date="2015-11-17T01:06:00Z">
        <w:r w:rsidR="00037E5A" w:rsidDel="00CA6AE5">
          <w:delText>the closest feature to a significant Groucho binding region</w:delText>
        </w:r>
      </w:del>
      <w:ins w:id="235" w:author="Michael Chambers" w:date="2015-11-17T01:06:00Z">
        <w:r w:rsidR="00CA6AE5">
          <w:t xml:space="preserve">bound by </w:t>
        </w:r>
        <w:proofErr w:type="spellStart"/>
        <w:r w:rsidR="00CA6AE5">
          <w:t>Gro</w:t>
        </w:r>
        <w:proofErr w:type="spellEnd"/>
        <w:r w:rsidR="00CA6AE5">
          <w:t xml:space="preserve"> internally or in adjacent </w:t>
        </w:r>
        <w:proofErr w:type="spellStart"/>
        <w:r w:rsidR="00CA6AE5">
          <w:t>intergenic</w:t>
        </w:r>
        <w:proofErr w:type="spellEnd"/>
        <w:r w:rsidR="00CA6AE5">
          <w:t xml:space="preserve"> space</w:t>
        </w:r>
      </w:ins>
      <w:r w:rsidR="00037E5A">
        <w:t xml:space="preserve">. Both sources of data are noisy by nature, as secondary effects could account for the dosage response and Groucho can regulate genes from regulatory regions many </w:t>
      </w:r>
      <w:proofErr w:type="spellStart"/>
      <w:r w:rsidR="00037E5A">
        <w:lastRenderedPageBreak/>
        <w:t>kilobases</w:t>
      </w:r>
      <w:proofErr w:type="spellEnd"/>
      <w:r w:rsidR="00037E5A">
        <w:t xml:space="preserve"> away.  </w:t>
      </w:r>
      <w:r w:rsidR="00FD7F1A">
        <w:t>First, we focus</w:t>
      </w:r>
      <w:r w:rsidR="00A15868">
        <w:t>ed</w:t>
      </w:r>
      <w:r w:rsidR="00FD7F1A">
        <w:t xml:space="preserve"> on genes that exhibit a response of an opposite </w:t>
      </w:r>
      <w:r w:rsidR="0078595F">
        <w:t xml:space="preserve">sign </w:t>
      </w:r>
      <w:r w:rsidR="00FD7F1A">
        <w:t xml:space="preserve">in the loss-of-function and one </w:t>
      </w:r>
      <w:r w:rsidR="001B6D64">
        <w:t xml:space="preserve">or both </w:t>
      </w:r>
      <w:proofErr w:type="spellStart"/>
      <w:r w:rsidR="001B6D64">
        <w:t>Gro</w:t>
      </w:r>
      <w:proofErr w:type="spellEnd"/>
      <w:r w:rsidR="001B6D64">
        <w:t xml:space="preserve"> </w:t>
      </w:r>
      <w:r w:rsidR="00FD7F1A">
        <w:t xml:space="preserve">overexpression lines (i.e. up-regulated under conditions of lowered </w:t>
      </w:r>
      <w:proofErr w:type="spellStart"/>
      <w:r w:rsidR="00FD7F1A">
        <w:t>Gro</w:t>
      </w:r>
      <w:proofErr w:type="spellEnd"/>
      <w:r w:rsidR="00FD7F1A">
        <w:t xml:space="preserve"> dosage and down-regulated under increased dosage, or vice-versa). This results in a significant restriction of the effected gene l</w:t>
      </w:r>
      <w:r w:rsidR="00DC53DC">
        <w:t xml:space="preserve">ist at each </w:t>
      </w:r>
      <w:proofErr w:type="spellStart"/>
      <w:r w:rsidR="00DC53DC">
        <w:t>timepoint</w:t>
      </w:r>
      <w:proofErr w:type="spellEnd"/>
      <w:r w:rsidR="00DC538D">
        <w:t xml:space="preserve"> (Fig. 2-</w:t>
      </w:r>
      <w:r w:rsidR="00CA4F52">
        <w:t>22</w:t>
      </w:r>
      <w:r w:rsidR="00FD7F1A">
        <w:t xml:space="preserve">). Secondly, we narrowed this list to only those genes associated with </w:t>
      </w:r>
      <w:r w:rsidR="00A15868">
        <w:t xml:space="preserve">adjacent or overlapping </w:t>
      </w:r>
      <w:r w:rsidR="00FD7F1A">
        <w:t xml:space="preserve">Groucho binding, as determined by </w:t>
      </w:r>
      <w:proofErr w:type="spellStart"/>
      <w:r w:rsidR="00FD7F1A">
        <w:t>ChIP</w:t>
      </w:r>
      <w:proofErr w:type="spellEnd"/>
      <w:r w:rsidR="00FD7F1A">
        <w:t xml:space="preserve">-seq. The resulting gene list </w:t>
      </w:r>
      <w:r w:rsidR="00E408C1">
        <w:t xml:space="preserve">is significantly reduced, consisting of </w:t>
      </w:r>
      <w:r w:rsidR="003E4050">
        <w:t xml:space="preserve">248 genes, of which 151 are </w:t>
      </w:r>
      <w:del w:id="236" w:author="Michael Chambers" w:date="2015-11-17T01:07:00Z">
        <w:r w:rsidR="003E4050" w:rsidDel="00CA6AE5">
          <w:delText xml:space="preserve">common </w:delText>
        </w:r>
      </w:del>
      <w:ins w:id="237" w:author="Michael Chambers" w:date="2015-11-17T01:07:00Z">
        <w:r w:rsidR="00CA6AE5">
          <w:t xml:space="preserve">identified by comparisons of </w:t>
        </w:r>
      </w:ins>
      <w:del w:id="238" w:author="Michael Chambers" w:date="2015-11-17T01:07:00Z">
        <w:r w:rsidR="003E4050" w:rsidDel="00CA6AE5">
          <w:delText xml:space="preserve">between the </w:delText>
        </w:r>
        <w:r w:rsidR="002121BA" w:rsidDel="00CA6AE5">
          <w:delText>two</w:delText>
        </w:r>
      </w:del>
      <w:ins w:id="239" w:author="Michael Chambers" w:date="2015-11-17T01:07:00Z">
        <w:r w:rsidR="00CA6AE5">
          <w:t>both</w:t>
        </w:r>
      </w:ins>
      <w:r w:rsidR="002121BA">
        <w:t xml:space="preserve"> full-length</w:t>
      </w:r>
      <w:r w:rsidR="003E4050">
        <w:t xml:space="preserve"> </w:t>
      </w:r>
      <w:proofErr w:type="spellStart"/>
      <w:r w:rsidR="003E4050">
        <w:t>G</w:t>
      </w:r>
      <w:r w:rsidR="00DC53DC">
        <w:t>r</w:t>
      </w:r>
      <w:r w:rsidR="00DC538D">
        <w:t>o</w:t>
      </w:r>
      <w:proofErr w:type="spellEnd"/>
      <w:r w:rsidR="00DC538D">
        <w:t xml:space="preserve"> overexpression lines</w:t>
      </w:r>
      <w:r w:rsidR="00063ECE">
        <w:t xml:space="preserve"> </w:t>
      </w:r>
      <w:del w:id="240" w:author="Michael Chambers" w:date="2015-11-17T01:08:00Z">
        <w:r w:rsidR="00063ECE" w:rsidDel="00CA6AE5">
          <w:delText xml:space="preserve">when compared </w:delText>
        </w:r>
      </w:del>
      <w:r w:rsidR="00063ECE">
        <w:t>to the loss-of-function line</w:t>
      </w:r>
      <w:r w:rsidR="00DC538D">
        <w:t xml:space="preserve"> (Fig 2-</w:t>
      </w:r>
      <w:r w:rsidR="00CA4F52">
        <w:t>23</w:t>
      </w:r>
      <w:r w:rsidR="003E4050">
        <w:t xml:space="preserve"> &amp; Supplemental Table 1). </w:t>
      </w:r>
    </w:p>
    <w:p w14:paraId="59BD70D4" w14:textId="20D93AA7" w:rsidR="0054527D" w:rsidRDefault="00063ECE">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w:t>
      </w:r>
      <w:r w:rsidR="00B71A99">
        <w:t>explore the relationship of Groucho occup</w:t>
      </w:r>
      <w:r>
        <w:t>ancy and regulation. This method involves the use of a</w:t>
      </w:r>
      <w:r w:rsidR="00B71A99">
        <w:t xml:space="preserve"> scoring algorithm to quantify the predictive power of </w:t>
      </w:r>
      <w:r>
        <w:t>Groucho binding on</w:t>
      </w:r>
      <w:r w:rsidR="00B71A99">
        <w:t xml:space="preserve"> changes in expression. </w:t>
      </w:r>
      <w:r>
        <w:t xml:space="preserve">A similar </w:t>
      </w:r>
      <w:r w:rsidR="00B71A99">
        <w:t xml:space="preserve">procedure </w:t>
      </w:r>
      <w:r>
        <w:t xml:space="preserve">has been </w:t>
      </w:r>
      <w:r w:rsidR="00B71A99">
        <w:t xml:space="preserve">successfully utilized to predict the targets of CBP, a </w:t>
      </w:r>
      <w:proofErr w:type="spellStart"/>
      <w:r w:rsidR="00B71A99">
        <w:t>coactivator</w:t>
      </w:r>
      <w:proofErr w:type="spellEnd"/>
      <w:r w:rsidR="00B71A99">
        <w:t xml:space="preserve"> that cooperates with Dorsal to activate gene expression in the early embryo, </w:t>
      </w:r>
      <w:ins w:id="241" w:author="Michael Chambers" w:date="2015-11-17T01:08:00Z">
        <w:r w:rsidR="00CA6AE5">
          <w:t xml:space="preserve">by </w:t>
        </w:r>
      </w:ins>
      <w:r>
        <w:t>incorporating</w:t>
      </w:r>
      <w:r w:rsidR="00B71A99">
        <w:t xml:space="preserve"> CBP </w:t>
      </w:r>
      <w:proofErr w:type="spellStart"/>
      <w:r w:rsidR="00B71A99">
        <w:t>ChIP-seq</w:t>
      </w:r>
      <w:proofErr w:type="spellEnd"/>
      <w:r w:rsidR="00B71A99">
        <w:t xml:space="preserve"> data and </w:t>
      </w:r>
      <w:r>
        <w:t xml:space="preserve">a </w:t>
      </w:r>
      <w:r w:rsidR="00B71A99">
        <w:t xml:space="preserve">measurement of a mutant CBP </w:t>
      </w:r>
      <w:proofErr w:type="spellStart"/>
      <w:r w:rsidR="00B71A99">
        <w:t>transcriptome</w:t>
      </w:r>
      <w:proofErr w:type="spellEnd"/>
      <w:r w:rsidR="00B71A99">
        <w:t xml:space="preserve"> </w:t>
      </w:r>
      <w:r w:rsidR="00AF559D">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AF559D">
        <w:instrText xml:space="preserve"> ADDIN EN.CITE </w:instrText>
      </w:r>
      <w:r w:rsidR="00AF559D">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rsidR="00AF559D">
        <w:instrText xml:space="preserve"> ADDIN EN.CITE.DATA </w:instrText>
      </w:r>
      <w:r w:rsidR="00AF559D">
        <w:fldChar w:fldCharType="end"/>
      </w:r>
      <w:r w:rsidR="00AF559D">
        <w:fldChar w:fldCharType="separate"/>
      </w:r>
      <w:r w:rsidR="00AF559D">
        <w:rPr>
          <w:noProof/>
        </w:rPr>
        <w:t>(Holmqvist et al., 2012)</w:t>
      </w:r>
      <w:r w:rsidR="00AF559D">
        <w:fldChar w:fldCharType="end"/>
      </w:r>
      <w:r w:rsidR="00B71A99">
        <w:t xml:space="preserve">. </w:t>
      </w:r>
      <w:r>
        <w:t xml:space="preserve">Similar methodologies have been utilized to integrate </w:t>
      </w:r>
      <w:r w:rsidR="00DD5A36">
        <w:t xml:space="preserve">transcription factor binding and expression data in other contexts </w:t>
      </w:r>
      <w:r w:rsidR="00AF559D">
        <w:fldChar w:fldCharType="begin"/>
      </w:r>
      <w:r w:rsidR="00AF559D">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rsidR="00AF559D">
        <w:fldChar w:fldCharType="separate"/>
      </w:r>
      <w:r w:rsidR="00AF559D">
        <w:rPr>
          <w:noProof/>
        </w:rPr>
        <w:t>(Wang et al., 2013)</w:t>
      </w:r>
      <w:r w:rsidR="00AF559D">
        <w:fldChar w:fldCharType="end"/>
      </w:r>
      <w:r w:rsidR="00DD5A36">
        <w:t xml:space="preserve">. </w:t>
      </w:r>
      <w:r>
        <w:t xml:space="preserve"> We modified this method to allow for greater contribution of more distant binding to a gene’s score. </w:t>
      </w:r>
      <w:r w:rsidR="00B71A99">
        <w:t xml:space="preserve">On a per-gene basis, a “Groucho occupancy score” was calculated taking into account the </w:t>
      </w:r>
      <w:r w:rsidR="00B71A99">
        <w:lastRenderedPageBreak/>
        <w:t>number, size, and positioning of any Groucho peaks. Operating under a progressively relaxing score cutoff, the number of genes captured with scores above said cutoff that are up- or down-regulated upon Groucho level pertur</w:t>
      </w:r>
      <w:r w:rsidR="00BA4869">
        <w:t>bation were counted (Fig. 2-24</w:t>
      </w:r>
      <w:r w:rsidR="004A61A7">
        <w:t>). The inflection point of the resulting response curves can than be used as an empirically-derived threshold for classifying Groucho target genes.</w:t>
      </w:r>
    </w:p>
    <w:p w14:paraId="6500D420" w14:textId="08F1159C" w:rsidR="00884C6E" w:rsidRPr="008D2DAD" w:rsidRDefault="004A61A7">
      <w:pPr>
        <w:spacing w:line="480" w:lineRule="auto"/>
        <w:ind w:firstLine="720"/>
      </w:pPr>
      <w:r>
        <w:t>We find that the changes in gene expression resulting from Groucho overexpression are significantly more predictive of regulation than changes resulting from loss of Groucho activity (</w:t>
      </w:r>
      <w:r w:rsidR="00BA4869">
        <w:t>Fig. 2-24B/</w:t>
      </w:r>
      <w:r>
        <w:t>C).</w:t>
      </w:r>
      <w:r w:rsidR="00FB48A7">
        <w:t xml:space="preserve"> Very few up-regulated genes are captured by the response curve</w:t>
      </w:r>
      <w:r w:rsidR="00083D33">
        <w:t xml:space="preserve"> in overexpressing lines</w:t>
      </w:r>
      <w:r w:rsidR="00FB48A7">
        <w:t>, espec</w:t>
      </w:r>
      <w:r w:rsidR="00083D33">
        <w:t xml:space="preserve">ially at early </w:t>
      </w:r>
      <w:proofErr w:type="spellStart"/>
      <w:r w:rsidR="00083D33">
        <w:t>timepoints</w:t>
      </w:r>
      <w:proofErr w:type="spellEnd"/>
      <w:r w:rsidR="00083D33">
        <w:t xml:space="preserve">. In </w:t>
      </w:r>
      <w:r w:rsidR="00083D33">
        <w:rPr>
          <w:i/>
        </w:rPr>
        <w:t>gro</w:t>
      </w:r>
      <w:r w:rsidR="00083D33">
        <w:rPr>
          <w:i/>
          <w:vertAlign w:val="superscript"/>
        </w:rPr>
        <w:t>MB36</w:t>
      </w:r>
      <w:r w:rsidR="00083D33">
        <w:rPr>
          <w:i/>
        </w:rPr>
        <w:t xml:space="preserve"> </w:t>
      </w:r>
      <w:r w:rsidR="00083D33">
        <w:t xml:space="preserve">embryos, </w:t>
      </w:r>
      <w:r w:rsidR="00714AE1">
        <w:t xml:space="preserve">a slight enrichment of </w:t>
      </w:r>
      <w:proofErr w:type="spellStart"/>
      <w:r w:rsidR="00714AE1">
        <w:t>derepressed</w:t>
      </w:r>
      <w:proofErr w:type="spellEnd"/>
      <w:r w:rsidR="00714AE1">
        <w:t xml:space="preserve"> genes is evident during the first two time spans with clear inflection points</w:t>
      </w:r>
      <w:r w:rsidR="00BA4869">
        <w:t xml:space="preserve"> (Fig. 2-24</w:t>
      </w:r>
      <w:r w:rsidR="004E5444">
        <w:t>A)</w:t>
      </w:r>
      <w:r w:rsidR="00714AE1">
        <w:t xml:space="preserve">. </w:t>
      </w:r>
    </w:p>
    <w:p w14:paraId="0F7A9F0E" w14:textId="346DEDD9" w:rsidR="0034281D" w:rsidRDefault="009D5C49" w:rsidP="00512087">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AF559D">
        <w:fldChar w:fldCharType="begin"/>
      </w:r>
      <w:r w:rsidR="00AF559D">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AF559D">
        <w:fldChar w:fldCharType="separate"/>
      </w:r>
      <w:r w:rsidR="00AF559D">
        <w:rPr>
          <w:noProof/>
        </w:rPr>
        <w:t>(Villanueva et al., 2011)</w:t>
      </w:r>
      <w:r w:rsidR="00AF559D">
        <w:fldChar w:fldCharType="end"/>
      </w:r>
      <w:r w:rsidR="004314D5">
        <w:t xml:space="preserve">. Additionally, </w:t>
      </w:r>
      <w:proofErr w:type="spellStart"/>
      <w:r w:rsidR="004314D5">
        <w:t>CtBP</w:t>
      </w:r>
      <w:proofErr w:type="spellEnd"/>
      <w:r w:rsidR="000514F0">
        <w:t xml:space="preserve">, a canonical, short-range </w:t>
      </w:r>
      <w:r w:rsidR="000514F0">
        <w:rPr>
          <w:i/>
        </w:rPr>
        <w:t xml:space="preserve">Drosophila </w:t>
      </w:r>
      <w:proofErr w:type="spellStart"/>
      <w:r w:rsidR="00D74350">
        <w:t>co</w:t>
      </w:r>
      <w:r w:rsidR="000514F0">
        <w:t>repressor</w:t>
      </w:r>
      <w:proofErr w:type="spellEnd"/>
      <w:r w:rsidR="000514F0">
        <w:t xml:space="preserve">,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AF559D">
        <w:fldChar w:fldCharType="begin"/>
      </w:r>
      <w:r w:rsidR="00AF559D">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AF559D">
        <w:fldChar w:fldCharType="separate"/>
      </w:r>
      <w:r w:rsidR="00AF559D">
        <w:rPr>
          <w:noProof/>
        </w:rPr>
        <w:t>(Bhambhani et al., 2011)</w:t>
      </w:r>
      <w:r w:rsidR="00AF559D">
        <w:fldChar w:fldCharType="end"/>
      </w:r>
      <w:r w:rsidR="000514F0">
        <w:t>.</w:t>
      </w:r>
      <w:r w:rsidR="00512087">
        <w:t xml:space="preserve"> However, t</w:t>
      </w:r>
      <w:r w:rsidR="00224376">
        <w:t xml:space="preserve">he </w:t>
      </w:r>
      <w:r w:rsidR="001529E2">
        <w:t xml:space="preserve">observed </w:t>
      </w:r>
      <w:r w:rsidR="00224376">
        <w:t xml:space="preserve">asymmetry in the distribution of up- and down-regulated genes </w:t>
      </w:r>
      <w:r w:rsidR="001529E2">
        <w:t>between</w:t>
      </w:r>
      <w:r w:rsidR="00224376">
        <w:t xml:space="preserve"> the </w:t>
      </w:r>
      <w:r w:rsidR="001529E2">
        <w:t>loss-of-function and overexpression lines can be taken as evidence against G</w:t>
      </w:r>
      <w:r w:rsidR="00B0003E">
        <w:t xml:space="preserve">roucho behaving as an activator. Very few high-scoring genes were </w:t>
      </w:r>
      <w:del w:id="242" w:author="Michael Chambers" w:date="2015-11-17T01:10:00Z">
        <w:r w:rsidR="00B0003E" w:rsidDel="00CA6AE5">
          <w:delText xml:space="preserve">activated </w:delText>
        </w:r>
      </w:del>
      <w:ins w:id="243" w:author="Michael Chambers" w:date="2015-11-17T01:10:00Z">
        <w:r w:rsidR="00CA6AE5">
          <w:t xml:space="preserve">up-regulated </w:t>
        </w:r>
      </w:ins>
      <w:r w:rsidR="00B0003E">
        <w:t>in either overexpression line compared to repressed genes.</w:t>
      </w:r>
      <w:del w:id="244" w:author="Michael Chambers" w:date="2015-11-17T01:10:00Z">
        <w:r w:rsidR="00B0003E" w:rsidDel="00CA6AE5">
          <w:delText xml:space="preserve"> This difference is most evident in the first two time windows, where Groucho transcript levels are the highest.</w:delText>
        </w:r>
      </w:del>
      <w:r w:rsidR="001529E2">
        <w:t xml:space="preserve"> </w:t>
      </w:r>
      <w:r w:rsidR="00B0003E">
        <w:t xml:space="preserve">Additionally, no clear inflection point is present in these up-regulated gene response curves, indicating that </w:t>
      </w:r>
      <w:r w:rsidR="004E4311">
        <w:t xml:space="preserve">high Groucho occupancy is only </w:t>
      </w:r>
      <w:r w:rsidR="004E4311">
        <w:lastRenderedPageBreak/>
        <w:t>loosely predictive of gene activation</w:t>
      </w:r>
      <w:r w:rsidR="00B0003E">
        <w:t xml:space="preserve">.  </w:t>
      </w:r>
      <w:r w:rsidR="004E4311">
        <w:t>T</w:t>
      </w:r>
      <w:r w:rsidR="001529E2">
        <w:t>hough we cannot rule out the possibility that Groucho can serve as an activator under limited and thus far undetected circumstances</w:t>
      </w:r>
      <w:r w:rsidR="004E4311">
        <w:t xml:space="preserve">, we take these two observations as evidence against a widespread role of Groucho </w:t>
      </w:r>
      <w:del w:id="245" w:author="Michael Chambers" w:date="2015-11-17T01:10:00Z">
        <w:r w:rsidR="004E4311" w:rsidDel="00F76146">
          <w:delText>in gene activation</w:delText>
        </w:r>
      </w:del>
      <w:ins w:id="246" w:author="Michael Chambers" w:date="2015-11-17T01:10:00Z">
        <w:r w:rsidR="00F76146">
          <w:t xml:space="preserve">as a </w:t>
        </w:r>
        <w:proofErr w:type="spellStart"/>
        <w:r w:rsidR="00F76146">
          <w:t>coactivator</w:t>
        </w:r>
      </w:ins>
      <w:proofErr w:type="spellEnd"/>
      <w:r w:rsidR="001529E2">
        <w:t>.</w:t>
      </w:r>
      <w:r w:rsidR="00B0003E">
        <w:t xml:space="preserve"> </w:t>
      </w:r>
    </w:p>
    <w:p w14:paraId="23D6B0F4" w14:textId="2D0787E2" w:rsidR="00B0003E" w:rsidRDefault="00B0003E" w:rsidP="00512087">
      <w:pPr>
        <w:spacing w:line="480" w:lineRule="auto"/>
        <w:ind w:firstLine="720"/>
      </w:pPr>
      <w:r>
        <w:t>Through this scoring methodology, we identif</w:t>
      </w:r>
      <w:ins w:id="247" w:author="Michael Chambers" w:date="2015-11-17T01:10:00Z">
        <w:r w:rsidR="00523A14">
          <w:t>ied</w:t>
        </w:r>
      </w:ins>
      <w:del w:id="248" w:author="Michael Chambers" w:date="2015-11-17T01:10:00Z">
        <w:r w:rsidDel="00523A14">
          <w:delText>y</w:delText>
        </w:r>
      </w:del>
      <w:r>
        <w:t xml:space="preserve"> 351 potential Groucho target genes across all </w:t>
      </w:r>
      <w:proofErr w:type="spellStart"/>
      <w:r>
        <w:t>timepoints</w:t>
      </w:r>
      <w:proofErr w:type="spellEnd"/>
      <w:r>
        <w:t xml:space="preserve">. Of these, </w:t>
      </w:r>
      <w:del w:id="249" w:author="Michael Chambers" w:date="2015-11-17T01:11:00Z">
        <w:r w:rsidDel="005C33BE">
          <w:delText xml:space="preserve">only </w:delText>
        </w:r>
      </w:del>
      <w:r>
        <w:t>90 were also identified by the Groucho dosage-sensitivity analysis. While this overlap is highly significant (</w:t>
      </w:r>
      <w:r>
        <w:rPr>
          <w:i/>
        </w:rPr>
        <w:t>p-value</w:t>
      </w:r>
      <w:r>
        <w:t xml:space="preserve"> &lt;10</w:t>
      </w:r>
      <w:r>
        <w:rPr>
          <w:vertAlign w:val="superscript"/>
        </w:rPr>
        <w:t>-10</w:t>
      </w:r>
      <w:r>
        <w:t xml:space="preserve">, </w:t>
      </w:r>
      <w:proofErr w:type="spellStart"/>
      <w:r>
        <w:t>hypergeometric</w:t>
      </w:r>
      <w:proofErr w:type="spellEnd"/>
      <w:r>
        <w:t xml:space="preserve"> test), the two results do differ substantially. Lacking compelling </w:t>
      </w:r>
      <w:r>
        <w:rPr>
          <w:i/>
        </w:rPr>
        <w:t xml:space="preserve">a priori </w:t>
      </w:r>
      <w:r>
        <w:t>justification to favor one method over the other, we investigated aspects of each data set individually.</w:t>
      </w:r>
    </w:p>
    <w:p w14:paraId="7284848D" w14:textId="765EBFE3" w:rsidR="009E6C65" w:rsidDel="00EB1A75" w:rsidRDefault="00884C6E">
      <w:pPr>
        <w:spacing w:line="480" w:lineRule="auto"/>
        <w:rPr>
          <w:del w:id="250" w:author="Michael Chambers" w:date="2015-11-17T01:12:00Z"/>
        </w:rPr>
      </w:pPr>
      <w:r>
        <w:tab/>
      </w:r>
      <w:r w:rsidR="004E4311">
        <w:t>Genes in both sets are enriched for transcription factors and factors involved in fly development (Fig. 2-26). In both sets, transcription factors are the most heavily enriched ontology</w:t>
      </w:r>
      <w:del w:id="251" w:author="Michael Chambers" w:date="2015-11-17T01:11:00Z">
        <w:r w:rsidR="004E4311" w:rsidDel="00EB1A75">
          <w:delText xml:space="preserve"> and are highly enriched over all other groups in the </w:delText>
        </w:r>
        <w:r w:rsidR="00D2683B" w:rsidDel="00EB1A75">
          <w:delText>dosage-response group</w:delText>
        </w:r>
      </w:del>
      <w:r w:rsidR="004E4311">
        <w:t xml:space="preserve">. </w:t>
      </w:r>
      <w:del w:id="252" w:author="Michael Chambers" w:date="2015-11-17T01:12:00Z">
        <w:r w:rsidR="00D2683B" w:rsidDel="00EB1A75">
          <w:delText>Other ontologies primarily correspond to different tissue specification processes. Restricting the gene set to</w:delText>
        </w:r>
        <w:r w:rsidR="008D6626" w:rsidDel="00EB1A75">
          <w:delText xml:space="preserve"> the 146 predicted Groucho-activated genes</w:delText>
        </w:r>
        <w:r w:rsidR="00D2683B" w:rsidDel="00EB1A75">
          <w:delText xml:space="preserve"> </w:delText>
        </w:r>
        <w:r w:rsidR="003D46DE" w:rsidDel="00EB1A75">
          <w:delText>revelas</w:delText>
        </w:r>
        <w:r w:rsidR="008D6626" w:rsidDel="00EB1A75">
          <w:delText xml:space="preserve"> </w:delText>
        </w:r>
      </w:del>
      <w:ins w:id="253" w:author="Albert Courey" w:date="2015-11-16T14:53:00Z">
        <w:del w:id="254" w:author="Michael Chambers" w:date="2015-11-17T01:12:00Z">
          <w:r w:rsidR="00D67447" w:rsidDel="00EB1A75">
            <w:delText xml:space="preserve">reveals </w:delText>
          </w:r>
        </w:del>
      </w:ins>
      <w:del w:id="255" w:author="Michael Chambers" w:date="2015-11-17T01:12:00Z">
        <w:r w:rsidR="008D6626" w:rsidDel="00EB1A75">
          <w:delText>no gene ontologies were significantly enriched</w:delText>
        </w:r>
        <w:r w:rsidR="003D46DE" w:rsidDel="00EB1A75">
          <w:delText xml:space="preserve"> (data not shown)</w:delText>
        </w:r>
        <w:r w:rsidR="008D6626" w:rsidDel="00EB1A75">
          <w:delText xml:space="preserve">, leading us to hypothesize that these genes are potentially the result of noise </w:delText>
        </w:r>
        <w:r w:rsidR="006F619C" w:rsidDel="00EB1A75">
          <w:delText xml:space="preserve">in </w:delText>
        </w:r>
        <w:r w:rsidR="00742D23" w:rsidDel="00EB1A75">
          <w:delText>the</w:delText>
        </w:r>
        <w:r w:rsidR="006F619C" w:rsidDel="00EB1A75">
          <w:delText xml:space="preserve"> gene expression data</w:delText>
        </w:r>
        <w:r w:rsidR="008D6626" w:rsidDel="00EB1A75">
          <w:delText xml:space="preserve"> and do not represent direct Groucho targets.</w:delText>
        </w:r>
      </w:del>
    </w:p>
    <w:p w14:paraId="60DDF97A" w14:textId="49CD7B80" w:rsidR="009E6C65" w:rsidRDefault="009E6C65">
      <w:pPr>
        <w:spacing w:line="480" w:lineRule="auto"/>
      </w:pPr>
      <w:del w:id="256" w:author="Michael Chambers" w:date="2015-11-17T01:12:00Z">
        <w:r w:rsidDel="00EB1A75">
          <w:tab/>
        </w:r>
      </w:del>
      <w:r>
        <w:t xml:space="preserve">To identify potentially undocumented processes and regulatory networks in which Groucho may be involved, we </w:t>
      </w:r>
      <w:r w:rsidR="00AE2C19">
        <w:t>annotated</w:t>
      </w:r>
      <w:r>
        <w:t xml:space="preserve"> each set of </w:t>
      </w:r>
      <w:r w:rsidR="00D86DC2">
        <w:t xml:space="preserve">potential </w:t>
      </w:r>
      <w:r>
        <w:t xml:space="preserve">target genes </w:t>
      </w:r>
      <w:r w:rsidR="00AE2C19">
        <w:t>with</w:t>
      </w:r>
      <w:r>
        <w:t xml:space="preserve"> genetic and physical interactions curated by </w:t>
      </w:r>
      <w:proofErr w:type="spellStart"/>
      <w:r>
        <w:t>FlyMine</w:t>
      </w:r>
      <w:proofErr w:type="spellEnd"/>
      <w:r>
        <w:t xml:space="preserve"> </w:t>
      </w:r>
      <w:r w:rsidR="00AF559D">
        <w:fldChar w:fldCharType="begin"/>
      </w:r>
      <w:r w:rsidR="00AF559D">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AF559D">
        <w:fldChar w:fldCharType="separate"/>
      </w:r>
      <w:r w:rsidR="00AF559D">
        <w:rPr>
          <w:noProof/>
        </w:rPr>
        <w:t>(Lyne et al., 2007)</w:t>
      </w:r>
      <w:r w:rsidR="00AF559D">
        <w:fldChar w:fldCharType="end"/>
      </w:r>
      <w:r>
        <w:t xml:space="preserve"> and </w:t>
      </w:r>
      <w:r w:rsidR="00CD4190">
        <w:t>integrated these results into a network to search</w:t>
      </w:r>
      <w:r>
        <w:t xml:space="preserve"> for overrepresented groups of co-regulated genes</w:t>
      </w:r>
      <w:r w:rsidR="00D86DC2">
        <w:t xml:space="preserve"> (Fig 2-27</w:t>
      </w:r>
      <w:r w:rsidR="00AE2C19">
        <w:t>)</w:t>
      </w:r>
      <w:r>
        <w:t>.</w:t>
      </w:r>
      <w:r w:rsidR="00AE2C19">
        <w:t xml:space="preserve"> </w:t>
      </w:r>
      <w:r w:rsidR="00D86DC2">
        <w:t xml:space="preserve">Both networks exhibit a large core network comprising multiple interconnected hubs corresponding </w:t>
      </w:r>
      <w:r w:rsidR="00DF0D48">
        <w:t>to components of signaling pathways. Both networks contain multiple E(</w:t>
      </w:r>
      <w:proofErr w:type="spellStart"/>
      <w:r w:rsidR="00DF0D48">
        <w:t>spl</w:t>
      </w:r>
      <w:proofErr w:type="spellEnd"/>
      <w:r w:rsidR="00DF0D48">
        <w:t xml:space="preserve">)-family proteins, which Groucho is known to repress in the embryo. </w:t>
      </w:r>
      <w:r w:rsidR="00802DAF">
        <w:t xml:space="preserve">Delta (Dl) is a </w:t>
      </w:r>
      <w:proofErr w:type="spellStart"/>
      <w:r w:rsidR="00601C7C">
        <w:t>transmembrane</w:t>
      </w:r>
      <w:proofErr w:type="spellEnd"/>
      <w:r w:rsidR="00601C7C">
        <w:t xml:space="preserve"> </w:t>
      </w:r>
      <w:r w:rsidR="00802DAF">
        <w:t>ligand of the Notch</w:t>
      </w:r>
      <w:r w:rsidR="00601C7C">
        <w:t xml:space="preserve"> (N)</w:t>
      </w:r>
      <w:r w:rsidR="00802DAF">
        <w:t xml:space="preserve"> signaling pathway</w:t>
      </w:r>
      <w:r w:rsidR="00601C7C">
        <w:t>, and complete activation of this pathway requires both Groucho and E(</w:t>
      </w:r>
      <w:proofErr w:type="spellStart"/>
      <w:r w:rsidR="00601C7C">
        <w:t>spl</w:t>
      </w:r>
      <w:proofErr w:type="spellEnd"/>
      <w:r w:rsidR="00601C7C">
        <w:t xml:space="preserve">)-family proteins </w:t>
      </w:r>
      <w:r w:rsidR="00AF559D">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AF559D">
        <w:instrText xml:space="preserve"> ADDIN EN.CITE </w:instrText>
      </w:r>
      <w:r w:rsidR="00AF559D">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rsidR="00AF559D">
        <w:instrText xml:space="preserve"> ADDIN EN.CITE.DATA </w:instrText>
      </w:r>
      <w:r w:rsidR="00AF559D">
        <w:fldChar w:fldCharType="end"/>
      </w:r>
      <w:r w:rsidR="00AF559D">
        <w:fldChar w:fldCharType="separate"/>
      </w:r>
      <w:r w:rsidR="00AF559D">
        <w:rPr>
          <w:noProof/>
        </w:rPr>
        <w:t>(Heitzler et al., 1996)</w:t>
      </w:r>
      <w:r w:rsidR="00AF559D">
        <w:fldChar w:fldCharType="end"/>
      </w:r>
      <w:r w:rsidR="00601C7C">
        <w:t xml:space="preserve">. </w:t>
      </w:r>
      <w:r w:rsidR="00AB09C6">
        <w:t>Atonal (</w:t>
      </w:r>
      <w:proofErr w:type="spellStart"/>
      <w:r w:rsidR="00AB09C6">
        <w:t>ato</w:t>
      </w:r>
      <w:proofErr w:type="spellEnd"/>
      <w:r w:rsidR="00AB09C6">
        <w:t xml:space="preserve">) and </w:t>
      </w:r>
      <w:proofErr w:type="spellStart"/>
      <w:r w:rsidR="00AB09C6">
        <w:t>Sprouty</w:t>
      </w:r>
      <w:proofErr w:type="spellEnd"/>
      <w:r w:rsidR="00AB09C6">
        <w:t xml:space="preserve"> (sty) are factors with known functions in </w:t>
      </w:r>
      <w:r w:rsidR="00AB09C6">
        <w:lastRenderedPageBreak/>
        <w:t xml:space="preserve">respiratory and eye development, respectively </w:t>
      </w:r>
      <w:r w:rsidR="00AF559D">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rsidR="00AF559D">
        <w:instrText xml:space="preserve"> ADDIN EN.CITE </w:instrText>
      </w:r>
      <w:r w:rsidR="00AF559D">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rsidR="00AF559D">
        <w:instrText xml:space="preserve"> ADDIN EN.CITE.DATA </w:instrText>
      </w:r>
      <w:r w:rsidR="00AF559D">
        <w:fldChar w:fldCharType="end"/>
      </w:r>
      <w:r w:rsidR="00AF559D">
        <w:fldChar w:fldCharType="separate"/>
      </w:r>
      <w:r w:rsidR="00AF559D">
        <w:rPr>
          <w:noProof/>
        </w:rPr>
        <w:t>(Hacohen et al., 1998; Jarman et al., 1994)</w:t>
      </w:r>
      <w:r w:rsidR="00AF559D">
        <w:fldChar w:fldCharType="end"/>
      </w:r>
      <w:del w:id="257" w:author="Michael Chambers" w:date="2015-11-17T01:13:00Z">
        <w:r w:rsidR="00AB09C6" w:rsidRPr="00AB09C6" w:rsidDel="00EB1A75">
          <w:delText xml:space="preserve"> </w:delText>
        </w:r>
      </w:del>
      <w:r w:rsidR="00AB09C6">
        <w:t>, in which Groucho’s potential roles have not been investigated.</w:t>
      </w:r>
    </w:p>
    <w:p w14:paraId="0DC7B9A0" w14:textId="17FA8926" w:rsidR="00361B22" w:rsidRDefault="00361B22" w:rsidP="00D67447">
      <w:pPr>
        <w:spacing w:line="480" w:lineRule="auto"/>
      </w:pPr>
      <w:r>
        <w:tab/>
        <w:t xml:space="preserve">The </w:t>
      </w:r>
      <w:r w:rsidR="007B038F">
        <w:t xml:space="preserve">core </w:t>
      </w:r>
      <w:r>
        <w:t>regulatory network of targets identified by Grouch</w:t>
      </w:r>
      <w:r w:rsidR="007B038F">
        <w:t>o occupancy</w:t>
      </w:r>
      <w:ins w:id="258" w:author="Michael Chambers" w:date="2015-11-17T01:13:00Z">
        <w:r w:rsidR="00EB1A75">
          <w:t xml:space="preserve"> score</w:t>
        </w:r>
      </w:ins>
      <w:r w:rsidR="007B038F">
        <w:t xml:space="preserve"> is somewhat larger and encompasses additional regulatory hubs </w:t>
      </w:r>
      <w:r>
        <w:t xml:space="preserve">(Fig. 2-27B). </w:t>
      </w:r>
      <w:r w:rsidR="007B038F">
        <w:t>These hubs primarily correspond to components of multiple signaling pathway</w:t>
      </w:r>
      <w:ins w:id="259" w:author="Albert Courey" w:date="2015-11-16T14:54:00Z">
        <w:r w:rsidR="00D67447">
          <w:t>s</w:t>
        </w:r>
      </w:ins>
      <w:r w:rsidR="007B038F">
        <w:t xml:space="preserve">, including </w:t>
      </w:r>
      <w:proofErr w:type="spellStart"/>
      <w:r w:rsidR="007B038F">
        <w:t>Decapentaplegic</w:t>
      </w:r>
      <w:proofErr w:type="spellEnd"/>
      <w:r w:rsidR="007B038F">
        <w:t xml:space="preserve"> (</w:t>
      </w:r>
      <w:proofErr w:type="spellStart"/>
      <w:r w:rsidR="007B038F">
        <w:t>dpp</w:t>
      </w:r>
      <w:proofErr w:type="spellEnd"/>
      <w:r w:rsidR="007B038F">
        <w:t>), Wingless (</w:t>
      </w:r>
      <w:proofErr w:type="spellStart"/>
      <w:r w:rsidR="007B038F">
        <w:t>wg</w:t>
      </w:r>
      <w:proofErr w:type="spellEnd"/>
      <w:r w:rsidR="007B038F">
        <w:t xml:space="preserve">), and </w:t>
      </w:r>
      <w:proofErr w:type="spellStart"/>
      <w:r w:rsidR="007B038F">
        <w:t>Ras</w:t>
      </w:r>
      <w:proofErr w:type="spellEnd"/>
      <w:r w:rsidR="007B038F">
        <w:t>/MAPK (</w:t>
      </w:r>
      <w:proofErr w:type="spellStart"/>
      <w:r w:rsidR="007B038F">
        <w:t>Egfr</w:t>
      </w:r>
      <w:proofErr w:type="spellEnd"/>
      <w:r w:rsidR="007B038F">
        <w:t xml:space="preserve"> and </w:t>
      </w:r>
      <w:proofErr w:type="spellStart"/>
      <w:r w:rsidR="007B038F">
        <w:t>aop</w:t>
      </w:r>
      <w:proofErr w:type="spellEnd"/>
      <w:r w:rsidR="007B038F">
        <w:t>). Pannier (</w:t>
      </w:r>
      <w:proofErr w:type="spellStart"/>
      <w:r w:rsidR="007B038F">
        <w:t>pnr</w:t>
      </w:r>
      <w:proofErr w:type="spellEnd"/>
      <w:r w:rsidR="007B038F">
        <w:t xml:space="preserve">) is a transcription factor activated by </w:t>
      </w:r>
      <w:proofErr w:type="spellStart"/>
      <w:r w:rsidR="007B038F">
        <w:t>Dpp</w:t>
      </w:r>
      <w:proofErr w:type="spellEnd"/>
      <w:r w:rsidR="007B038F">
        <w:t xml:space="preserve"> signaling and involved in </w:t>
      </w:r>
      <w:proofErr w:type="spellStart"/>
      <w:r w:rsidR="007B038F">
        <w:t>dorsoventral</w:t>
      </w:r>
      <w:proofErr w:type="spellEnd"/>
      <w:r w:rsidR="007B038F">
        <w:t xml:space="preserve"> patterning </w:t>
      </w:r>
      <w:r w:rsidR="004E16D8">
        <w:t xml:space="preserve">and </w:t>
      </w:r>
      <w:proofErr w:type="spellStart"/>
      <w:r w:rsidR="004E16D8">
        <w:t>cardiogenesis</w:t>
      </w:r>
      <w:proofErr w:type="spellEnd"/>
      <w:r w:rsidR="004E16D8">
        <w:t xml:space="preserve"> </w:t>
      </w:r>
      <w:r w:rsidR="00AF559D">
        <w:fldChar w:fldCharType="begin"/>
      </w:r>
      <w:r w:rsidR="00AF559D">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rsidR="00AF559D">
        <w:fldChar w:fldCharType="separate"/>
      </w:r>
      <w:r w:rsidR="00AF559D">
        <w:rPr>
          <w:noProof/>
        </w:rPr>
        <w:t>(Herranz and Morata, 2001)</w:t>
      </w:r>
      <w:r w:rsidR="00AF559D">
        <w:fldChar w:fldCharType="end"/>
      </w:r>
      <w:r w:rsidR="004E16D8">
        <w:t xml:space="preserve">. Groucho is recruited to </w:t>
      </w:r>
      <w:proofErr w:type="spellStart"/>
      <w:r w:rsidR="004E16D8">
        <w:t>Tinman</w:t>
      </w:r>
      <w:proofErr w:type="spellEnd"/>
      <w:r w:rsidR="004E16D8">
        <w:t xml:space="preserve">, a Pannier-interacting protein, to regulate cardiac gene expression </w:t>
      </w:r>
      <w:r w:rsidR="00AF559D">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AF559D">
        <w:instrText xml:space="preserve"> ADDIN EN.CITE </w:instrText>
      </w:r>
      <w:r w:rsidR="00AF559D">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rsidR="00AF559D">
        <w:instrText xml:space="preserve"> ADDIN EN.CITE.DATA </w:instrText>
      </w:r>
      <w:r w:rsidR="00AF559D">
        <w:fldChar w:fldCharType="end"/>
      </w:r>
      <w:r w:rsidR="00AF559D">
        <w:fldChar w:fldCharType="separate"/>
      </w:r>
      <w:r w:rsidR="00AF559D">
        <w:rPr>
          <w:noProof/>
        </w:rPr>
        <w:t>(Choi et al., 1999)</w:t>
      </w:r>
      <w:r w:rsidR="00AF559D">
        <w:fldChar w:fldCharType="end"/>
      </w:r>
      <w:r w:rsidR="004E16D8">
        <w:t xml:space="preserve">. The association and regulation of multiple Pannier target genes by Groucho may represent a significant contribution by Groucho to </w:t>
      </w:r>
      <w:ins w:id="260" w:author="Michael Chambers" w:date="2015-11-17T19:23:00Z">
        <w:r w:rsidR="006A4E24">
          <w:t xml:space="preserve">the regulation of </w:t>
        </w:r>
      </w:ins>
      <w:r w:rsidR="004E16D8">
        <w:t>cardiac development.</w:t>
      </w:r>
    </w:p>
    <w:p w14:paraId="37E3EF76" w14:textId="77777777" w:rsidR="00683D3D" w:rsidRDefault="00683D3D">
      <w:pPr>
        <w:spacing w:line="480" w:lineRule="auto"/>
        <w:rPr>
          <w:i/>
        </w:rPr>
      </w:pPr>
    </w:p>
    <w:p w14:paraId="14C578E8" w14:textId="77777777" w:rsidR="00EF39B8" w:rsidRDefault="00EF39B8" w:rsidP="00DF7C23">
      <w:pPr>
        <w:spacing w:line="480" w:lineRule="auto"/>
      </w:pPr>
    </w:p>
    <w:p w14:paraId="3B0A40A9" w14:textId="77777777" w:rsidR="006A4E24" w:rsidRDefault="006A4E24">
      <w:pPr>
        <w:rPr>
          <w:ins w:id="261" w:author="Michael Chambers" w:date="2015-11-17T19:21:00Z"/>
          <w:rFonts w:eastAsiaTheme="minorHAnsi"/>
          <w:b/>
        </w:rPr>
      </w:pPr>
      <w:bookmarkStart w:id="262" w:name="revised-results-section"/>
      <w:bookmarkEnd w:id="262"/>
      <w:ins w:id="263" w:author="Michael Chambers" w:date="2015-11-17T19:21:00Z">
        <w:r>
          <w:rPr>
            <w:b/>
          </w:rPr>
          <w:br w:type="page"/>
        </w:r>
      </w:ins>
    </w:p>
    <w:p w14:paraId="184827ED" w14:textId="23D84636" w:rsidR="004D40D9" w:rsidDel="006A4E24" w:rsidRDefault="00FF5970">
      <w:pPr>
        <w:pStyle w:val="BodyText"/>
        <w:rPr>
          <w:del w:id="264" w:author="Albert Courey" w:date="2015-11-16T15:31:00Z"/>
          <w:b/>
        </w:rPr>
        <w:pPrChange w:id="265" w:author="Michael Chambers" w:date="2015-11-17T19:21:00Z">
          <w:pPr/>
        </w:pPrChange>
      </w:pPr>
      <w:commentRangeStart w:id="266"/>
      <w:r w:rsidRPr="006A4E24">
        <w:rPr>
          <w:b/>
          <w:rPrChange w:id="267" w:author="Michael Chambers" w:date="2015-11-17T19:21:00Z">
            <w:rPr/>
          </w:rPrChange>
        </w:rPr>
        <w:lastRenderedPageBreak/>
        <w:t>Discussion</w:t>
      </w:r>
      <w:commentRangeEnd w:id="266"/>
      <w:r w:rsidR="000C11A0" w:rsidRPr="006A4E24">
        <w:rPr>
          <w:rStyle w:val="CommentReference"/>
          <w:b/>
          <w:rPrChange w:id="268" w:author="Michael Chambers" w:date="2015-11-17T19:21:00Z">
            <w:rPr>
              <w:rStyle w:val="CommentReference"/>
            </w:rPr>
          </w:rPrChange>
        </w:rPr>
        <w:commentReference w:id="266"/>
      </w:r>
    </w:p>
    <w:p w14:paraId="4FB1DFAD" w14:textId="77777777" w:rsidR="006A4E24" w:rsidRDefault="006A4E24">
      <w:pPr>
        <w:pStyle w:val="BodyText"/>
        <w:rPr>
          <w:ins w:id="269" w:author="Michael Chambers" w:date="2015-11-17T19:23:00Z"/>
        </w:rPr>
        <w:pPrChange w:id="270" w:author="Michael Chambers" w:date="2015-11-17T19:21:00Z">
          <w:pPr>
            <w:pStyle w:val="Heading2"/>
            <w:spacing w:line="480" w:lineRule="auto"/>
          </w:pPr>
        </w:pPrChange>
      </w:pPr>
    </w:p>
    <w:p w14:paraId="39E87E4F" w14:textId="77777777" w:rsidR="006A4E24" w:rsidRDefault="006A4E24">
      <w:pPr>
        <w:pStyle w:val="BodyText"/>
        <w:rPr>
          <w:ins w:id="271" w:author="Michael Chambers" w:date="2015-11-17T19:24:00Z"/>
          <w:i/>
        </w:rPr>
        <w:pPrChange w:id="272" w:author="Michael Chambers" w:date="2015-11-17T19:21:00Z">
          <w:pPr/>
        </w:pPrChange>
      </w:pPr>
    </w:p>
    <w:p w14:paraId="6A287F00" w14:textId="188EDD0B" w:rsidR="003C0EDF" w:rsidRPr="006A4E24" w:rsidRDefault="003E04C3">
      <w:pPr>
        <w:pStyle w:val="BodyText"/>
        <w:rPr>
          <w:i/>
          <w:rPrChange w:id="273" w:author="Michael Chambers" w:date="2015-11-17T19:23:00Z">
            <w:rPr/>
          </w:rPrChange>
        </w:rPr>
        <w:pPrChange w:id="274" w:author="Michael Chambers" w:date="2015-11-17T19:21:00Z">
          <w:pPr/>
        </w:pPrChange>
      </w:pPr>
      <w:ins w:id="275" w:author="Michael Chambers" w:date="2015-11-17T19:23:00Z">
        <w:r>
          <w:rPr>
            <w:i/>
          </w:rPr>
          <w:t xml:space="preserve">Temporal and spatial patterns </w:t>
        </w:r>
        <w:r w:rsidR="006A4E24">
          <w:rPr>
            <w:i/>
          </w:rPr>
          <w:t>of Groucho binding</w:t>
        </w:r>
      </w:ins>
    </w:p>
    <w:p w14:paraId="4184D300" w14:textId="77777777" w:rsidR="00532414" w:rsidRDefault="003C0EDF" w:rsidP="00D67447">
      <w:pPr>
        <w:spacing w:line="480" w:lineRule="auto"/>
        <w:ind w:firstLine="720"/>
        <w:rPr>
          <w:ins w:id="276" w:author="Michael Chambers" w:date="2015-11-17T21:03:00Z"/>
        </w:rPr>
      </w:pPr>
      <w:r>
        <w:t xml:space="preserve">In our current study, we have identified thousands of novel Groucho-recruitment sites throughout the Drosophila genome. The majority of these sites are </w:t>
      </w:r>
      <w:del w:id="277" w:author="Michael Chambers" w:date="2015-11-16T16:56:00Z">
        <w:r w:rsidDel="006672A3">
          <w:delText>present during only one of the three timepoints analyzed</w:delText>
        </w:r>
      </w:del>
      <w:ins w:id="278" w:author="Michael Chambers" w:date="2015-11-16T16:57:00Z">
        <w:r w:rsidR="006672A3">
          <w:t>detected</w:t>
        </w:r>
      </w:ins>
      <w:ins w:id="279" w:author="Michael Chambers" w:date="2015-11-16T16:56:00Z">
        <w:r w:rsidR="006672A3">
          <w:t xml:space="preserve"> in a single </w:t>
        </w:r>
      </w:ins>
      <w:ins w:id="280" w:author="Michael Chambers" w:date="2015-11-16T16:57:00Z">
        <w:r w:rsidR="006672A3">
          <w:t>developmental</w:t>
        </w:r>
      </w:ins>
      <w:ins w:id="281" w:author="Michael Chambers" w:date="2015-11-16T16:56:00Z">
        <w:r w:rsidR="006672A3">
          <w:t xml:space="preserve"> window</w:t>
        </w:r>
      </w:ins>
      <w:r>
        <w:t xml:space="preserve">, </w:t>
      </w:r>
      <w:del w:id="282" w:author="Michael Chambers" w:date="2015-11-16T16:58:00Z">
        <w:r w:rsidDel="006672A3">
          <w:delText>supporting the conclusion that the majority of these sites are actively participating in developmental gene regulation</w:delText>
        </w:r>
      </w:del>
      <w:ins w:id="283" w:author="Michael Chambers" w:date="2015-11-16T16:58:00Z">
        <w:r w:rsidR="006672A3">
          <w:t xml:space="preserve">indicating that </w:t>
        </w:r>
        <w:proofErr w:type="spellStart"/>
        <w:r w:rsidR="006672A3">
          <w:t>Gro</w:t>
        </w:r>
        <w:proofErr w:type="spellEnd"/>
        <w:r w:rsidR="006672A3">
          <w:t xml:space="preserve"> </w:t>
        </w:r>
      </w:ins>
      <w:ins w:id="284" w:author="Michael Chambers" w:date="2015-11-16T17:00:00Z">
        <w:r w:rsidR="006672A3">
          <w:t xml:space="preserve">is </w:t>
        </w:r>
      </w:ins>
      <w:ins w:id="285" w:author="Michael Chambers" w:date="2015-11-16T17:29:00Z">
        <w:r w:rsidR="00ED5561">
          <w:t xml:space="preserve">often transiently </w:t>
        </w:r>
      </w:ins>
      <w:ins w:id="286" w:author="Michael Chambers" w:date="2015-11-16T17:00:00Z">
        <w:r w:rsidR="006672A3">
          <w:t xml:space="preserve">recruited </w:t>
        </w:r>
      </w:ins>
      <w:ins w:id="287" w:author="Michael Chambers" w:date="2015-11-16T17:01:00Z">
        <w:r w:rsidR="00354AF1">
          <w:t>to facilitate repression</w:t>
        </w:r>
      </w:ins>
      <w:r>
        <w:t>. Th</w:t>
      </w:r>
      <w:ins w:id="288" w:author="Michael Chambers" w:date="2015-11-16T17:15:00Z">
        <w:r w:rsidR="00A636CF">
          <w:t xml:space="preserve">is effect is stronger at the earliest stages of development, </w:t>
        </w:r>
      </w:ins>
      <w:ins w:id="289" w:author="Michael Chambers" w:date="2015-11-16T17:29:00Z">
        <w:r w:rsidR="00ED5561">
          <w:t>in which</w:t>
        </w:r>
      </w:ins>
      <w:ins w:id="290" w:author="Michael Chambers" w:date="2015-11-16T17:15:00Z">
        <w:r w:rsidR="00A636CF">
          <w:t xml:space="preserve"> only a </w:t>
        </w:r>
      </w:ins>
      <w:del w:id="291" w:author="Michael Chambers" w:date="2015-11-16T17:15:00Z">
        <w:r w:rsidDel="00A636CF">
          <w:delText xml:space="preserve">e </w:delText>
        </w:r>
      </w:del>
      <w:r>
        <w:t xml:space="preserve">small </w:t>
      </w:r>
      <w:ins w:id="292" w:author="Michael Chambers" w:date="2015-11-16T17:20:00Z">
        <w:r w:rsidR="00D4244C">
          <w:t xml:space="preserve">percentage </w:t>
        </w:r>
      </w:ins>
      <w:del w:id="293" w:author="Michael Chambers" w:date="2015-11-16T17:15:00Z">
        <w:r w:rsidDel="00A636CF">
          <w:delText xml:space="preserve">carry-over </w:delText>
        </w:r>
      </w:del>
      <w:r>
        <w:t xml:space="preserve">of </w:t>
      </w:r>
      <w:proofErr w:type="spellStart"/>
      <w:r>
        <w:t>Gro</w:t>
      </w:r>
      <w:proofErr w:type="spellEnd"/>
      <w:r>
        <w:t xml:space="preserve"> bi</w:t>
      </w:r>
      <w:ins w:id="294" w:author="Albert Courey" w:date="2015-11-16T15:28:00Z">
        <w:r w:rsidR="00124DFE">
          <w:t>n</w:t>
        </w:r>
      </w:ins>
      <w:r>
        <w:t>ding</w:t>
      </w:r>
      <w:ins w:id="295" w:author="Michael Chambers" w:date="2015-11-16T17:21:00Z">
        <w:r w:rsidR="00D4244C">
          <w:t xml:space="preserve"> sites</w:t>
        </w:r>
      </w:ins>
      <w:r>
        <w:t xml:space="preserve"> </w:t>
      </w:r>
      <w:del w:id="296" w:author="Michael Chambers" w:date="2015-11-16T17:14:00Z">
        <w:r w:rsidDel="00A636CF">
          <w:delText xml:space="preserve">from </w:delText>
        </w:r>
      </w:del>
      <w:ins w:id="297" w:author="Michael Chambers" w:date="2015-11-16T17:29:00Z">
        <w:r w:rsidR="00ED5561">
          <w:t>are</w:t>
        </w:r>
      </w:ins>
      <w:ins w:id="298" w:author="Michael Chambers" w:date="2015-11-16T17:21:00Z">
        <w:r w:rsidR="00D4244C">
          <w:t xml:space="preserve"> </w:t>
        </w:r>
      </w:ins>
      <w:ins w:id="299" w:author="Michael Chambers" w:date="2015-11-16T17:15:00Z">
        <w:r w:rsidR="00A636CF">
          <w:t>preserved between</w:t>
        </w:r>
      </w:ins>
      <w:ins w:id="300" w:author="Michael Chambers" w:date="2015-11-16T17:14:00Z">
        <w:r w:rsidR="00A636CF">
          <w:t xml:space="preserve"> </w:t>
        </w:r>
      </w:ins>
      <w:r>
        <w:t>the 1.5 – 4</w:t>
      </w:r>
      <w:del w:id="301" w:author="Michael Chambers" w:date="2015-11-16T17:14:00Z">
        <w:r w:rsidDel="00A636CF">
          <w:delText xml:space="preserve"> hr</w:delText>
        </w:r>
      </w:del>
      <w:r>
        <w:t xml:space="preserve"> </w:t>
      </w:r>
      <w:ins w:id="302" w:author="Michael Chambers" w:date="2015-11-16T17:21:00Z">
        <w:r w:rsidR="00D4244C">
          <w:t>and</w:t>
        </w:r>
      </w:ins>
      <w:del w:id="303" w:author="Michael Chambers" w:date="2015-11-16T17:21:00Z">
        <w:r w:rsidDel="00D4244C">
          <w:delText>to</w:delText>
        </w:r>
      </w:del>
      <w:r>
        <w:t xml:space="preserve"> 4 – 6.5 </w:t>
      </w:r>
      <w:proofErr w:type="spellStart"/>
      <w:r>
        <w:t>hr</w:t>
      </w:r>
      <w:proofErr w:type="spellEnd"/>
      <w:r>
        <w:t xml:space="preserve"> stages</w:t>
      </w:r>
      <w:ins w:id="304" w:author="Michael Chambers" w:date="2015-11-16T17:16:00Z">
        <w:r w:rsidR="00A636CF">
          <w:t xml:space="preserve">. These </w:t>
        </w:r>
      </w:ins>
      <w:del w:id="305" w:author="Michael Chambers" w:date="2015-11-16T17:16:00Z">
        <w:r w:rsidDel="00A636CF">
          <w:delText xml:space="preserve"> represents a </w:delText>
        </w:r>
      </w:del>
      <w:r>
        <w:t xml:space="preserve">widespread </w:t>
      </w:r>
      <w:del w:id="306" w:author="Michael Chambers" w:date="2015-11-16T18:35:00Z">
        <w:r w:rsidDel="00FD43B2">
          <w:delText xml:space="preserve">shift </w:delText>
        </w:r>
      </w:del>
      <w:ins w:id="307" w:author="Michael Chambers" w:date="2015-11-16T18:35:00Z">
        <w:r w:rsidR="00FD43B2">
          <w:t xml:space="preserve">changes </w:t>
        </w:r>
      </w:ins>
      <w:r>
        <w:t xml:space="preserve">in </w:t>
      </w:r>
      <w:proofErr w:type="spellStart"/>
      <w:r>
        <w:t>Gro</w:t>
      </w:r>
      <w:proofErr w:type="spellEnd"/>
      <w:r>
        <w:t xml:space="preserve"> occupancy</w:t>
      </w:r>
      <w:ins w:id="308" w:author="Michael Chambers" w:date="2015-11-16T17:16:00Z">
        <w:r w:rsidR="00A636CF">
          <w:t xml:space="preserve"> are</w:t>
        </w:r>
      </w:ins>
      <w:del w:id="309" w:author="Michael Chambers" w:date="2015-11-16T17:16:00Z">
        <w:r w:rsidDel="00A636CF">
          <w:delText>,</w:delText>
        </w:r>
      </w:del>
      <w:r>
        <w:t xml:space="preserve"> </w:t>
      </w:r>
      <w:del w:id="310" w:author="Michael Chambers" w:date="2015-11-16T17:16:00Z">
        <w:r w:rsidDel="00A636CF">
          <w:delText xml:space="preserve">consistent </w:delText>
        </w:r>
      </w:del>
      <w:ins w:id="311" w:author="Michael Chambers" w:date="2015-11-16T17:16:00Z">
        <w:r w:rsidR="00A636CF">
          <w:t xml:space="preserve">indicative of </w:t>
        </w:r>
      </w:ins>
      <w:del w:id="312" w:author="Michael Chambers" w:date="2015-11-16T17:16:00Z">
        <w:r w:rsidDel="00A636CF">
          <w:delText xml:space="preserve">with </w:delText>
        </w:r>
      </w:del>
      <w:r>
        <w:t xml:space="preserve">the changing roles of </w:t>
      </w:r>
      <w:proofErr w:type="spellStart"/>
      <w:r>
        <w:t>Gro</w:t>
      </w:r>
      <w:proofErr w:type="spellEnd"/>
      <w:r>
        <w:t xml:space="preserve"> throughout development, as the </w:t>
      </w:r>
      <w:ins w:id="313" w:author="Michael Chambers" w:date="2015-11-16T17:17:00Z">
        <w:r w:rsidR="00A636CF">
          <w:t xml:space="preserve">shifting </w:t>
        </w:r>
      </w:ins>
      <w:r>
        <w:t>availability of sequence-specific transcription factors</w:t>
      </w:r>
      <w:del w:id="314" w:author="Michael Chambers" w:date="2015-11-16T17:17:00Z">
        <w:r w:rsidDel="00A636CF">
          <w:delText xml:space="preserve"> </w:delText>
        </w:r>
      </w:del>
      <w:ins w:id="315" w:author="Michael Chambers" w:date="2015-11-16T17:18:00Z">
        <w:r w:rsidR="00A636CF">
          <w:t xml:space="preserve"> </w:t>
        </w:r>
        <w:r w:rsidR="001548F2">
          <w:t xml:space="preserve">modulates </w:t>
        </w:r>
        <w:proofErr w:type="spellStart"/>
        <w:r w:rsidR="001548F2">
          <w:t>Gro</w:t>
        </w:r>
      </w:ins>
      <w:proofErr w:type="spellEnd"/>
      <w:ins w:id="316" w:author="Michael Chambers" w:date="2015-11-16T17:19:00Z">
        <w:r w:rsidR="001548F2">
          <w:t xml:space="preserve"> recruitment to chromatin</w:t>
        </w:r>
      </w:ins>
      <w:del w:id="317" w:author="Michael Chambers" w:date="2015-11-16T17:17:00Z">
        <w:r w:rsidDel="00A636CF">
          <w:delText xml:space="preserve">changes </w:delText>
        </w:r>
      </w:del>
      <w:del w:id="318" w:author="Michael Chambers" w:date="2015-11-16T17:16:00Z">
        <w:r w:rsidDel="00A636CF">
          <w:delText xml:space="preserve">across </w:delText>
        </w:r>
      </w:del>
      <w:del w:id="319" w:author="Michael Chambers" w:date="2015-11-16T17:17:00Z">
        <w:r w:rsidDel="00A636CF">
          <w:delText>the embryo</w:delText>
        </w:r>
      </w:del>
      <w:r>
        <w:t xml:space="preserve">. </w:t>
      </w:r>
    </w:p>
    <w:p w14:paraId="7D46B77A" w14:textId="705A55B9" w:rsidR="003C3AB8" w:rsidRDefault="003C3AB8" w:rsidP="00D67447">
      <w:pPr>
        <w:spacing w:line="480" w:lineRule="auto"/>
        <w:ind w:firstLine="720"/>
        <w:rPr>
          <w:ins w:id="320" w:author="Michael Chambers" w:date="2015-11-17T20:57:00Z"/>
        </w:rPr>
      </w:pPr>
      <w:ins w:id="321" w:author="Michael Chambers" w:date="2015-11-17T21:03:00Z">
        <w:r>
          <w:t xml:space="preserve">We observe that </w:t>
        </w:r>
        <w:proofErr w:type="spellStart"/>
        <w:r>
          <w:t>Gro</w:t>
        </w:r>
        <w:proofErr w:type="spellEnd"/>
        <w:r>
          <w:t xml:space="preserve"> is recruited to the Dorsal-binding regulatory modules of three ventrally-repressed genes, consistent with Dorsal-mediated recruitment and repression. </w:t>
        </w:r>
        <w:proofErr w:type="spellStart"/>
        <w:r>
          <w:t>Gro</w:t>
        </w:r>
        <w:proofErr w:type="spellEnd"/>
        <w:r>
          <w:t xml:space="preserve"> occupies multiple distinct regions within and surrounding two of these genes, as well as at the transcription start sites of all three. We find this trend extends globally to Groucho-associated genes, with the majority of </w:t>
        </w:r>
        <w:proofErr w:type="spellStart"/>
        <w:r>
          <w:t>Gro</w:t>
        </w:r>
        <w:proofErr w:type="spellEnd"/>
        <w:r>
          <w:t xml:space="preserve"> binding in clusters of multiple localized peaks less than 1 kb in width. </w:t>
        </w:r>
        <w:r w:rsidRPr="00BD7E41">
          <w:t>As</w:t>
        </w:r>
        <w:r>
          <w:rPr>
            <w:i/>
          </w:rPr>
          <w:t xml:space="preserve"> </w:t>
        </w:r>
        <w:proofErr w:type="spellStart"/>
        <w:r>
          <w:t>Gro</w:t>
        </w:r>
        <w:proofErr w:type="spellEnd"/>
        <w:r>
          <w:t xml:space="preserve"> tetramers can crosslink chromatin</w:t>
        </w:r>
        <w:r>
          <w:rPr>
            <w:i/>
          </w:rPr>
          <w:t xml:space="preserve"> </w:t>
        </w:r>
        <w:r>
          <w:t xml:space="preserve">arrays </w:t>
        </w:r>
        <w:r>
          <w:rPr>
            <w:i/>
          </w:rPr>
          <w:t xml:space="preserve">in vitro </w:t>
        </w:r>
      </w:ins>
      <w:r w:rsidR="00AF559D">
        <w:fldChar w:fldCharType="begin"/>
      </w:r>
      <w:r w:rsidR="00AF559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AF559D">
        <w:fldChar w:fldCharType="separate"/>
      </w:r>
      <w:r w:rsidR="00AF559D">
        <w:rPr>
          <w:noProof/>
        </w:rPr>
        <w:t>(Sekiya and Zaret, 2007)</w:t>
      </w:r>
      <w:r w:rsidR="00AF559D">
        <w:fldChar w:fldCharType="end"/>
      </w:r>
      <w:ins w:id="322" w:author="Michael Chambers" w:date="2015-11-17T21:03:00Z">
        <w:r>
          <w:t xml:space="preserve">, the presence of these peak clusters may represent the extension of this function to </w:t>
        </w:r>
        <w:r>
          <w:rPr>
            <w:i/>
          </w:rPr>
          <w:t xml:space="preserve">in vivo </w:t>
        </w:r>
        <w:r>
          <w:t>contexts.</w:t>
        </w:r>
      </w:ins>
    </w:p>
    <w:p w14:paraId="19A28E08" w14:textId="175015A8" w:rsidR="003C0EDF" w:rsidRDefault="00BD3C96" w:rsidP="00D67447">
      <w:pPr>
        <w:spacing w:line="480" w:lineRule="auto"/>
        <w:ind w:firstLine="720"/>
        <w:rPr>
          <w:ins w:id="323" w:author="Michael Chambers" w:date="2015-11-17T19:49:00Z"/>
        </w:rPr>
      </w:pPr>
      <w:ins w:id="324" w:author="Michael Chambers" w:date="2015-11-16T17:31:00Z">
        <w:r>
          <w:t xml:space="preserve">Many </w:t>
        </w:r>
      </w:ins>
      <w:proofErr w:type="spellStart"/>
      <w:ins w:id="325" w:author="Michael Chambers" w:date="2015-11-17T19:56:00Z">
        <w:r w:rsidR="00914148">
          <w:t>Gro</w:t>
        </w:r>
        <w:proofErr w:type="spellEnd"/>
        <w:r w:rsidR="00914148">
          <w:t xml:space="preserve"> binding</w:t>
        </w:r>
      </w:ins>
      <w:ins w:id="326" w:author="Michael Chambers" w:date="2015-11-16T17:31:00Z">
        <w:r>
          <w:t xml:space="preserve"> sites correspond </w:t>
        </w:r>
      </w:ins>
      <w:ins w:id="327" w:author="Michael Chambers" w:date="2015-11-16T17:39:00Z">
        <w:r>
          <w:t>to</w:t>
        </w:r>
      </w:ins>
      <w:ins w:id="328" w:author="Michael Chambers" w:date="2015-11-16T17:31:00Z">
        <w:r>
          <w:t xml:space="preserve"> regions of </w:t>
        </w:r>
      </w:ins>
      <w:ins w:id="329" w:author="Michael Chambers" w:date="2015-11-16T17:39:00Z">
        <w:r>
          <w:t xml:space="preserve">high </w:t>
        </w:r>
      </w:ins>
      <w:ins w:id="330" w:author="Michael Chambers" w:date="2015-11-16T17:38:00Z">
        <w:r>
          <w:t>chromatin accessibility</w:t>
        </w:r>
      </w:ins>
      <w:ins w:id="331" w:author="Michael Chambers" w:date="2015-11-16T17:39:00Z">
        <w:r>
          <w:t xml:space="preserve"> </w:t>
        </w:r>
      </w:ins>
      <w:ins w:id="332" w:author="Michael Chambers" w:date="2015-11-17T19:56:00Z">
        <w:r w:rsidR="00914148">
          <w:t xml:space="preserve">and/or HOT regions </w:t>
        </w:r>
      </w:ins>
      <w:ins w:id="333" w:author="Michael Chambers" w:date="2015-11-16T17:39:00Z">
        <w:r>
          <w:t>occupied by several additional transcription factors.</w:t>
        </w:r>
      </w:ins>
      <w:ins w:id="334" w:author="Michael Chambers" w:date="2015-11-17T20:09:00Z">
        <w:r w:rsidR="003C3664">
          <w:t xml:space="preserve"> These highly-accessible sites are</w:t>
        </w:r>
      </w:ins>
      <w:ins w:id="335" w:author="Michael Chambers" w:date="2015-11-17T20:10:00Z">
        <w:r w:rsidR="003C3664">
          <w:t xml:space="preserve"> thought to result from low-affinity</w:t>
        </w:r>
      </w:ins>
      <w:ins w:id="336" w:author="Michael Chambers" w:date="2015-11-17T20:11:00Z">
        <w:r w:rsidR="003C3664">
          <w:t xml:space="preserve"> interactions between transcription factors and DNA</w:t>
        </w:r>
      </w:ins>
      <w:ins w:id="337" w:author="Michael Chambers" w:date="2015-11-17T20:27:00Z">
        <w:r w:rsidR="00492540">
          <w:t xml:space="preserve"> and</w:t>
        </w:r>
      </w:ins>
      <w:ins w:id="338" w:author="Michael Chambers" w:date="2015-11-17T20:11:00Z">
        <w:r w:rsidR="003C3664">
          <w:t xml:space="preserve"> </w:t>
        </w:r>
      </w:ins>
      <w:ins w:id="339" w:author="Michael Chambers" w:date="2015-11-17T20:27:00Z">
        <w:r w:rsidR="00492540">
          <w:t xml:space="preserve">generally lack </w:t>
        </w:r>
      </w:ins>
      <w:ins w:id="340" w:author="Michael Chambers" w:date="2015-11-17T20:11:00Z">
        <w:r w:rsidR="003C3664">
          <w:t xml:space="preserve">regulatory potential </w:t>
        </w:r>
      </w:ins>
      <w:r w:rsidR="00AF559D">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rsidR="00AF559D">
        <w:instrText xml:space="preserve"> ADDIN EN.CITE </w:instrText>
      </w:r>
      <w:r w:rsidR="00AF559D">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rsidR="00AF559D">
        <w:instrText xml:space="preserve"> ADDIN EN.CITE.DATA </w:instrText>
      </w:r>
      <w:r w:rsidR="00AF559D">
        <w:fldChar w:fldCharType="end"/>
      </w:r>
      <w:r w:rsidR="00AF559D">
        <w:fldChar w:fldCharType="separate"/>
      </w:r>
      <w:r w:rsidR="00AF559D">
        <w:rPr>
          <w:noProof/>
        </w:rPr>
        <w:t>(Fisher et al., 2012)</w:t>
      </w:r>
      <w:r w:rsidR="00AF559D">
        <w:fldChar w:fldCharType="end"/>
      </w:r>
      <w:ins w:id="341" w:author="Michael Chambers" w:date="2015-11-17T20:11:00Z">
        <w:r w:rsidR="003C3664">
          <w:t>.</w:t>
        </w:r>
      </w:ins>
      <w:ins w:id="342" w:author="Michael Chambers" w:date="2015-11-17T20:10:00Z">
        <w:r w:rsidR="003C3664">
          <w:t xml:space="preserve"> </w:t>
        </w:r>
      </w:ins>
      <w:ins w:id="343" w:author="Michael Chambers" w:date="2015-11-17T20:49:00Z">
        <w:r w:rsidR="00BF1330">
          <w:t>Some factors bound at these</w:t>
        </w:r>
      </w:ins>
      <w:ins w:id="344" w:author="Michael Chambers" w:date="2015-11-17T20:13:00Z">
        <w:r w:rsidR="00DD60B5">
          <w:t xml:space="preserve"> </w:t>
        </w:r>
      </w:ins>
      <w:ins w:id="345" w:author="Michael Chambers" w:date="2015-11-17T20:41:00Z">
        <w:r w:rsidR="005335A9">
          <w:t>are</w:t>
        </w:r>
      </w:ins>
      <w:ins w:id="346" w:author="Michael Chambers" w:date="2015-11-17T20:13:00Z">
        <w:r w:rsidR="00DD60B5">
          <w:t xml:space="preserve"> biochemically activate, however</w:t>
        </w:r>
      </w:ins>
      <w:ins w:id="347" w:author="Michael Chambers" w:date="2015-11-17T19:56:00Z">
        <w:r w:rsidR="00914148">
          <w:t xml:space="preserve">, </w:t>
        </w:r>
      </w:ins>
      <w:ins w:id="348" w:author="Michael Chambers" w:date="2015-11-17T20:13:00Z">
        <w:r w:rsidR="00DD60B5">
          <w:t xml:space="preserve">as a recent study found Hairy binds extensively to these </w:t>
        </w:r>
      </w:ins>
      <w:ins w:id="349" w:author="Michael Chambers" w:date="2015-11-17T20:23:00Z">
        <w:r w:rsidR="00492540">
          <w:t xml:space="preserve">presumably </w:t>
        </w:r>
      </w:ins>
      <w:ins w:id="350" w:author="Michael Chambers" w:date="2015-11-17T20:13:00Z">
        <w:r w:rsidR="00DD60B5">
          <w:t xml:space="preserve">inert regions, resulting in widespread but </w:t>
        </w:r>
      </w:ins>
      <w:ins w:id="351" w:author="Michael Chambers" w:date="2015-11-17T20:14:00Z">
        <w:r w:rsidR="00DD60B5">
          <w:t>largely</w:t>
        </w:r>
      </w:ins>
      <w:ins w:id="352" w:author="Michael Chambers" w:date="2015-11-17T20:13:00Z">
        <w:r w:rsidR="00DD60B5">
          <w:t xml:space="preserve"> </w:t>
        </w:r>
      </w:ins>
      <w:ins w:id="353" w:author="Michael Chambers" w:date="2015-11-17T20:14:00Z">
        <w:r w:rsidR="00DD60B5">
          <w:t xml:space="preserve">non-regulatory H3 and H4 </w:t>
        </w:r>
        <w:proofErr w:type="spellStart"/>
        <w:r w:rsidR="00DD60B5">
          <w:t>deacetylation</w:t>
        </w:r>
      </w:ins>
      <w:proofErr w:type="spellEnd"/>
      <w:ins w:id="354" w:author="Michael Chambers" w:date="2015-11-17T20:40:00Z">
        <w:r w:rsidR="005335A9">
          <w:t xml:space="preserve">, </w:t>
        </w:r>
      </w:ins>
      <w:ins w:id="355" w:author="Michael Chambers" w:date="2015-11-17T20:41:00Z">
        <w:r w:rsidR="005335A9">
          <w:t>likely through association with Groucho</w:t>
        </w:r>
      </w:ins>
      <w:ins w:id="356" w:author="Michael Chambers" w:date="2015-11-17T20:14:00Z">
        <w:r w:rsidR="00DD60B5">
          <w:t xml:space="preserve"> </w:t>
        </w:r>
      </w:ins>
      <w:r w:rsidR="00AF559D">
        <w:fldChar w:fldCharType="begin"/>
      </w:r>
      <w:r w:rsidR="00AF559D">
        <w:instrText xml:space="preserve"> ADDIN EN.CITE &lt;EndNote&gt;&lt;Cite&gt;&lt;Author&gt;Kok&lt;/Author&gt;&lt;Year&gt;2015&lt;/Year&gt;&lt;RecNum&gt;3189&lt;/RecNum&gt;&lt;DisplayText&gt;(Kok et al., 2015)&lt;/DisplayText&gt;&lt;record&gt;&lt;rec-number&gt;3189&lt;/rec-number&gt;&lt;foreign-keys&gt;&lt;key app="EN" db-id="txpdr0vslpwzage5afxvdv2xds5vfp9zsafw" timestamp="1447731056"&gt;3189&lt;/key&gt;&lt;/foreign-keys&gt;&lt;ref-type name="Journal Article"&gt;17&lt;/ref-type&gt;&lt;contributors&gt;&lt;authors&gt;&lt;author&gt;Kok, K.&lt;/author&gt;&lt;author&gt;Ay, A.&lt;/author&gt;&lt;author&gt;Li, L. M.&lt;/author&gt;&lt;author&gt;Arnosti, D. N.&lt;/author&gt;&lt;/authors&gt;&lt;/contributors&gt;&lt;auth-address&gt;Genetics Program, Michigan State University, East Lansing, United States.&amp;#xD;Departments of Biology and Mathematics, Colgate University, Hamilton, United States.&amp;#xD;Janelia Research Campus, Howard Hughes Medical Institute, Ashburn, United States.&lt;/auth-address&gt;&lt;titles&gt;&lt;title&gt;Genome-wide errant targeting by Hairy&lt;/title&gt;&lt;secondary-title&gt;Elife&lt;/secondary-title&gt;&lt;/titles&gt;&lt;periodical&gt;&lt;full-title&gt;eLife&lt;/full-title&gt;&lt;/periodical&gt;&lt;volume&gt;4&lt;/volume&gt;&lt;keywords&gt;&lt;keyword&gt;D. melanogaster&lt;/keyword&gt;&lt;keyword&gt;chromatin&lt;/keyword&gt;&lt;keyword&gt;developmental biology&lt;/keyword&gt;&lt;keyword&gt;evolutionary biology&lt;/keyword&gt;&lt;keyword&gt;gene regulatory network&lt;/keyword&gt;&lt;keyword&gt;genomics&lt;/keyword&gt;&lt;keyword&gt;repression&lt;/keyword&gt;&lt;keyword&gt;stem cells&lt;/keyword&gt;&lt;keyword&gt;transcription&lt;/keyword&gt;&lt;/keywords&gt;&lt;dates&gt;&lt;year&gt;2015&lt;/year&gt;&lt;/dates&gt;&lt;isbn&gt;2050-084X (Electronic)&amp;#xD;2050-084X (Linking)&lt;/isbn&gt;&lt;accession-num&gt;26305409&lt;/accession-num&gt;&lt;urls&gt;&lt;related-urls&gt;&lt;url&gt;http://www.ncbi.nlm.nih.gov/pubmed/26305409&lt;/url&gt;&lt;/related-urls&gt;&lt;/urls&gt;&lt;custom2&gt;PMC4547095&lt;/custom2&gt;&lt;electronic-resource-num&gt;10.7554/eLife.06394&lt;/electronic-resource-num&gt;&lt;/record&gt;&lt;/Cite&gt;&lt;/EndNote&gt;</w:instrText>
      </w:r>
      <w:r w:rsidR="00AF559D">
        <w:fldChar w:fldCharType="separate"/>
      </w:r>
      <w:r w:rsidR="00AF559D">
        <w:rPr>
          <w:noProof/>
        </w:rPr>
        <w:t>(Kok et al., 2015)</w:t>
      </w:r>
      <w:r w:rsidR="00AF559D">
        <w:fldChar w:fldCharType="end"/>
      </w:r>
      <w:ins w:id="357" w:author="Michael Chambers" w:date="2015-11-17T20:14:00Z">
        <w:r w:rsidR="00DD60B5">
          <w:t>.</w:t>
        </w:r>
      </w:ins>
      <w:ins w:id="358" w:author="Michael Chambers" w:date="2015-11-17T20:41:00Z">
        <w:r w:rsidR="005335A9">
          <w:t xml:space="preserve"> Extensive localization of </w:t>
        </w:r>
        <w:proofErr w:type="spellStart"/>
        <w:r w:rsidR="005335A9">
          <w:t>Gro</w:t>
        </w:r>
        <w:proofErr w:type="spellEnd"/>
        <w:r w:rsidR="005335A9">
          <w:t xml:space="preserve"> to these sites </w:t>
        </w:r>
      </w:ins>
      <w:ins w:id="359" w:author="Michael Chambers" w:date="2015-11-17T20:42:00Z">
        <w:r w:rsidR="005335A9">
          <w:t xml:space="preserve">provides additional evidence that these </w:t>
        </w:r>
        <w:proofErr w:type="spellStart"/>
        <w:r w:rsidR="005335A9">
          <w:t>deacety</w:t>
        </w:r>
        <w:r w:rsidR="00BF1330">
          <w:t>lation</w:t>
        </w:r>
        <w:proofErr w:type="spellEnd"/>
        <w:r w:rsidR="00BF1330">
          <w:t xml:space="preserve"> events are </w:t>
        </w:r>
        <w:proofErr w:type="spellStart"/>
        <w:r w:rsidR="00BF1330">
          <w:t>Gro</w:t>
        </w:r>
        <w:proofErr w:type="spellEnd"/>
        <w:r w:rsidR="00BF1330">
          <w:t xml:space="preserve">-mediated, and that </w:t>
        </w:r>
        <w:proofErr w:type="spellStart"/>
        <w:r w:rsidR="00BF1330">
          <w:t>Gro</w:t>
        </w:r>
        <w:proofErr w:type="spellEnd"/>
        <w:r w:rsidR="00BF1330">
          <w:t xml:space="preserve">-mediated chromatin modification is not always </w:t>
        </w:r>
      </w:ins>
      <w:ins w:id="360" w:author="Michael Chambers" w:date="2015-11-17T20:50:00Z">
        <w:r w:rsidR="00BF1330">
          <w:t xml:space="preserve">in itself </w:t>
        </w:r>
      </w:ins>
      <w:ins w:id="361" w:author="Michael Chambers" w:date="2015-11-17T20:42:00Z">
        <w:r w:rsidR="00BF1330">
          <w:t>sufficient to modulate gene repression.</w:t>
        </w:r>
      </w:ins>
    </w:p>
    <w:p w14:paraId="59A8E692" w14:textId="77777777" w:rsidR="00401D8C" w:rsidRDefault="00401D8C" w:rsidP="00401D8C">
      <w:pPr>
        <w:spacing w:line="480" w:lineRule="auto"/>
        <w:rPr>
          <w:ins w:id="362" w:author="Michael Chambers" w:date="2015-11-17T21:15:00Z"/>
          <w:i/>
        </w:rPr>
      </w:pPr>
    </w:p>
    <w:p w14:paraId="3D9402DA" w14:textId="77777777" w:rsidR="00401D8C" w:rsidRPr="00BD7E41" w:rsidRDefault="00401D8C" w:rsidP="00401D8C">
      <w:pPr>
        <w:spacing w:line="480" w:lineRule="auto"/>
        <w:rPr>
          <w:ins w:id="363" w:author="Michael Chambers" w:date="2015-11-17T21:15:00Z"/>
          <w:i/>
        </w:rPr>
      </w:pPr>
      <w:ins w:id="364" w:author="Michael Chambers" w:date="2015-11-17T21:15:00Z">
        <w:r>
          <w:rPr>
            <w:i/>
          </w:rPr>
          <w:t xml:space="preserve">Enrichment of </w:t>
        </w:r>
        <w:proofErr w:type="spellStart"/>
        <w:r>
          <w:rPr>
            <w:i/>
          </w:rPr>
          <w:t>Gro</w:t>
        </w:r>
        <w:proofErr w:type="spellEnd"/>
        <w:r>
          <w:rPr>
            <w:i/>
          </w:rPr>
          <w:t xml:space="preserve"> binding within genes</w:t>
        </w:r>
      </w:ins>
    </w:p>
    <w:p w14:paraId="47A382F3" w14:textId="37FA9DF3" w:rsidR="003E04C3" w:rsidRDefault="00401D8C">
      <w:pPr>
        <w:spacing w:line="480" w:lineRule="auto"/>
        <w:ind w:firstLine="720"/>
        <w:rPr>
          <w:ins w:id="365" w:author="Michael Chambers" w:date="2015-11-17T19:51:00Z"/>
        </w:rPr>
      </w:pPr>
      <w:ins w:id="366" w:author="Michael Chambers" w:date="2015-11-17T21:15:00Z">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w:t>
        </w:r>
        <w:proofErr w:type="spellStart"/>
        <w:r>
          <w:t>Gro</w:t>
        </w:r>
        <w:proofErr w:type="spellEnd"/>
        <w:r>
          <w:t xml:space="preserve"> to become repressed, dependent on </w:t>
        </w:r>
        <w:proofErr w:type="spellStart"/>
        <w:r>
          <w:t>timepoint</w:t>
        </w:r>
        <w:proofErr w:type="spellEnd"/>
        <w:r>
          <w:t xml:space="preserve">, reinforcing that Groucho binding within genes is a common strategy of Groucho regulation. Multiple factors, including </w:t>
        </w:r>
        <w:proofErr w:type="spellStart"/>
        <w:r>
          <w:t>Kruppel</w:t>
        </w:r>
        <w:proofErr w:type="spellEnd"/>
        <w:r>
          <w:t xml:space="preserve"> and Twist have been shown to commonly localize to </w:t>
        </w:r>
        <w:proofErr w:type="spellStart"/>
        <w:r>
          <w:t>intronic</w:t>
        </w:r>
        <w:proofErr w:type="spellEnd"/>
        <w:r>
          <w:t xml:space="preserve"> regions </w:t>
        </w:r>
      </w:ins>
      <w:r w:rsidR="00AF559D">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rsidR="00AF559D">
        <w:instrText xml:space="preserve"> ADDIN EN.CITE </w:instrText>
      </w:r>
      <w:r w:rsidR="00AF559D">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rsidR="00AF559D">
        <w:instrText xml:space="preserve"> ADDIN EN.CITE.DATA </w:instrText>
      </w:r>
      <w:r w:rsidR="00AF559D">
        <w:fldChar w:fldCharType="end"/>
      </w:r>
      <w:r w:rsidR="00AF559D">
        <w:fldChar w:fldCharType="separate"/>
      </w:r>
      <w:r w:rsidR="00AF559D">
        <w:rPr>
          <w:noProof/>
        </w:rPr>
        <w:t>(Matyash et al., 2004; Sandmann et al., 2007; Zeitlinger et al., 2007)</w:t>
      </w:r>
      <w:r w:rsidR="00AF559D">
        <w:fldChar w:fldCharType="end"/>
      </w:r>
      <w:ins w:id="367" w:author="Michael Chambers" w:date="2015-11-17T21:15:00Z">
        <w:r>
          <w:t xml:space="preserve">. The regulatory logic behind </w:t>
        </w:r>
        <w:proofErr w:type="spellStart"/>
        <w:r>
          <w:t>intronic</w:t>
        </w:r>
        <w:proofErr w:type="spellEnd"/>
        <w:r>
          <w:t xml:space="preserve"> </w:t>
        </w:r>
        <w:proofErr w:type="spellStart"/>
        <w:r>
          <w:t>cis</w:t>
        </w:r>
        <w:proofErr w:type="spellEnd"/>
        <w:r>
          <w:t xml:space="preserve">-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ins>
      <w:r w:rsidR="00AF559D">
        <w:fldChar w:fldCharType="begin"/>
      </w:r>
      <w:r w:rsidR="00AF559D">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rsidR="00AF559D">
        <w:fldChar w:fldCharType="separate"/>
      </w:r>
      <w:r w:rsidR="00AF559D">
        <w:rPr>
          <w:noProof/>
        </w:rPr>
        <w:t>(Yenerall et al., 2011)</w:t>
      </w:r>
      <w:r w:rsidR="00AF559D">
        <w:fldChar w:fldCharType="end"/>
      </w:r>
      <w:ins w:id="368" w:author="Michael Chambers" w:date="2015-11-17T21:15:00Z">
        <w:r>
          <w:t xml:space="preserve">. Consistent with this hypothesis, genes poised for rapid activation during development have significantly higher frequencies of intron loss </w:t>
        </w:r>
      </w:ins>
      <w:r w:rsidR="00AF559D">
        <w:fldChar w:fldCharType="begin"/>
      </w:r>
      <w:r w:rsidR="00AF559D">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rsidR="00AF559D">
        <w:fldChar w:fldCharType="separate"/>
      </w:r>
      <w:r w:rsidR="00AF559D">
        <w:rPr>
          <w:noProof/>
        </w:rPr>
        <w:t>(Jiang et al., 2014)</w:t>
      </w:r>
      <w:r w:rsidR="00AF559D">
        <w:fldChar w:fldCharType="end"/>
      </w:r>
      <w:ins w:id="369" w:author="Michael Chambers" w:date="2015-11-17T21:15:00Z">
        <w:r>
          <w:t xml:space="preserve">. One explanation of the regulatory rational behind </w:t>
        </w:r>
        <w:proofErr w:type="spellStart"/>
        <w:r>
          <w:t>intronic</w:t>
        </w:r>
        <w:proofErr w:type="spellEnd"/>
        <w:r>
          <w:t xml:space="preserve"> repressor binding comes from the observation of a significant lag </w:t>
        </w:r>
      </w:ins>
      <w:ins w:id="370" w:author="Michael Chambers" w:date="2015-11-17T21:17:00Z">
        <w:r w:rsidR="00142A97">
          <w:t>between Snail binding to silencing elements and</w:t>
        </w:r>
      </w:ins>
      <w:ins w:id="371" w:author="Michael Chambers" w:date="2015-11-17T21:15:00Z">
        <w:r>
          <w:t xml:space="preserve"> </w:t>
        </w:r>
      </w:ins>
      <w:ins w:id="372" w:author="Michael Chambers" w:date="2015-11-17T21:17:00Z">
        <w:r w:rsidR="00A93454">
          <w:t>complete</w:t>
        </w:r>
      </w:ins>
      <w:ins w:id="373" w:author="Michael Chambers" w:date="2015-11-17T21:15:00Z">
        <w:r>
          <w:t xml:space="preserve"> repressio</w:t>
        </w:r>
        <w:r w:rsidR="00142A97">
          <w:t>n of target genes</w:t>
        </w:r>
        <w:r>
          <w:t>. This is due to the inability of the repressor to affect active polymerases downstream from the promoter region</w:t>
        </w:r>
        <w:r w:rsidDel="0035018D">
          <w:t xml:space="preserve"> </w:t>
        </w:r>
      </w:ins>
      <w:r w:rsidR="00AF559D">
        <w:fldChar w:fldCharType="begin"/>
      </w:r>
      <w:r w:rsidR="00AF559D">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rsidR="00AF559D">
        <w:fldChar w:fldCharType="separate"/>
      </w:r>
      <w:r w:rsidR="00AF559D">
        <w:rPr>
          <w:noProof/>
        </w:rPr>
        <w:t>(Bothma et al., 2011)</w:t>
      </w:r>
      <w:r w:rsidR="00AF559D">
        <w:fldChar w:fldCharType="end"/>
      </w:r>
      <w:ins w:id="374" w:author="Michael Chambers" w:date="2015-11-17T21:15:00Z">
        <w:r>
          <w:t xml:space="preserve">.  Due to the relatively slow rate of progression of </w:t>
        </w:r>
        <w:proofErr w:type="spellStart"/>
        <w:r>
          <w:t>PolII</w:t>
        </w:r>
        <w:proofErr w:type="spellEnd"/>
        <w:r>
          <w:t xml:space="preserve"> (~ 1.1 to 1.5 kb per min in </w:t>
        </w:r>
        <w:r>
          <w:rPr>
            <w:i/>
          </w:rPr>
          <w:t>Drosophila</w:t>
        </w:r>
        <w:r w:rsidRPr="00BD7E41">
          <w:t>)</w:t>
        </w:r>
        <w:r>
          <w:t xml:space="preserve">, this lag time can become significant, especially under developmental contexts in which precise temporal control of gene expression is required </w:t>
        </w:r>
      </w:ins>
      <w:r w:rsidR="00AF559D">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rsidR="00AF559D">
        <w:instrText xml:space="preserve"> ADDIN EN.CITE </w:instrText>
      </w:r>
      <w:r w:rsidR="00AF559D">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rsidR="00AF559D">
        <w:instrText xml:space="preserve"> ADDIN EN.CITE.DATA </w:instrText>
      </w:r>
      <w:r w:rsidR="00AF559D">
        <w:fldChar w:fldCharType="end"/>
      </w:r>
      <w:r w:rsidR="00AF559D">
        <w:fldChar w:fldCharType="separate"/>
      </w:r>
      <w:r w:rsidR="00AF559D">
        <w:rPr>
          <w:noProof/>
        </w:rPr>
        <w:t>(Ardehali and Lis, 2009; Biemar et al., 2005)</w:t>
      </w:r>
      <w:r w:rsidR="00AF559D">
        <w:fldChar w:fldCharType="end"/>
      </w:r>
      <w:ins w:id="375" w:author="Michael Chambers" w:date="2015-11-17T21:15:00Z">
        <w:r>
          <w:t xml:space="preserve">. Studies have shown that changes in chromatin structure propagate across gene lengths at rates considerably faster than the rate of </w:t>
        </w:r>
        <w:proofErr w:type="spellStart"/>
        <w:r>
          <w:t>PolII</w:t>
        </w:r>
        <w:proofErr w:type="spellEnd"/>
        <w:r>
          <w:t xml:space="preserve"> </w:t>
        </w:r>
        <w:proofErr w:type="spellStart"/>
        <w:r>
          <w:t>processivity</w:t>
        </w:r>
        <w:proofErr w:type="spellEnd"/>
        <w:r>
          <w:t xml:space="preserve"> </w:t>
        </w:r>
      </w:ins>
      <w:r w:rsidR="00AF559D">
        <w:fldChar w:fldCharType="begin"/>
      </w:r>
      <w:r w:rsidR="00AF559D">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rsidR="00AF559D">
        <w:fldChar w:fldCharType="separate"/>
      </w:r>
      <w:r w:rsidR="00AF559D">
        <w:rPr>
          <w:noProof/>
        </w:rPr>
        <w:t>(Petesch and Lis, 2008)</w:t>
      </w:r>
      <w:r w:rsidR="00AF559D">
        <w:fldChar w:fldCharType="end"/>
      </w:r>
      <w:ins w:id="376" w:author="Michael Chambers" w:date="2015-11-17T21:15:00Z">
        <w:r>
          <w:t xml:space="preserve">. As </w:t>
        </w:r>
        <w:proofErr w:type="spellStart"/>
        <w:r>
          <w:t>Gro</w:t>
        </w:r>
        <w:proofErr w:type="spellEnd"/>
        <w:r>
          <w:t xml:space="preserve"> recruitment has been shown to spread chromatin marks throughout extended regions of target genes </w:t>
        </w:r>
      </w:ins>
      <w:r w:rsidR="00AF559D">
        <w:fldChar w:fldCharType="begin"/>
      </w:r>
      <w:r w:rsidR="00AF559D">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rsidR="00AF559D">
        <w:fldChar w:fldCharType="separate"/>
      </w:r>
      <w:r w:rsidR="00AF559D">
        <w:rPr>
          <w:noProof/>
        </w:rPr>
        <w:t>(Li and Arnosti, 2011)</w:t>
      </w:r>
      <w:r w:rsidR="00AF559D">
        <w:fldChar w:fldCharType="end"/>
      </w:r>
      <w:ins w:id="377" w:author="Michael Chambers" w:date="2015-11-17T21:15:00Z">
        <w:r>
          <w:t xml:space="preserve">, direct association of </w:t>
        </w:r>
        <w:proofErr w:type="spellStart"/>
        <w:r>
          <w:t>Gro</w:t>
        </w:r>
        <w:proofErr w:type="spellEnd"/>
        <w:r>
          <w:t xml:space="preserve"> with sites within genes may represent a common motif </w:t>
        </w:r>
      </w:ins>
      <w:ins w:id="378" w:author="Michael Chambers" w:date="2015-11-17T21:19:00Z">
        <w:r w:rsidR="00142A97">
          <w:t>enabling</w:t>
        </w:r>
      </w:ins>
      <w:ins w:id="379" w:author="Michael Chambers" w:date="2015-11-17T21:15:00Z">
        <w:r>
          <w:t xml:space="preserve"> </w:t>
        </w:r>
      </w:ins>
      <w:ins w:id="380" w:author="Michael Chambers" w:date="2015-11-17T21:19:00Z">
        <w:r w:rsidR="00142A97">
          <w:t xml:space="preserve">more </w:t>
        </w:r>
      </w:ins>
      <w:ins w:id="381" w:author="Michael Chambers" w:date="2015-11-17T21:15:00Z">
        <w:r>
          <w:t>rapid gene inactivation</w:t>
        </w:r>
      </w:ins>
      <w:ins w:id="382" w:author="Michael Chambers" w:date="2015-11-17T21:19:00Z">
        <w:r w:rsidR="00142A97">
          <w:t xml:space="preserve"> as opposed to recruitment to distant regulatory elements</w:t>
        </w:r>
      </w:ins>
      <w:ins w:id="383" w:author="Michael Chambers" w:date="2015-11-17T21:15:00Z">
        <w:r>
          <w:t>.</w:t>
        </w:r>
      </w:ins>
    </w:p>
    <w:p w14:paraId="7E412F98" w14:textId="77777777" w:rsidR="00142A97" w:rsidRDefault="00142A97">
      <w:pPr>
        <w:spacing w:line="480" w:lineRule="auto"/>
        <w:rPr>
          <w:ins w:id="384" w:author="Michael Chambers" w:date="2015-11-17T21:18:00Z"/>
          <w:i/>
        </w:rPr>
        <w:pPrChange w:id="385" w:author="Michael Chambers" w:date="2015-11-17T19:51:00Z">
          <w:pPr>
            <w:spacing w:line="480" w:lineRule="auto"/>
            <w:ind w:firstLine="720"/>
          </w:pPr>
        </w:pPrChange>
      </w:pPr>
    </w:p>
    <w:p w14:paraId="486E5A68" w14:textId="52CFBF06" w:rsidR="003E04C3" w:rsidRDefault="00401D8C">
      <w:pPr>
        <w:spacing w:line="480" w:lineRule="auto"/>
        <w:rPr>
          <w:ins w:id="386" w:author="Michael Chambers" w:date="2015-11-17T19:54:00Z"/>
          <w:i/>
        </w:rPr>
        <w:pPrChange w:id="387" w:author="Michael Chambers" w:date="2015-11-17T19:51:00Z">
          <w:pPr>
            <w:spacing w:line="480" w:lineRule="auto"/>
            <w:ind w:firstLine="720"/>
          </w:pPr>
        </w:pPrChange>
      </w:pPr>
      <w:ins w:id="388" w:author="Michael Chambers" w:date="2015-11-17T21:10:00Z">
        <w:r>
          <w:rPr>
            <w:i/>
          </w:rPr>
          <w:t>The mechanism of Groucho-mediated repression</w:t>
        </w:r>
      </w:ins>
    </w:p>
    <w:p w14:paraId="6F12A63B" w14:textId="19B18387" w:rsidR="00401D8C" w:rsidRDefault="00914148" w:rsidP="00401D8C">
      <w:pPr>
        <w:spacing w:line="480" w:lineRule="auto"/>
        <w:ind w:firstLine="720"/>
        <w:rPr>
          <w:ins w:id="389" w:author="Michael Chambers" w:date="2015-11-17T21:10:00Z"/>
        </w:rPr>
      </w:pPr>
      <w:proofErr w:type="spellStart"/>
      <w:ins w:id="390" w:author="Michael Chambers" w:date="2015-11-17T19:54:00Z">
        <w:r>
          <w:t>Gro</w:t>
        </w:r>
        <w:proofErr w:type="spellEnd"/>
        <w:r>
          <w:t xml:space="preserve"> interacts with the histone </w:t>
        </w:r>
        <w:proofErr w:type="spellStart"/>
        <w:r>
          <w:t>deacetylase</w:t>
        </w:r>
        <w:proofErr w:type="spellEnd"/>
        <w:r>
          <w:t xml:space="preserve"> HDAC1/Rpd3, leading to localized </w:t>
        </w:r>
        <w:proofErr w:type="spellStart"/>
        <w:r>
          <w:t>deacetylation</w:t>
        </w:r>
        <w:proofErr w:type="spellEnd"/>
        <w:r>
          <w:t xml:space="preserve"> of histones and a consequent increase in nucleosome density</w:t>
        </w:r>
      </w:ins>
      <w:ins w:id="391" w:author="Michael Chambers" w:date="2015-11-17T21:11:00Z">
        <w:r w:rsidR="00401D8C">
          <w:t xml:space="preserve"> and repression</w:t>
        </w:r>
      </w:ins>
      <w:ins w:id="392" w:author="Michael Chambers" w:date="2015-11-17T19:54:00Z">
        <w:r>
          <w:t xml:space="preserve"> </w:t>
        </w:r>
      </w:ins>
      <w:r w:rsidR="00AF559D">
        <w:fldChar w:fldCharType="begin"/>
      </w:r>
      <w:r w:rsidR="00AF559D">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AF559D">
        <w:fldChar w:fldCharType="separate"/>
      </w:r>
      <w:r w:rsidR="00AF559D">
        <w:rPr>
          <w:noProof/>
        </w:rPr>
        <w:t>(Winkler et al., 2010)</w:t>
      </w:r>
      <w:r w:rsidR="00AF559D">
        <w:fldChar w:fldCharType="end"/>
      </w:r>
      <w:ins w:id="393" w:author="Michael Chambers" w:date="2015-11-17T19:54:00Z">
        <w:r>
          <w:t xml:space="preserve">. </w:t>
        </w:r>
        <w:proofErr w:type="spellStart"/>
        <w:r>
          <w:t>Gro</w:t>
        </w:r>
        <w:proofErr w:type="spellEnd"/>
        <w:r>
          <w:t xml:space="preserve"> recruitment </w:t>
        </w:r>
      </w:ins>
      <w:ins w:id="394" w:author="Michael Chambers" w:date="2015-11-17T21:31:00Z">
        <w:r w:rsidR="00E55A0E">
          <w:t>can result in</w:t>
        </w:r>
      </w:ins>
      <w:ins w:id="395" w:author="Michael Chambers" w:date="2015-11-17T19:54:00Z">
        <w:r>
          <w:t xml:space="preserve"> </w:t>
        </w:r>
        <w:proofErr w:type="spellStart"/>
        <w:r>
          <w:t>deacetyl</w:t>
        </w:r>
        <w:r w:rsidR="00401D8C">
          <w:t>ation</w:t>
        </w:r>
        <w:proofErr w:type="spellEnd"/>
        <w:r w:rsidR="00401D8C">
          <w:t xml:space="preserve"> of H3 and H4 histone tails</w:t>
        </w:r>
      </w:ins>
      <w:ins w:id="396" w:author="Michael Chambers" w:date="2015-11-17T20:59:00Z">
        <w:r w:rsidR="003C3AB8">
          <w:t xml:space="preserve"> distantly from the site of recruitment</w:t>
        </w:r>
      </w:ins>
      <w:ins w:id="397" w:author="Michael Chambers" w:date="2015-11-17T19:54:00Z">
        <w:r>
          <w:t xml:space="preserve">, an observation that led to the hypothesis that </w:t>
        </w:r>
        <w:proofErr w:type="spellStart"/>
        <w:r>
          <w:t>Gro</w:t>
        </w:r>
        <w:proofErr w:type="spellEnd"/>
        <w:r>
          <w:t xml:space="preserve"> itself spreads throughout chromatin </w:t>
        </w:r>
      </w:ins>
      <w:r w:rsidR="00AF559D">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AF559D">
        <w:instrText xml:space="preserve"> ADDIN EN.CITE </w:instrText>
      </w:r>
      <w:r w:rsidR="00AF559D">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rsidR="00AF559D">
        <w:instrText xml:space="preserve"> ADDIN EN.CITE.DATA </w:instrText>
      </w:r>
      <w:r w:rsidR="00AF559D">
        <w:fldChar w:fldCharType="end"/>
      </w:r>
      <w:r w:rsidR="00AF559D">
        <w:fldChar w:fldCharType="separate"/>
      </w:r>
      <w:r w:rsidR="00AF559D">
        <w:rPr>
          <w:noProof/>
        </w:rPr>
        <w:t>(Kok et al., 2015; Martinez and Arnosti, 2008)</w:t>
      </w:r>
      <w:r w:rsidR="00AF559D">
        <w:fldChar w:fldCharType="end"/>
      </w:r>
      <w:ins w:id="398" w:author="Michael Chambers" w:date="2015-11-17T19:54:00Z">
        <w:r>
          <w:t xml:space="preserve">. As </w:t>
        </w:r>
      </w:ins>
      <w:ins w:id="399" w:author="Michael Chambers" w:date="2015-11-17T21:42:00Z">
        <w:r w:rsidR="009B3E2F">
          <w:t xml:space="preserve">data presented here suggests </w:t>
        </w:r>
      </w:ins>
      <w:proofErr w:type="spellStart"/>
      <w:ins w:id="400" w:author="Michael Chambers" w:date="2015-11-17T19:54:00Z">
        <w:r>
          <w:t>Gro</w:t>
        </w:r>
        <w:proofErr w:type="spellEnd"/>
        <w:r>
          <w:t xml:space="preserve"> does not appear to bind continuous stretches of chromatin in the embryo, </w:t>
        </w:r>
      </w:ins>
      <w:ins w:id="401" w:author="Michael Chambers" w:date="2015-11-17T21:42:00Z">
        <w:r w:rsidR="009B3E2F">
          <w:t xml:space="preserve">we propose that </w:t>
        </w:r>
      </w:ins>
      <w:ins w:id="402" w:author="Michael Chambers" w:date="2015-11-17T19:54:00Z">
        <w:r>
          <w:t xml:space="preserve">crosslinking </w:t>
        </w:r>
        <w:r>
          <w:lastRenderedPageBreak/>
          <w:t xml:space="preserve">could function as a mechanism to transfer these histone marks onto sites distant from </w:t>
        </w:r>
        <w:proofErr w:type="spellStart"/>
        <w:r>
          <w:t>Gro</w:t>
        </w:r>
        <w:proofErr w:type="spellEnd"/>
        <w:r>
          <w:t xml:space="preserve"> recruitment.</w:t>
        </w:r>
      </w:ins>
      <w:ins w:id="403" w:author="Michael Chambers" w:date="2015-11-17T21:33:00Z">
        <w:r w:rsidR="00CF0A15">
          <w:t xml:space="preserve"> </w:t>
        </w:r>
      </w:ins>
      <w:ins w:id="404" w:author="Michael Chambers" w:date="2015-11-17T21:36:00Z">
        <w:r w:rsidR="00CF0A15">
          <w:t xml:space="preserve">This crosslinking is potentially mediated </w:t>
        </w:r>
      </w:ins>
      <w:ins w:id="405" w:author="Michael Chambers" w:date="2015-11-17T21:41:00Z">
        <w:r w:rsidR="00CF0A15">
          <w:t>by</w:t>
        </w:r>
      </w:ins>
      <w:ins w:id="406" w:author="Michael Chambers" w:date="2015-11-17T21:36:00Z">
        <w:r w:rsidR="00CF0A15">
          <w:t xml:space="preserve"> </w:t>
        </w:r>
        <w:proofErr w:type="spellStart"/>
        <w:r w:rsidR="00CF0A15">
          <w:t>Gro</w:t>
        </w:r>
        <w:proofErr w:type="spellEnd"/>
        <w:r w:rsidR="00CF0A15">
          <w:t xml:space="preserve"> self-association </w:t>
        </w:r>
      </w:ins>
      <w:ins w:id="407" w:author="Michael Chambers" w:date="2015-11-17T21:41:00Z">
        <w:r w:rsidR="00CF0A15">
          <w:t>through</w:t>
        </w:r>
      </w:ins>
      <w:ins w:id="408" w:author="Michael Chambers" w:date="2015-11-17T21:36:00Z">
        <w:r w:rsidR="00CF0A15">
          <w:t xml:space="preserve"> interactions of the Q-domain</w:t>
        </w:r>
      </w:ins>
      <w:ins w:id="409" w:author="Michael Chambers" w:date="2015-11-17T21:33:00Z">
        <w:r w:rsidR="00CF0A15">
          <w:t>. Mutations to this domain which disrupt self-association</w:t>
        </w:r>
      </w:ins>
      <w:ins w:id="410" w:author="Michael Chambers" w:date="2015-11-17T21:38:00Z">
        <w:r w:rsidR="00CF0A15">
          <w:t xml:space="preserve"> result in </w:t>
        </w:r>
      </w:ins>
      <w:proofErr w:type="spellStart"/>
      <w:ins w:id="411" w:author="Michael Chambers" w:date="2015-11-17T21:44:00Z">
        <w:r w:rsidR="009B3E2F">
          <w:t>misregulation</w:t>
        </w:r>
        <w:proofErr w:type="spellEnd"/>
        <w:r w:rsidR="009B3E2F">
          <w:t xml:space="preserve"> of a subset of</w:t>
        </w:r>
      </w:ins>
      <w:ins w:id="412" w:author="Michael Chambers" w:date="2015-11-17T21:38:00Z">
        <w:r w:rsidR="009B3E2F">
          <w:t xml:space="preserve"> </w:t>
        </w:r>
        <w:proofErr w:type="spellStart"/>
        <w:r w:rsidR="009B3E2F">
          <w:t>Gro</w:t>
        </w:r>
        <w:proofErr w:type="spellEnd"/>
        <w:r w:rsidR="009B3E2F">
          <w:t xml:space="preserve"> targets</w:t>
        </w:r>
      </w:ins>
      <w:ins w:id="413" w:author="Michael Chambers" w:date="2015-11-17T21:43:00Z">
        <w:r w:rsidR="009B3E2F">
          <w:t xml:space="preserve"> </w:t>
        </w:r>
      </w:ins>
      <w:r w:rsidR="00AF559D">
        <w:fldChar w:fldCharType="begin"/>
      </w:r>
      <w:r w:rsidR="00AF559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AF559D">
        <w:fldChar w:fldCharType="separate"/>
      </w:r>
      <w:r w:rsidR="00AF559D">
        <w:rPr>
          <w:noProof/>
        </w:rPr>
        <w:t>(Kaul et al., 2014)</w:t>
      </w:r>
      <w:r w:rsidR="00AF559D">
        <w:fldChar w:fldCharType="end"/>
      </w:r>
      <w:ins w:id="414" w:author="Michael Chambers" w:date="2015-11-17T21:38:00Z">
        <w:r w:rsidR="00CF0A15">
          <w:t xml:space="preserve">. </w:t>
        </w:r>
      </w:ins>
      <w:ins w:id="415" w:author="Michael Chambers" w:date="2015-11-17T21:39:00Z">
        <w:r w:rsidR="00CF0A15">
          <w:t xml:space="preserve">This differential requirement for </w:t>
        </w:r>
        <w:proofErr w:type="spellStart"/>
        <w:r w:rsidR="00CF0A15">
          <w:t>oligomerization</w:t>
        </w:r>
        <w:proofErr w:type="spellEnd"/>
        <w:r w:rsidR="00CF0A15">
          <w:t xml:space="preserve"> can be explained by </w:t>
        </w:r>
      </w:ins>
      <w:ins w:id="416" w:author="Michael Chambers" w:date="2015-11-17T21:44:00Z">
        <w:r w:rsidR="009B3E2F">
          <w:t>our</w:t>
        </w:r>
      </w:ins>
      <w:ins w:id="417" w:author="Michael Chambers" w:date="2015-11-17T21:39:00Z">
        <w:r w:rsidR="00CF0A15">
          <w:t xml:space="preserve"> observation that </w:t>
        </w:r>
        <w:proofErr w:type="spellStart"/>
        <w:r w:rsidR="00CF0A15">
          <w:t>Gro</w:t>
        </w:r>
        <w:proofErr w:type="spellEnd"/>
        <w:r w:rsidR="00CF0A15">
          <w:t xml:space="preserve"> frequently localizes within genes and near transcription start sites</w:t>
        </w:r>
      </w:ins>
      <w:ins w:id="418" w:author="Michael Chambers" w:date="2015-11-17T21:44:00Z">
        <w:r w:rsidR="009B3E2F">
          <w:t xml:space="preserve"> in the embryo</w:t>
        </w:r>
      </w:ins>
      <w:ins w:id="419" w:author="Michael Chambers" w:date="2015-11-17T21:39:00Z">
        <w:r w:rsidR="00CF0A15">
          <w:t xml:space="preserve">, where the dependence on efficient </w:t>
        </w:r>
        <w:proofErr w:type="spellStart"/>
        <w:r w:rsidR="00CF0A15">
          <w:t>oligomerization</w:t>
        </w:r>
        <w:proofErr w:type="spellEnd"/>
        <w:r w:rsidR="00CF0A15">
          <w:t>-mediated transfer of histone modification would be reduced</w:t>
        </w:r>
      </w:ins>
      <w:ins w:id="420" w:author="Michael Chambers" w:date="2015-11-17T21:44:00Z">
        <w:r w:rsidR="009B3E2F">
          <w:t xml:space="preserve"> in comparison with recruitment to distant silencing regions</w:t>
        </w:r>
      </w:ins>
      <w:ins w:id="421" w:author="Michael Chambers" w:date="2015-11-17T21:39:00Z">
        <w:r w:rsidR="00CF0A15">
          <w:t xml:space="preserve">. </w:t>
        </w:r>
      </w:ins>
      <w:ins w:id="422" w:author="Michael Chambers" w:date="2015-11-17T21:10:00Z">
        <w:r w:rsidR="00401D8C">
          <w:t xml:space="preserve">Work presented in the next chapter will provide evidence that </w:t>
        </w:r>
        <w:proofErr w:type="spellStart"/>
        <w:r w:rsidR="00401D8C">
          <w:t>Gro</w:t>
        </w:r>
        <w:proofErr w:type="spellEnd"/>
        <w:r w:rsidR="00401D8C">
          <w:t xml:space="preserve">-mediated repression positively correlates with stalled RNA </w:t>
        </w:r>
        <w:proofErr w:type="spellStart"/>
        <w:r w:rsidR="00401D8C">
          <w:t>PolII</w:t>
        </w:r>
        <w:proofErr w:type="spellEnd"/>
        <w:r w:rsidR="00401D8C">
          <w:t xml:space="preserve"> in the embryo, which may represent another method of transcriptional silencing.  </w:t>
        </w:r>
      </w:ins>
    </w:p>
    <w:p w14:paraId="463F32F8" w14:textId="572786A1" w:rsidR="00914148" w:rsidRDefault="00914148" w:rsidP="00914148">
      <w:pPr>
        <w:spacing w:line="480" w:lineRule="auto"/>
        <w:ind w:firstLine="720"/>
        <w:rPr>
          <w:ins w:id="423" w:author="Michael Chambers" w:date="2015-11-17T19:54:00Z"/>
        </w:rPr>
      </w:pPr>
    </w:p>
    <w:p w14:paraId="3BC29D61" w14:textId="77777777" w:rsidR="003E04C3" w:rsidRPr="003E04C3" w:rsidDel="009B3E2F" w:rsidRDefault="003E04C3">
      <w:pPr>
        <w:spacing w:line="480" w:lineRule="auto"/>
        <w:rPr>
          <w:del w:id="424" w:author="Michael Chambers" w:date="2015-11-17T21:44:00Z"/>
          <w:i/>
          <w:rPrChange w:id="425" w:author="Michael Chambers" w:date="2015-11-17T19:51:00Z">
            <w:rPr>
              <w:del w:id="426" w:author="Michael Chambers" w:date="2015-11-17T21:44:00Z"/>
            </w:rPr>
          </w:rPrChange>
        </w:rPr>
        <w:pPrChange w:id="427" w:author="Michael Chambers" w:date="2015-11-17T19:51:00Z">
          <w:pPr>
            <w:spacing w:line="480" w:lineRule="auto"/>
            <w:ind w:firstLine="720"/>
          </w:pPr>
        </w:pPrChange>
      </w:pPr>
    </w:p>
    <w:p w14:paraId="72F820EE" w14:textId="34144B1D" w:rsidR="00EA0BFF" w:rsidRPr="00EA0BFF" w:rsidRDefault="00EA0BFF">
      <w:pPr>
        <w:spacing w:line="480" w:lineRule="auto"/>
        <w:rPr>
          <w:ins w:id="428" w:author="Michael Chambers" w:date="2015-11-17T21:08:00Z"/>
          <w:i/>
          <w:rPrChange w:id="429" w:author="Michael Chambers" w:date="2015-11-17T21:08:00Z">
            <w:rPr>
              <w:ins w:id="430" w:author="Michael Chambers" w:date="2015-11-17T21:08:00Z"/>
            </w:rPr>
          </w:rPrChange>
        </w:rPr>
        <w:pPrChange w:id="431" w:author="Michael Chambers" w:date="2015-11-17T21:08:00Z">
          <w:pPr>
            <w:spacing w:line="480" w:lineRule="auto"/>
            <w:ind w:firstLine="720"/>
          </w:pPr>
        </w:pPrChange>
      </w:pPr>
      <w:ins w:id="432" w:author="Michael Chambers" w:date="2015-11-17T21:08:00Z">
        <w:r>
          <w:rPr>
            <w:i/>
          </w:rPr>
          <w:t>Groucho and Dorsal</w:t>
        </w:r>
      </w:ins>
    </w:p>
    <w:p w14:paraId="1EC31223" w14:textId="15FEE7F2" w:rsidR="0072562C" w:rsidRDefault="003C0EDF" w:rsidP="003C0EDF">
      <w:pPr>
        <w:spacing w:line="480" w:lineRule="auto"/>
        <w:ind w:firstLine="720"/>
        <w:rPr>
          <w:ins w:id="433" w:author="Michael Chambers" w:date="2015-11-17T21:47:00Z"/>
        </w:rPr>
      </w:pPr>
      <w:del w:id="434" w:author="Michael Chambers" w:date="2015-11-16T17:50:00Z">
        <w:r w:rsidDel="00DA7EF3">
          <w:delText xml:space="preserve">During the 1.5 – 4 hr stage, </w:delText>
        </w:r>
      </w:del>
      <w:proofErr w:type="spellStart"/>
      <w:r>
        <w:t>Gro</w:t>
      </w:r>
      <w:proofErr w:type="spellEnd"/>
      <w:r>
        <w:t xml:space="preserve"> is essential for correct determination of cell fates along the dorsal-ventral axis through cooperation with Dorsal</w:t>
      </w:r>
      <w:ins w:id="435" w:author="Michael Chambers" w:date="2015-11-16T17:22:00Z">
        <w:r w:rsidR="00D4244C">
          <w:t xml:space="preserve"> and other DNA-binding factors</w:t>
        </w:r>
      </w:ins>
      <w:r>
        <w:t xml:space="preserve">. </w:t>
      </w:r>
      <w:ins w:id="436" w:author="Michael Chambers" w:date="2015-11-16T18:36:00Z">
        <w:r w:rsidR="00FD43B2">
          <w:t xml:space="preserve">Dorsal </w:t>
        </w:r>
      </w:ins>
      <w:ins w:id="437" w:author="Michael Chambers" w:date="2015-11-16T18:37:00Z">
        <w:r w:rsidR="00FD43B2">
          <w:t>functions</w:t>
        </w:r>
      </w:ins>
      <w:ins w:id="438" w:author="Michael Chambers" w:date="2015-11-16T18:36:00Z">
        <w:r w:rsidR="00FD43B2">
          <w:t xml:space="preserve"> as </w:t>
        </w:r>
      </w:ins>
      <w:ins w:id="439" w:author="Michael Chambers" w:date="2015-11-16T21:08:00Z">
        <w:r w:rsidR="006A7C70">
          <w:t>either</w:t>
        </w:r>
      </w:ins>
      <w:ins w:id="440" w:author="Michael Chambers" w:date="2015-11-16T18:37:00Z">
        <w:r w:rsidR="00FD43B2">
          <w:t xml:space="preserve"> </w:t>
        </w:r>
      </w:ins>
      <w:ins w:id="441" w:author="Michael Chambers" w:date="2015-11-16T18:36:00Z">
        <w:r w:rsidR="006A7C70">
          <w:t>an activator or</w:t>
        </w:r>
        <w:r w:rsidR="00FD43B2">
          <w:t xml:space="preserve"> repressor through interaction</w:t>
        </w:r>
      </w:ins>
      <w:ins w:id="442" w:author="Michael Chambers" w:date="2015-11-16T18:37:00Z">
        <w:r w:rsidR="00FD43B2">
          <w:t>s</w:t>
        </w:r>
      </w:ins>
      <w:ins w:id="443" w:author="Michael Chambers" w:date="2015-11-16T18:36:00Z">
        <w:r w:rsidR="00FD43B2">
          <w:t xml:space="preserve"> wit</w:t>
        </w:r>
        <w:r w:rsidR="00A7578F">
          <w:t>h</w:t>
        </w:r>
      </w:ins>
      <w:ins w:id="444" w:author="Michael Chambers" w:date="2015-11-16T21:08:00Z">
        <w:r w:rsidR="006A7C70">
          <w:t xml:space="preserve"> multiple</w:t>
        </w:r>
      </w:ins>
      <w:ins w:id="445" w:author="Michael Chambers" w:date="2015-11-16T18:36:00Z">
        <w:r w:rsidR="00A7578F">
          <w:t xml:space="preserve"> </w:t>
        </w:r>
      </w:ins>
      <w:proofErr w:type="spellStart"/>
      <w:ins w:id="446" w:author="Michael Chambers" w:date="2015-11-16T21:08:00Z">
        <w:r w:rsidR="006A7C70">
          <w:t>coregulators</w:t>
        </w:r>
      </w:ins>
      <w:proofErr w:type="spellEnd"/>
      <w:ins w:id="447" w:author="Michael Chambers" w:date="2015-11-16T21:16:00Z">
        <w:r w:rsidR="00AA726F">
          <w:t xml:space="preserve"> </w:t>
        </w:r>
      </w:ins>
      <w:r w:rsidR="00AF559D">
        <w:fldChar w:fldCharType="begin"/>
      </w:r>
      <w:r w:rsidR="00AF559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F559D">
        <w:fldChar w:fldCharType="separate"/>
      </w:r>
      <w:r w:rsidR="00AF559D">
        <w:rPr>
          <w:noProof/>
        </w:rPr>
        <w:t>(Dubnicoff et al., 1997)</w:t>
      </w:r>
      <w:r w:rsidR="00AF559D">
        <w:fldChar w:fldCharType="end"/>
      </w:r>
      <w:ins w:id="448" w:author="Michael Chambers" w:date="2015-11-16T21:06:00Z">
        <w:r w:rsidR="006A7C70">
          <w:t xml:space="preserve">. Dorsal </w:t>
        </w:r>
        <w:r w:rsidR="00A7578F">
          <w:t xml:space="preserve">is thought to recruit </w:t>
        </w:r>
        <w:proofErr w:type="spellStart"/>
        <w:r w:rsidR="00A7578F">
          <w:t>Gro</w:t>
        </w:r>
        <w:proofErr w:type="spellEnd"/>
        <w:r w:rsidR="00A7578F">
          <w:t xml:space="preserve"> only with the cooperation of additional transcription factors</w:t>
        </w:r>
      </w:ins>
      <w:ins w:id="449" w:author="Michael Chambers" w:date="2015-11-16T21:15:00Z">
        <w:r w:rsidR="0072562C">
          <w:t xml:space="preserve">, such as </w:t>
        </w:r>
        <w:proofErr w:type="spellStart"/>
        <w:r w:rsidR="0072562C">
          <w:t>Deadringer</w:t>
        </w:r>
        <w:proofErr w:type="spellEnd"/>
        <w:r w:rsidR="0072562C">
          <w:t xml:space="preserve"> (</w:t>
        </w:r>
        <w:proofErr w:type="spellStart"/>
        <w:r w:rsidR="0072562C">
          <w:t>Dri</w:t>
        </w:r>
        <w:proofErr w:type="spellEnd"/>
        <w:r w:rsidR="0072562C">
          <w:t>) and Cut (</w:t>
        </w:r>
        <w:proofErr w:type="spellStart"/>
        <w:r w:rsidR="0072562C">
          <w:t>ct</w:t>
        </w:r>
        <w:proofErr w:type="spellEnd"/>
        <w:r w:rsidR="0072562C">
          <w:t xml:space="preserve">), </w:t>
        </w:r>
      </w:ins>
      <w:ins w:id="450" w:author="Michael Chambers" w:date="2015-11-16T21:06:00Z">
        <w:r w:rsidR="00A7578F">
          <w:t>to silence a subset of all Dorsal targets</w:t>
        </w:r>
      </w:ins>
      <w:ins w:id="451" w:author="Michael Chambers" w:date="2015-11-16T21:09:00Z">
        <w:r w:rsidR="006A7C70">
          <w:t xml:space="preserve"> in ventral portions of the embryo</w:t>
        </w:r>
      </w:ins>
      <w:ins w:id="452" w:author="Michael Chambers" w:date="2015-11-16T21:15:00Z">
        <w:r w:rsidR="0072562C">
          <w:t xml:space="preserve"> </w:t>
        </w:r>
      </w:ins>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 </w:instrTex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DATA </w:instrText>
      </w:r>
      <w:r w:rsidR="00AF559D">
        <w:fldChar w:fldCharType="end"/>
      </w:r>
      <w:r w:rsidR="00AF559D">
        <w:fldChar w:fldCharType="separate"/>
      </w:r>
      <w:r w:rsidR="00AF559D">
        <w:rPr>
          <w:noProof/>
        </w:rPr>
        <w:t>(Valentine et al., 1998)</w:t>
      </w:r>
      <w:r w:rsidR="00AF559D">
        <w:fldChar w:fldCharType="end"/>
      </w:r>
      <w:ins w:id="453" w:author="Michael Chambers" w:date="2015-11-16T18:36:00Z">
        <w:r w:rsidR="00A7578F">
          <w:t>.</w:t>
        </w:r>
        <w:r w:rsidR="00FD43B2">
          <w:t xml:space="preserve"> We find that </w:t>
        </w:r>
        <w:proofErr w:type="spellStart"/>
        <w:r w:rsidR="00FD43B2">
          <w:t>Gro</w:t>
        </w:r>
        <w:proofErr w:type="spellEnd"/>
        <w:r w:rsidR="00FD43B2">
          <w:t xml:space="preserve"> is ubiquitously associated with Dorsal regulatory elements,</w:t>
        </w:r>
      </w:ins>
      <w:ins w:id="454" w:author="Michael Chambers" w:date="2015-11-16T21:07:00Z">
        <w:r w:rsidR="00A7578F">
          <w:t xml:space="preserve"> regardless of whether Dorsal is </w:t>
        </w:r>
      </w:ins>
      <w:ins w:id="455" w:author="Michael Chambers" w:date="2015-11-16T21:08:00Z">
        <w:r w:rsidR="00A7578F">
          <w:t>serving as an activator or repressor.</w:t>
        </w:r>
      </w:ins>
      <w:ins w:id="456" w:author="Michael Chambers" w:date="2015-11-16T21:11:00Z">
        <w:r w:rsidR="006A7C70">
          <w:t xml:space="preserve"> </w:t>
        </w:r>
      </w:ins>
      <w:ins w:id="457" w:author="Michael Chambers" w:date="2015-11-16T21:12:00Z">
        <w:r w:rsidR="006A7C70">
          <w:t xml:space="preserve">Factors thought to assist in </w:t>
        </w:r>
      </w:ins>
      <w:ins w:id="458" w:author="Michael Chambers" w:date="2015-11-16T21:18:00Z">
        <w:r w:rsidR="008E37E0">
          <w:t>strengthening</w:t>
        </w:r>
      </w:ins>
      <w:ins w:id="459" w:author="Michael Chambers" w:date="2015-11-16T21:12:00Z">
        <w:r w:rsidR="006A7C70">
          <w:t xml:space="preserve"> the Dorsal/</w:t>
        </w:r>
        <w:proofErr w:type="spellStart"/>
        <w:r w:rsidR="006A7C70">
          <w:t>Gro</w:t>
        </w:r>
        <w:proofErr w:type="spellEnd"/>
        <w:r w:rsidR="006A7C70">
          <w:t xml:space="preserve"> interaction may instead serve as positive regulators of </w:t>
        </w:r>
        <w:proofErr w:type="spellStart"/>
        <w:r w:rsidR="006A7C70">
          <w:t>Gro</w:t>
        </w:r>
        <w:proofErr w:type="spellEnd"/>
        <w:r w:rsidR="006A7C70">
          <w:t xml:space="preserve"> </w:t>
        </w:r>
      </w:ins>
      <w:ins w:id="460" w:author="Michael Chambers" w:date="2015-11-16T21:16:00Z">
        <w:r w:rsidR="003B0E2D">
          <w:t>activity</w:t>
        </w:r>
      </w:ins>
      <w:ins w:id="461" w:author="Michael Chambers" w:date="2015-11-16T21:22:00Z">
        <w:r w:rsidR="00E04273">
          <w:t xml:space="preserve"> though an alternate, unknown </w:t>
        </w:r>
        <w:r w:rsidR="00E04273">
          <w:lastRenderedPageBreak/>
          <w:t>mechanism</w:t>
        </w:r>
      </w:ins>
      <w:ins w:id="462" w:author="Michael Chambers" w:date="2015-11-16T21:12:00Z">
        <w:r w:rsidR="006A7C70">
          <w:t>.</w:t>
        </w:r>
      </w:ins>
      <w:ins w:id="463" w:author="Michael Chambers" w:date="2015-11-16T21:22:00Z">
        <w:r w:rsidR="00E04273">
          <w:t xml:space="preserve"> </w:t>
        </w:r>
      </w:ins>
      <w:ins w:id="464" w:author="Michael Chambers" w:date="2015-11-16T21:27:00Z">
        <w:r w:rsidR="00E04273">
          <w:t>Dorsal contains an eh1-</w:t>
        </w:r>
      </w:ins>
      <w:ins w:id="465" w:author="Michael Chambers" w:date="2015-11-16T21:12:00Z">
        <w:r w:rsidR="00E04273">
          <w:t xml:space="preserve">like motif that is thought to weakly associate with </w:t>
        </w:r>
        <w:proofErr w:type="spellStart"/>
        <w:r w:rsidR="00E04273">
          <w:t>Gro</w:t>
        </w:r>
      </w:ins>
      <w:proofErr w:type="spellEnd"/>
      <w:ins w:id="466" w:author="Michael Chambers" w:date="2015-11-16T21:29:00Z">
        <w:r w:rsidR="00E04273">
          <w:t xml:space="preserve"> </w:t>
        </w:r>
      </w:ins>
      <w:r w:rsidR="00AF559D">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AF559D">
        <w:instrText xml:space="preserve"> ADDIN EN.CITE </w:instrText>
      </w:r>
      <w:r w:rsidR="00AF559D">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rsidR="00AF559D">
        <w:instrText xml:space="preserve"> ADDIN EN.CITE.DATA </w:instrText>
      </w:r>
      <w:r w:rsidR="00AF559D">
        <w:fldChar w:fldCharType="end"/>
      </w:r>
      <w:r w:rsidR="00AF559D">
        <w:fldChar w:fldCharType="separate"/>
      </w:r>
      <w:r w:rsidR="00AF559D">
        <w:rPr>
          <w:noProof/>
        </w:rPr>
        <w:t>(Flores-Saaib et al., 2001)</w:t>
      </w:r>
      <w:r w:rsidR="00AF559D">
        <w:fldChar w:fldCharType="end"/>
      </w:r>
      <w:ins w:id="467" w:author="Michael Chambers" w:date="2015-11-17T01:15:00Z">
        <w:r w:rsidR="00EB1A75">
          <w:t>,</w:t>
        </w:r>
      </w:ins>
      <w:ins w:id="468" w:author="Michael Chambers" w:date="2015-11-16T21:12:00Z">
        <w:r w:rsidR="00EB1A75">
          <w:t xml:space="preserve"> and m</w:t>
        </w:r>
        <w:r w:rsidR="00E04273">
          <w:t xml:space="preserve">utation of this </w:t>
        </w:r>
      </w:ins>
      <w:ins w:id="469" w:author="Michael Chambers" w:date="2015-11-16T21:29:00Z">
        <w:r w:rsidR="00E04273">
          <w:t xml:space="preserve">sequence </w:t>
        </w:r>
      </w:ins>
      <w:ins w:id="470" w:author="Michael Chambers" w:date="2015-11-16T21:12:00Z">
        <w:r w:rsidR="00E04273">
          <w:t>to a WRPW motif converts Dorsal to a constitutive repressor</w:t>
        </w:r>
      </w:ins>
      <w:ins w:id="471" w:author="Michael Chambers" w:date="2015-11-16T21:28:00Z">
        <w:r w:rsidR="00E04273">
          <w:t xml:space="preserve"> </w:t>
        </w:r>
      </w:ins>
      <w:r w:rsidR="00AF559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F559D">
        <w:instrText xml:space="preserve"> ADDIN EN.CITE </w:instrText>
      </w:r>
      <w:r w:rsidR="00AF559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AF559D">
        <w:instrText xml:space="preserve"> ADDIN EN.CITE.DATA </w:instrText>
      </w:r>
      <w:r w:rsidR="00AF559D">
        <w:fldChar w:fldCharType="end"/>
      </w:r>
      <w:r w:rsidR="00AF559D">
        <w:fldChar w:fldCharType="separate"/>
      </w:r>
      <w:r w:rsidR="00AF559D">
        <w:rPr>
          <w:noProof/>
        </w:rPr>
        <w:t>(Ratnaparkhi et al., 2006)</w:t>
      </w:r>
      <w:r w:rsidR="00AF559D">
        <w:fldChar w:fldCharType="end"/>
      </w:r>
      <w:ins w:id="472" w:author="Michael Chambers" w:date="2015-11-16T21:12:00Z">
        <w:r w:rsidR="00E04273">
          <w:t>.</w:t>
        </w:r>
      </w:ins>
      <w:ins w:id="473" w:author="Michael Chambers" w:date="2015-11-16T21:30:00Z">
        <w:r w:rsidR="00EB1A75">
          <w:t xml:space="preserve"> Recent studies have indicated </w:t>
        </w:r>
        <w:r w:rsidR="003E5CC1">
          <w:t xml:space="preserve">that these recruitment motifs, in addition to having differing affinities for </w:t>
        </w:r>
        <w:proofErr w:type="spellStart"/>
        <w:r w:rsidR="003E5CC1">
          <w:t>Gro</w:t>
        </w:r>
        <w:proofErr w:type="spellEnd"/>
        <w:r w:rsidR="003E5CC1">
          <w:t xml:space="preserve"> binding, may </w:t>
        </w:r>
      </w:ins>
      <w:ins w:id="474" w:author="Michael Chambers" w:date="2015-11-16T21:31:00Z">
        <w:r w:rsidR="003E5CC1">
          <w:t xml:space="preserve">cause </w:t>
        </w:r>
        <w:proofErr w:type="spellStart"/>
        <w:r w:rsidR="003E5CC1">
          <w:t>Gro</w:t>
        </w:r>
        <w:proofErr w:type="spellEnd"/>
        <w:r w:rsidR="003E5CC1">
          <w:t xml:space="preserve"> to adopt different conformations with different regulatory potential</w:t>
        </w:r>
      </w:ins>
      <w:ins w:id="475" w:author="Michael Chambers" w:date="2015-11-17T19:42:00Z">
        <w:r w:rsidR="003E04C3">
          <w:t>s</w:t>
        </w:r>
      </w:ins>
      <w:ins w:id="476" w:author="Michael Chambers" w:date="2015-11-16T21:31:00Z">
        <w:r w:rsidR="003E5CC1">
          <w:t xml:space="preserve">, in some cases </w:t>
        </w:r>
      </w:ins>
      <w:ins w:id="477" w:author="Michael Chambers" w:date="2015-11-17T01:16:00Z">
        <w:r w:rsidR="00EB1A75">
          <w:t xml:space="preserve">possibly resulting in the </w:t>
        </w:r>
      </w:ins>
      <w:ins w:id="478" w:author="Michael Chambers" w:date="2015-11-16T21:31:00Z">
        <w:r w:rsidR="00EB1A75">
          <w:t>conversion of</w:t>
        </w:r>
        <w:r w:rsidR="003E5CC1">
          <w:t xml:space="preserve"> </w:t>
        </w:r>
        <w:proofErr w:type="spellStart"/>
        <w:r w:rsidR="003E5CC1">
          <w:t>Gro</w:t>
        </w:r>
        <w:proofErr w:type="spellEnd"/>
        <w:r w:rsidR="003E5CC1">
          <w:t xml:space="preserve"> from a long-range to a short-range repressor </w:t>
        </w:r>
      </w:ins>
      <w:r w:rsidR="00AF559D">
        <w:fldChar w:fldCharType="begin"/>
      </w:r>
      <w:r w:rsidR="00AF559D">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AF559D">
        <w:fldChar w:fldCharType="separate"/>
      </w:r>
      <w:r w:rsidR="00AF559D">
        <w:rPr>
          <w:noProof/>
        </w:rPr>
        <w:t>(Payankaulam and Arnosti, 2009)</w:t>
      </w:r>
      <w:r w:rsidR="00AF559D">
        <w:fldChar w:fldCharType="end"/>
      </w:r>
      <w:ins w:id="479" w:author="Michael Chambers" w:date="2015-11-16T21:31:00Z">
        <w:r w:rsidR="003E5CC1">
          <w:t>.</w:t>
        </w:r>
      </w:ins>
      <w:ins w:id="480" w:author="Michael Chambers" w:date="2015-11-16T21:32:00Z">
        <w:r w:rsidR="003E5CC1">
          <w:t xml:space="preserve"> This is supported by crystal structures of the TLE WD domain in complex with WRPW and eh-1 motifs, which bind to the domain in distinct conformations</w:t>
        </w:r>
      </w:ins>
      <w:ins w:id="481" w:author="Michael Chambers" w:date="2015-11-17T01:16:00Z">
        <w:r w:rsidR="00EB1A75">
          <w:t xml:space="preserve"> which may result in more significant conformational changes of </w:t>
        </w:r>
        <w:proofErr w:type="spellStart"/>
        <w:r w:rsidR="00EB1A75">
          <w:t>Gro</w:t>
        </w:r>
      </w:ins>
      <w:proofErr w:type="spellEnd"/>
      <w:ins w:id="482" w:author="Michael Chambers" w:date="2015-11-16T21:33:00Z">
        <w:r w:rsidR="003E5CC1">
          <w:t xml:space="preserve"> </w:t>
        </w:r>
      </w:ins>
      <w:r w:rsidR="00AF559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AF559D">
        <w:instrText xml:space="preserve"> ADDIN EN.CITE </w:instrText>
      </w:r>
      <w:r w:rsidR="00AF559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AF559D">
        <w:instrText xml:space="preserve"> ADDIN EN.CITE.DATA </w:instrText>
      </w:r>
      <w:r w:rsidR="00AF559D">
        <w:fldChar w:fldCharType="end"/>
      </w:r>
      <w:r w:rsidR="00AF559D">
        <w:fldChar w:fldCharType="separate"/>
      </w:r>
      <w:r w:rsidR="00AF559D">
        <w:rPr>
          <w:noProof/>
        </w:rPr>
        <w:t>(Jennings et al., 2006)</w:t>
      </w:r>
      <w:r w:rsidR="00AF559D">
        <w:fldChar w:fldCharType="end"/>
      </w:r>
      <w:ins w:id="483" w:author="Michael Chambers" w:date="2015-11-16T21:32:00Z">
        <w:r w:rsidR="003E5CC1">
          <w:t xml:space="preserve">. </w:t>
        </w:r>
      </w:ins>
    </w:p>
    <w:p w14:paraId="1966628B" w14:textId="77777777" w:rsidR="005D5A70" w:rsidRDefault="005D5A70">
      <w:pPr>
        <w:spacing w:line="480" w:lineRule="auto"/>
        <w:rPr>
          <w:ins w:id="484" w:author="Michael Chambers" w:date="2015-11-17T21:47:00Z"/>
        </w:rPr>
        <w:pPrChange w:id="485" w:author="Michael Chambers" w:date="2015-11-17T21:47:00Z">
          <w:pPr>
            <w:spacing w:line="480" w:lineRule="auto"/>
            <w:ind w:firstLine="720"/>
          </w:pPr>
        </w:pPrChange>
      </w:pPr>
    </w:p>
    <w:p w14:paraId="07DF275F" w14:textId="16F615D2" w:rsidR="005D5A70" w:rsidRPr="005D5A70" w:rsidRDefault="005D5A70">
      <w:pPr>
        <w:spacing w:line="480" w:lineRule="auto"/>
        <w:rPr>
          <w:ins w:id="486" w:author="Michael Chambers" w:date="2015-11-16T21:13:00Z"/>
          <w:i/>
          <w:rPrChange w:id="487" w:author="Michael Chambers" w:date="2015-11-17T21:47:00Z">
            <w:rPr>
              <w:ins w:id="488" w:author="Michael Chambers" w:date="2015-11-16T21:13:00Z"/>
            </w:rPr>
          </w:rPrChange>
        </w:rPr>
        <w:pPrChange w:id="489" w:author="Michael Chambers" w:date="2015-11-17T21:47:00Z">
          <w:pPr>
            <w:spacing w:line="480" w:lineRule="auto"/>
            <w:ind w:firstLine="720"/>
          </w:pPr>
        </w:pPrChange>
      </w:pPr>
      <w:ins w:id="490" w:author="Michael Chambers" w:date="2015-11-17T21:47:00Z">
        <w:r>
          <w:rPr>
            <w:i/>
          </w:rPr>
          <w:t>The Groucho regulatory network</w:t>
        </w:r>
      </w:ins>
    </w:p>
    <w:p w14:paraId="4966729F" w14:textId="7920FB12" w:rsidR="00E34944" w:rsidRDefault="005D5A70">
      <w:pPr>
        <w:spacing w:line="480" w:lineRule="auto"/>
        <w:ind w:firstLine="720"/>
      </w:pPr>
      <w:ins w:id="491" w:author="Michael Chambers" w:date="2015-11-17T21:47:00Z">
        <w:r>
          <w:t xml:space="preserve">Perturbation of Groucho activity has severe consequences </w:t>
        </w:r>
      </w:ins>
      <w:ins w:id="492" w:author="Michael Chambers" w:date="2015-11-17T21:48:00Z">
        <w:r>
          <w:t>on</w:t>
        </w:r>
      </w:ins>
      <w:ins w:id="493" w:author="Michael Chambers" w:date="2015-11-17T21:47:00Z">
        <w:r>
          <w:t xml:space="preserve"> the </w:t>
        </w:r>
      </w:ins>
      <w:ins w:id="494" w:author="Michael Chambers" w:date="2015-11-17T21:48:00Z">
        <w:r>
          <w:t xml:space="preserve">embryonic </w:t>
        </w:r>
      </w:ins>
      <w:ins w:id="495" w:author="Michael Chambers" w:date="2015-11-17T21:47:00Z">
        <w:r>
          <w:t>developmental program</w:t>
        </w:r>
      </w:ins>
      <w:ins w:id="496" w:author="Michael Chambers" w:date="2015-11-17T21:48:00Z">
        <w:r>
          <w:t xml:space="preserve">. We observe hundreds of </w:t>
        </w:r>
        <w:proofErr w:type="spellStart"/>
        <w:r>
          <w:t>misregulated</w:t>
        </w:r>
        <w:proofErr w:type="spellEnd"/>
        <w:r>
          <w:t xml:space="preserve"> genes at each developmental stage, confirming th</w:t>
        </w:r>
        <w:r w:rsidR="00667CB4">
          <w:t xml:space="preserve">at </w:t>
        </w:r>
        <w:proofErr w:type="spellStart"/>
        <w:r w:rsidR="00667CB4">
          <w:t>Gro</w:t>
        </w:r>
        <w:proofErr w:type="spellEnd"/>
        <w:r w:rsidR="00667CB4">
          <w:t xml:space="preserve"> is </w:t>
        </w:r>
      </w:ins>
      <w:ins w:id="497" w:author="Michael Chambers" w:date="2015-11-17T21:54:00Z">
        <w:r w:rsidR="00667CB4">
          <w:t xml:space="preserve">thoroughly integrated into </w:t>
        </w:r>
      </w:ins>
      <w:ins w:id="498" w:author="Michael Chambers" w:date="2015-11-17T21:56:00Z">
        <w:r w:rsidR="00667CB4">
          <w:t xml:space="preserve">the </w:t>
        </w:r>
      </w:ins>
      <w:ins w:id="499" w:author="Michael Chambers" w:date="2015-11-17T21:54:00Z">
        <w:r w:rsidR="00667CB4">
          <w:t>gene regu</w:t>
        </w:r>
      </w:ins>
      <w:ins w:id="500" w:author="Michael Chambers" w:date="2015-11-17T21:55:00Z">
        <w:r w:rsidR="00667CB4">
          <w:t>l</w:t>
        </w:r>
      </w:ins>
      <w:ins w:id="501" w:author="Michael Chambers" w:date="2015-11-17T21:54:00Z">
        <w:r w:rsidR="00667CB4">
          <w:t>atory network</w:t>
        </w:r>
      </w:ins>
      <w:ins w:id="502" w:author="Michael Chambers" w:date="2015-11-17T21:48:00Z">
        <w:r w:rsidR="00667CB4">
          <w:t>.</w:t>
        </w:r>
      </w:ins>
      <w:ins w:id="503" w:author="Michael Chambers" w:date="2015-11-17T21:55:00Z">
        <w:r w:rsidR="00667CB4">
          <w:t xml:space="preserve"> </w:t>
        </w:r>
      </w:ins>
      <w:ins w:id="504" w:author="Michael Chambers" w:date="2015-11-17T22:07:00Z">
        <w:r w:rsidR="00DB4590">
          <w:t xml:space="preserve">This network is highly sensitive to increased </w:t>
        </w:r>
        <w:proofErr w:type="spellStart"/>
        <w:r w:rsidR="00DB4590">
          <w:t>Gro</w:t>
        </w:r>
        <w:proofErr w:type="spellEnd"/>
        <w:r w:rsidR="00DB4590">
          <w:t xml:space="preserve"> dosage, indicating that endogenous </w:t>
        </w:r>
        <w:proofErr w:type="spellStart"/>
        <w:r w:rsidR="00DB4590">
          <w:t>Gro</w:t>
        </w:r>
        <w:proofErr w:type="spellEnd"/>
        <w:r w:rsidR="00DB4590">
          <w:t xml:space="preserve"> is not expressed at levels </w:t>
        </w:r>
      </w:ins>
      <w:ins w:id="505" w:author="Michael Chambers" w:date="2015-11-17T22:08:00Z">
        <w:r w:rsidR="00DB4590">
          <w:t>that result in saturated interaction with DNA-bound repressors.</w:t>
        </w:r>
      </w:ins>
      <w:ins w:id="506" w:author="Michael Chambers" w:date="2015-11-17T22:07:00Z">
        <w:r w:rsidR="00DB4590">
          <w:t xml:space="preserve"> </w:t>
        </w:r>
      </w:ins>
      <w:ins w:id="507" w:author="Michael Chambers" w:date="2015-11-17T22:00:00Z">
        <w:r w:rsidR="00667CB4">
          <w:t xml:space="preserve">These potential </w:t>
        </w:r>
        <w:proofErr w:type="spellStart"/>
        <w:r w:rsidR="00667CB4">
          <w:t>Gro</w:t>
        </w:r>
        <w:proofErr w:type="spellEnd"/>
        <w:r w:rsidR="00667CB4">
          <w:t xml:space="preserve"> targets were </w:t>
        </w:r>
      </w:ins>
      <w:ins w:id="508" w:author="Michael Chambers" w:date="2015-11-17T22:03:00Z">
        <w:r w:rsidR="00DB4590">
          <w:t>filtered using combinations of RNA-</w:t>
        </w:r>
        <w:proofErr w:type="spellStart"/>
        <w:r w:rsidR="00DB4590">
          <w:t>seq</w:t>
        </w:r>
        <w:proofErr w:type="spellEnd"/>
        <w:r w:rsidR="00DB4590">
          <w:t xml:space="preserve"> and </w:t>
        </w:r>
        <w:proofErr w:type="spellStart"/>
        <w:r w:rsidR="00DB4590">
          <w:t>ChIP-seq</w:t>
        </w:r>
        <w:proofErr w:type="spellEnd"/>
        <w:r w:rsidR="00DB4590">
          <w:t xml:space="preserve"> data to obtain lists enriched for direct targets of </w:t>
        </w:r>
        <w:proofErr w:type="spellStart"/>
        <w:r w:rsidR="00DB4590">
          <w:t>Gro</w:t>
        </w:r>
        <w:proofErr w:type="spellEnd"/>
        <w:r w:rsidR="00DB4590">
          <w:t xml:space="preserve"> repression.</w:t>
        </w:r>
      </w:ins>
      <w:ins w:id="509" w:author="Michael Chambers" w:date="2015-11-17T22:04:00Z">
        <w:r w:rsidR="00DB4590">
          <w:t xml:space="preserve"> This list contains 509 genes </w:t>
        </w:r>
      </w:ins>
      <w:ins w:id="510" w:author="Michael Chambers" w:date="2015-11-17T22:05:00Z">
        <w:r w:rsidR="00DB4590">
          <w:t>regulated</w:t>
        </w:r>
      </w:ins>
      <w:ins w:id="511" w:author="Michael Chambers" w:date="2015-11-17T22:04:00Z">
        <w:r w:rsidR="00DB4590">
          <w:t xml:space="preserve"> by </w:t>
        </w:r>
        <w:proofErr w:type="spellStart"/>
        <w:r w:rsidR="00DB4590">
          <w:t>Gro</w:t>
        </w:r>
        <w:proofErr w:type="spellEnd"/>
        <w:r w:rsidR="00DB4590">
          <w:t xml:space="preserve"> at one or more stage in the embryo. </w:t>
        </w:r>
      </w:ins>
      <w:proofErr w:type="spellStart"/>
      <w:ins w:id="512" w:author="Michael Chambers" w:date="2015-11-17T22:05:00Z">
        <w:r w:rsidR="00DB4590">
          <w:t>Gro</w:t>
        </w:r>
        <w:proofErr w:type="spellEnd"/>
        <w:r w:rsidR="00DB4590">
          <w:t xml:space="preserve"> targets are</w:t>
        </w:r>
      </w:ins>
      <w:ins w:id="513" w:author="Michael Chambers" w:date="2015-11-17T22:04:00Z">
        <w:r w:rsidR="00DB4590">
          <w:t xml:space="preserve"> enriched for transcription factors controlling multiple aspects of gene expression, explaining how </w:t>
        </w:r>
      </w:ins>
      <w:ins w:id="514" w:author="Michael Chambers" w:date="2015-11-17T22:12:00Z">
        <w:r w:rsidR="00B85F91">
          <w:t xml:space="preserve">altering </w:t>
        </w:r>
        <w:proofErr w:type="spellStart"/>
        <w:r w:rsidR="00B85F91">
          <w:t>Gro</w:t>
        </w:r>
        <w:proofErr w:type="spellEnd"/>
        <w:r w:rsidR="00B85F91">
          <w:t xml:space="preserve"> levels </w:t>
        </w:r>
        <w:r w:rsidR="00B85F91">
          <w:lastRenderedPageBreak/>
          <w:t>can generate widespread changes in gene expression.</w:t>
        </w:r>
      </w:ins>
      <w:ins w:id="515" w:author="Michael Chambers" w:date="2015-11-17T22:04:00Z">
        <w:r w:rsidR="00DB4590">
          <w:t xml:space="preserve"> </w:t>
        </w:r>
      </w:ins>
      <w:del w:id="516" w:author="Michael Chambers" w:date="2015-11-16T17:23:00Z">
        <w:r w:rsidR="003C0EDF" w:rsidDel="00D4244C">
          <w:delText>Groucho is recruited</w:delText>
        </w:r>
      </w:del>
      <w:del w:id="517" w:author="Michael Chambers" w:date="2015-11-16T17:24:00Z">
        <w:r w:rsidR="003C0EDF" w:rsidDel="00D4244C">
          <w:delText xml:space="preserve"> </w:delText>
        </w:r>
      </w:del>
      <w:del w:id="518" w:author="Michael Chambers" w:date="2015-11-16T17:23:00Z">
        <w:r w:rsidR="003C0EDF" w:rsidDel="00D4244C">
          <w:delText>both</w:delText>
        </w:r>
      </w:del>
      <w:del w:id="519" w:author="Michael Chambers" w:date="2015-11-16T17:22:00Z">
        <w:r w:rsidR="003C0EDF" w:rsidDel="00D4244C">
          <w:delText xml:space="preserve"> within and surrounding two early ventrally-repressed genes, </w:delText>
        </w:r>
        <w:r w:rsidR="003C0EDF" w:rsidDel="00D4244C">
          <w:rPr>
            <w:i/>
          </w:rPr>
          <w:delText xml:space="preserve">zen </w:delText>
        </w:r>
        <w:r w:rsidR="003C0EDF" w:rsidDel="00D4244C">
          <w:delText xml:space="preserve">and </w:delText>
        </w:r>
        <w:r w:rsidR="003C0EDF" w:rsidDel="00D4244C">
          <w:rPr>
            <w:i/>
          </w:rPr>
          <w:delText>dpp</w:delText>
        </w:r>
      </w:del>
      <w:del w:id="520" w:author="Michael Chambers" w:date="2015-11-17T19:49:00Z">
        <w:r w:rsidR="003C0EDF" w:rsidDel="003E04C3">
          <w:delText>.</w:delText>
        </w:r>
      </w:del>
      <w:del w:id="521" w:author="Michael Chambers" w:date="2015-11-16T17:42:00Z">
        <w:r w:rsidR="003C0EDF" w:rsidRPr="00A231A7" w:rsidDel="00901951">
          <w:delText xml:space="preserve"> </w:delText>
        </w:r>
      </w:del>
      <w:del w:id="522" w:author="Michael Chambers" w:date="2015-11-17T19:49:00Z">
        <w:r w:rsidR="003C0EDF" w:rsidRPr="00A231A7" w:rsidDel="003E04C3">
          <w:rPr>
            <w:rPrChange w:id="523" w:author="Michael Chambers" w:date="2015-11-16T17:58:00Z">
              <w:rPr>
                <w:i/>
              </w:rPr>
            </w:rPrChange>
          </w:rPr>
          <w:delText xml:space="preserve">zen is repressed early in a narrow stripe on the dorsal side of the </w:delText>
        </w:r>
        <w:commentRangeStart w:id="524"/>
        <w:r w:rsidR="003C0EDF" w:rsidRPr="00A231A7" w:rsidDel="003E04C3">
          <w:delText>embryo</w:delText>
        </w:r>
        <w:commentRangeEnd w:id="524"/>
        <w:r w:rsidR="00124DFE" w:rsidRPr="00A231A7" w:rsidDel="003E04C3">
          <w:rPr>
            <w:rStyle w:val="CommentReference"/>
          </w:rPr>
          <w:commentReference w:id="524"/>
        </w:r>
        <w:r w:rsidR="003C0EDF" w:rsidRPr="00A231A7" w:rsidDel="003E04C3">
          <w:delText xml:space="preserve">. </w:delText>
        </w:r>
      </w:del>
      <w:del w:id="525" w:author="Michael Chambers" w:date="2015-11-16T17:48:00Z">
        <w:r w:rsidR="003C0EDF" w:rsidRPr="00A231A7" w:rsidDel="00192FA8">
          <w:delText xml:space="preserve">The presence of a Groucho-bound peak at the transcription start site often coincides with the presence of Groucho binding upstream or inside of a gene. </w:delText>
        </w:r>
      </w:del>
      <w:del w:id="526" w:author="Michael Chambers" w:date="2015-11-16T17:55:00Z">
        <w:r w:rsidR="003C0EDF" w:rsidRPr="00A231A7" w:rsidDel="00A231A7">
          <w:delText>We hypothesize that this</w:delText>
        </w:r>
      </w:del>
      <w:del w:id="527" w:author="Michael Chambers" w:date="2015-11-16T17:58:00Z">
        <w:r w:rsidR="003C0EDF" w:rsidDel="00A231A7">
          <w:delText xml:space="preserve"> supports </w:delText>
        </w:r>
      </w:del>
      <w:del w:id="528" w:author="Michael Chambers" w:date="2015-11-17T19:49:00Z">
        <w:r w:rsidR="00223495" w:rsidDel="003E04C3">
          <w:delText>{Sekiya, 2007 #1658}</w:delText>
        </w:r>
        <w:r w:rsidR="003C0EDF" w:rsidRPr="00A231A7" w:rsidDel="003E04C3">
          <w:delText>a</w:delText>
        </w:r>
        <w:r w:rsidR="003C0EDF" w:rsidDel="003E04C3">
          <w:delText xml:space="preserve"> model of repression whereby Groucho is recruited to </w:delText>
        </w:r>
      </w:del>
      <w:del w:id="529" w:author="Michael Chambers" w:date="2015-11-16T18:12:00Z">
        <w:r w:rsidR="003C0EDF" w:rsidDel="00B6696F">
          <w:delText xml:space="preserve">repressive </w:delText>
        </w:r>
      </w:del>
      <w:del w:id="530" w:author="Michael Chambers" w:date="2015-11-17T19:49:00Z">
        <w:r w:rsidR="003C0EDF" w:rsidDel="003E04C3">
          <w:delText xml:space="preserve">regulatory regions </w:delText>
        </w:r>
      </w:del>
      <w:del w:id="531" w:author="Michael Chambers" w:date="2015-11-16T18:13:00Z">
        <w:r w:rsidR="003C0EDF" w:rsidDel="00B6696F">
          <w:delText>and precipitates a rearrangement of local chromatin</w:delText>
        </w:r>
      </w:del>
      <w:del w:id="532" w:author="Michael Chambers" w:date="2015-11-16T17:57:00Z">
        <w:r w:rsidR="003C0EDF" w:rsidDel="00A231A7">
          <w:delText>,</w:delText>
        </w:r>
      </w:del>
      <w:del w:id="533" w:author="Michael Chambers" w:date="2015-11-16T18:01:00Z">
        <w:r w:rsidR="003C0EDF" w:rsidDel="0075529D">
          <w:delText xml:space="preserve"> </w:delText>
        </w:r>
      </w:del>
      <w:del w:id="534" w:author="Michael Chambers" w:date="2015-11-16T17:57:00Z">
        <w:r w:rsidR="003C0EDF" w:rsidDel="00A231A7">
          <w:delText>brin</w:delText>
        </w:r>
      </w:del>
      <w:ins w:id="535" w:author="Albert Courey" w:date="2015-11-16T15:30:00Z">
        <w:del w:id="536" w:author="Michael Chambers" w:date="2015-11-16T17:57:00Z">
          <w:r w:rsidR="00124DFE" w:rsidDel="00A231A7">
            <w:delText>g</w:delText>
          </w:r>
        </w:del>
      </w:ins>
      <w:del w:id="537" w:author="Michael Chambers" w:date="2015-11-16T17:57:00Z">
        <w:r w:rsidR="003C0EDF" w:rsidDel="00A231A7">
          <w:delText xml:space="preserve">ing </w:delText>
        </w:r>
      </w:del>
      <w:del w:id="538" w:author="Michael Chambers" w:date="2015-11-16T18:13:00Z">
        <w:r w:rsidR="003C0EDF" w:rsidDel="00B6696F">
          <w:delText xml:space="preserve">Gro into contact with </w:delText>
        </w:r>
      </w:del>
      <w:del w:id="539" w:author="Michael Chambers" w:date="2015-11-16T16:22:00Z">
        <w:r w:rsidR="003C0EDF" w:rsidDel="0035018D">
          <w:delText>TSS’s</w:delText>
        </w:r>
      </w:del>
      <w:del w:id="540" w:author="Michael Chambers" w:date="2015-11-17T19:49:00Z">
        <w:r w:rsidR="003C0EDF" w:rsidDel="003E04C3">
          <w:delText xml:space="preserve">. </w:delText>
        </w:r>
      </w:del>
      <w:del w:id="541" w:author="Michael Chambers" w:date="2015-11-16T18:16:00Z">
        <w:r w:rsidR="003C0EDF" w:rsidDel="00B6696F">
          <w:delText xml:space="preserve">Subsequent repression may be accomplished through multiple mechanisms. </w:delText>
        </w:r>
      </w:del>
      <w:del w:id="542" w:author="Michael Chambers" w:date="2015-11-16T16:22:00Z">
        <w:r w:rsidR="003C0EDF" w:rsidDel="0035018D">
          <w:delText>Gro potentially interacts with and leads to the stalling of PolII elongation, which is supported by the finding that Groucho occupancy positively correlates with stalled PolII in the developing embryo</w:delText>
        </w:r>
      </w:del>
      <w:ins w:id="543" w:author="Albert Courey" w:date="2015-11-16T15:33:00Z">
        <w:del w:id="544" w:author="Michael Chambers" w:date="2015-11-16T16:22:00Z">
          <w:r w:rsidR="00124DFE" w:rsidDel="0035018D">
            <w:delText xml:space="preserve"> (see following chapter)</w:delText>
          </w:r>
        </w:del>
      </w:ins>
      <w:del w:id="545" w:author="Michael Chambers" w:date="2015-11-16T16:22:00Z">
        <w:r w:rsidR="003C0EDF" w:rsidDel="0035018D">
          <w:delText xml:space="preserve">. </w:delText>
        </w:r>
      </w:del>
      <w:del w:id="546" w:author="Michael Chambers" w:date="2015-11-16T18:16:00Z">
        <w:r w:rsidR="003C0EDF" w:rsidDel="00B6696F">
          <w:delText>Repression may also be initiated by the well-documented interaction of Groucho with</w:delText>
        </w:r>
      </w:del>
      <w:del w:id="547" w:author="Michael Chambers" w:date="2015-11-17T19:49:00Z">
        <w:r w:rsidR="003C0EDF" w:rsidDel="003E04C3">
          <w:delText xml:space="preserve"> HDAC1/Rpd3</w:delText>
        </w:r>
      </w:del>
      <w:del w:id="548" w:author="Michael Chambers" w:date="2015-11-16T18:16:00Z">
        <w:r w:rsidR="003C0EDF" w:rsidDel="00B6696F">
          <w:delText>,</w:delText>
        </w:r>
      </w:del>
      <w:del w:id="549" w:author="Michael Chambers" w:date="2015-11-17T19:49:00Z">
        <w:r w:rsidR="003C0EDF" w:rsidDel="003E04C3">
          <w:delText xml:space="preserve"> leading to </w:delText>
        </w:r>
      </w:del>
      <w:del w:id="550" w:author="Michael Chambers" w:date="2015-11-16T18:17:00Z">
        <w:r w:rsidR="003C0EDF" w:rsidDel="00B6696F">
          <w:delText>deacetylation of histones within and directly upstream of the gene body, resulting in chromatin condensation and repression</w:delText>
        </w:r>
      </w:del>
      <w:del w:id="551" w:author="Michael Chambers" w:date="2015-11-17T19:49:00Z">
        <w:r w:rsidR="00223495" w:rsidDel="003E04C3">
          <w:delText>{Winkler, 2010 #2964}</w:delText>
        </w:r>
        <w:r w:rsidR="003C0EDF" w:rsidDel="003E04C3">
          <w:delText>.</w:delText>
        </w:r>
        <w:r w:rsidR="00223495" w:rsidDel="003E04C3">
          <w:delText>{Martinez, 2008 #2287;Kok, 2015 #3189}</w:delText>
        </w:r>
      </w:del>
      <w:del w:id="552" w:author="Michael Chambers" w:date="2015-11-16T18:22:00Z">
        <w:r w:rsidR="003C0EDF" w:rsidDel="00DC4D3F">
          <w:delText xml:space="preserve"> </w:delText>
        </w:r>
      </w:del>
      <w:del w:id="553" w:author="Michael Chambers" w:date="2015-11-16T18:26:00Z">
        <w:r w:rsidR="003C0EDF" w:rsidDel="00DC4D3F">
          <w:delText>The latter mechanism of repression, via a</w:delText>
        </w:r>
      </w:del>
      <w:del w:id="554" w:author="Michael Chambers" w:date="2015-11-17T21:00:00Z">
        <w:r w:rsidR="003C0EDF" w:rsidDel="003C3AB8">
          <w:delText>lteration of the histone mark landscape</w:delText>
        </w:r>
      </w:del>
      <w:del w:id="555" w:author="Michael Chambers" w:date="2015-11-16T18:27:00Z">
        <w:r w:rsidR="003C0EDF" w:rsidDel="00DC4D3F">
          <w:delText>,</w:delText>
        </w:r>
      </w:del>
      <w:del w:id="556" w:author="Michael Chambers" w:date="2015-11-17T21:00:00Z">
        <w:r w:rsidR="003C0EDF" w:rsidDel="003C3AB8">
          <w:delText xml:space="preserve"> is a potential mechanism </w:delText>
        </w:r>
      </w:del>
      <w:del w:id="557" w:author="Michael Chambers" w:date="2015-11-16T18:27:00Z">
        <w:r w:rsidR="003C0EDF" w:rsidDel="00DC4D3F">
          <w:delText xml:space="preserve">for </w:delText>
        </w:r>
      </w:del>
      <w:del w:id="558" w:author="Michael Chambers" w:date="2015-11-17T21:00:00Z">
        <w:r w:rsidR="003C0EDF" w:rsidDel="003C3AB8">
          <w:delText xml:space="preserve">Groucho </w:delText>
        </w:r>
      </w:del>
      <w:del w:id="559" w:author="Michael Chambers" w:date="2015-11-16T18:27:00Z">
        <w:r w:rsidR="003C0EDF" w:rsidDel="00DC4D3F">
          <w:delText>to</w:delText>
        </w:r>
      </w:del>
      <w:del w:id="560" w:author="Michael Chambers" w:date="2015-11-17T21:00:00Z">
        <w:r w:rsidR="003C0EDF" w:rsidDel="003C3AB8">
          <w:delText xml:space="preserve"> act epigenetically, achieving repression that lasts after Groucho </w:delText>
        </w:r>
      </w:del>
      <w:del w:id="561" w:author="Michael Chambers" w:date="2015-11-16T16:23:00Z">
        <w:r w:rsidR="003C0EDF" w:rsidDel="0035018D">
          <w:delText xml:space="preserve">has left </w:delText>
        </w:r>
      </w:del>
      <w:del w:id="562" w:author="Michael Chambers" w:date="2015-11-17T21:00:00Z">
        <w:r w:rsidR="003C0EDF" w:rsidDel="003C3AB8">
          <w:delText xml:space="preserve">a locus. This is </w:delText>
        </w:r>
      </w:del>
      <w:del w:id="563" w:author="Michael Chambers" w:date="2015-11-17T01:20:00Z">
        <w:r w:rsidR="003C0EDF" w:rsidDel="00EB1A75">
          <w:delText>consistent with</w:delText>
        </w:r>
      </w:del>
      <w:del w:id="564" w:author="Michael Chambers" w:date="2015-11-17T21:00:00Z">
        <w:r w:rsidR="003C0EDF" w:rsidDel="003C3AB8">
          <w:delText xml:space="preserve"> behavior seen at the </w:delText>
        </w:r>
        <w:r w:rsidR="003C0EDF" w:rsidDel="003C3AB8">
          <w:rPr>
            <w:i/>
          </w:rPr>
          <w:delText xml:space="preserve">zen </w:delText>
        </w:r>
        <w:r w:rsidR="003C0EDF" w:rsidDel="003C3AB8">
          <w:delText>locus, where Gro</w:delText>
        </w:r>
      </w:del>
      <w:del w:id="565" w:author="Michael Chambers" w:date="2015-11-17T01:20:00Z">
        <w:r w:rsidR="003C0EDF" w:rsidDel="00EB1A75">
          <w:delText>ucho</w:delText>
        </w:r>
      </w:del>
      <w:del w:id="566" w:author="Michael Chambers" w:date="2015-11-17T21:00:00Z">
        <w:r w:rsidR="003C0EDF" w:rsidDel="003C3AB8">
          <w:delText xml:space="preserve"> occupancy is </w:delText>
        </w:r>
      </w:del>
      <w:del w:id="567" w:author="Michael Chambers" w:date="2015-11-16T18:27:00Z">
        <w:r w:rsidR="003C0EDF" w:rsidDel="00DC4D3F">
          <w:delText>essentially gone</w:delText>
        </w:r>
      </w:del>
      <w:del w:id="568" w:author="Michael Chambers" w:date="2015-11-17T21:00:00Z">
        <w:r w:rsidR="003C0EDF" w:rsidDel="003C3AB8">
          <w:delText xml:space="preserve"> following 4 hours of development</w:delText>
        </w:r>
      </w:del>
      <w:del w:id="569" w:author="Michael Chambers" w:date="2015-11-17T01:20:00Z">
        <w:r w:rsidR="003C0EDF" w:rsidDel="00EB1A75">
          <w:delText xml:space="preserve">, </w:delText>
        </w:r>
      </w:del>
      <w:del w:id="570" w:author="Michael Chambers" w:date="2015-11-17T21:00:00Z">
        <w:r w:rsidR="003C0EDF" w:rsidDel="003C3AB8">
          <w:delText xml:space="preserve">despite </w:delText>
        </w:r>
      </w:del>
      <w:del w:id="571" w:author="Michael Chambers" w:date="2015-11-16T18:27:00Z">
        <w:r w:rsidR="003C0EDF" w:rsidRPr="00DC4D3F" w:rsidDel="00DC4D3F">
          <w:rPr>
            <w:i/>
            <w:rPrChange w:id="572" w:author="Michael Chambers" w:date="2015-11-16T18:27:00Z">
              <w:rPr/>
            </w:rPrChange>
          </w:rPr>
          <w:delText>Zen</w:delText>
        </w:r>
      </w:del>
      <w:del w:id="573" w:author="Michael Chambers" w:date="2015-11-17T21:00:00Z">
        <w:r w:rsidR="003C0EDF" w:rsidDel="003C3AB8">
          <w:delText xml:space="preserve"> remaining repressed throughout </w:delText>
        </w:r>
      </w:del>
      <w:del w:id="574" w:author="Michael Chambers" w:date="2015-11-16T18:27:00Z">
        <w:r w:rsidR="003C0EDF" w:rsidDel="00DC4D3F">
          <w:delText xml:space="preserve">later </w:delText>
        </w:r>
      </w:del>
      <w:del w:id="575" w:author="Michael Chambers" w:date="2015-11-17T21:00:00Z">
        <w:r w:rsidR="003C0EDF" w:rsidDel="003C3AB8">
          <w:delText>stages of development.</w:delText>
        </w:r>
      </w:del>
      <w:del w:id="576" w:author="Michael Chambers" w:date="2015-11-16T18:32:00Z">
        <w:r w:rsidR="003C0EDF" w:rsidDel="00FD43B2">
          <w:delText xml:space="preserve"> </w:delText>
        </w:r>
      </w:del>
      <w:ins w:id="577" w:author="Michael Chambers" w:date="2015-11-16T19:35:00Z">
        <w:r w:rsidR="00E34944">
          <w:t xml:space="preserve">The </w:t>
        </w:r>
        <w:proofErr w:type="spellStart"/>
        <w:r w:rsidR="00E34944">
          <w:t>Gro</w:t>
        </w:r>
        <w:proofErr w:type="spellEnd"/>
        <w:r w:rsidR="00E34944">
          <w:t xml:space="preserve"> regulatory targets identified </w:t>
        </w:r>
      </w:ins>
      <w:ins w:id="578" w:author="Michael Chambers" w:date="2015-11-16T19:36:00Z">
        <w:r w:rsidR="00E34944">
          <w:t xml:space="preserve">here confirm that </w:t>
        </w:r>
        <w:proofErr w:type="spellStart"/>
        <w:r w:rsidR="00E34944">
          <w:t>Gro</w:t>
        </w:r>
        <w:proofErr w:type="spellEnd"/>
        <w:r w:rsidR="00E34944">
          <w:t xml:space="preserve"> </w:t>
        </w:r>
      </w:ins>
      <w:ins w:id="579" w:author="Michael Chambers" w:date="2015-11-16T19:37:00Z">
        <w:r w:rsidR="00E34944">
          <w:t xml:space="preserve">regulates both upstream and downstream elements of a highly-interconnected network of signaling pathways. </w:t>
        </w:r>
      </w:ins>
      <w:ins w:id="580" w:author="Michael Chambers" w:date="2015-11-16T19:38:00Z">
        <w:r w:rsidR="00E34944">
          <w:t xml:space="preserve">We identified multiple pathways with known </w:t>
        </w:r>
        <w:proofErr w:type="spellStart"/>
        <w:r w:rsidR="00E34944">
          <w:t>Gro</w:t>
        </w:r>
      </w:ins>
      <w:proofErr w:type="spellEnd"/>
      <w:ins w:id="581" w:author="Michael Chambers" w:date="2015-11-16T19:43:00Z">
        <w:r w:rsidR="003F4F06">
          <w:t xml:space="preserve"> involvement</w:t>
        </w:r>
      </w:ins>
      <w:ins w:id="582" w:author="Michael Chambers" w:date="2015-11-16T19:38:00Z">
        <w:r w:rsidR="00E34944">
          <w:t xml:space="preserve">, including </w:t>
        </w:r>
        <w:proofErr w:type="spellStart"/>
        <w:r w:rsidR="00E34944">
          <w:t>Dpp</w:t>
        </w:r>
        <w:proofErr w:type="spellEnd"/>
        <w:r w:rsidR="00E34944">
          <w:t>, Wingless, and EGFR signaling</w:t>
        </w:r>
      </w:ins>
      <w:ins w:id="583" w:author="Michael Chambers" w:date="2015-11-16T19:40:00Z">
        <w:r w:rsidR="00E34944">
          <w:t xml:space="preserve">, as well as novel involvement with downstream effectors of these pathways, such as </w:t>
        </w:r>
      </w:ins>
      <w:ins w:id="584" w:author="Michael Chambers" w:date="2015-11-16T19:41:00Z">
        <w:r w:rsidR="003F4F06">
          <w:t xml:space="preserve">Pannier, </w:t>
        </w:r>
      </w:ins>
      <w:ins w:id="585" w:author="Michael Chambers" w:date="2015-11-16T19:43:00Z">
        <w:r w:rsidR="003F4F06">
          <w:t>Atonal, and Patched.</w:t>
        </w:r>
      </w:ins>
    </w:p>
    <w:p w14:paraId="14CB42F5" w14:textId="3895085B" w:rsidR="00AC2DA3" w:rsidRDefault="003C0EDF">
      <w:pPr>
        <w:rPr>
          <w:ins w:id="586" w:author="Michael Chambers" w:date="2015-11-16T22:55:00Z"/>
        </w:rPr>
      </w:pPr>
      <w:del w:id="587" w:author="Michael Chambers" w:date="2015-11-17T19:51:00Z">
        <w:r w:rsidDel="003E04C3">
          <w:delText>Global analysis of Groucho occupancy additionally reveals that Groucho binding is strongly enriched for binding within genes, specifically within introns, with the highest enrichment exhibited in the 5’ intron of genes. Overexpression of Groucho resulted in 10 to 32% of genes bound by Gro to become repressed, depend</w:delText>
        </w:r>
      </w:del>
      <w:del w:id="588" w:author="Michael Chambers" w:date="2015-11-16T16:24:00Z">
        <w:r w:rsidDel="0035018D">
          <w:delText>ing</w:delText>
        </w:r>
      </w:del>
      <w:del w:id="589" w:author="Michael Chambers" w:date="2015-11-17T19:51:00Z">
        <w:r w:rsidDel="003E04C3">
          <w:delText xml:space="preserve"> on timepoint, reinforcing that Groucho binding within genes is one strategy common to Groucho regulation. The evolution of regulatory regions within introns is common in </w:delText>
        </w:r>
        <w:r w:rsidDel="003E04C3">
          <w:rPr>
            <w:i/>
          </w:rPr>
          <w:delText>Drosophila</w:delText>
        </w:r>
        <w:r w:rsidDel="003E04C3">
          <w:delText xml:space="preserve">, and in animals generally. Multiple factors, including </w:delText>
        </w:r>
      </w:del>
      <w:ins w:id="590" w:author="Albert Courey" w:date="2015-11-16T15:34:00Z">
        <w:del w:id="591" w:author="Michael Chambers" w:date="2015-11-17T19:51:00Z">
          <w:r w:rsidR="00124DFE" w:rsidDel="003E04C3">
            <w:delText>K</w:delText>
          </w:r>
        </w:del>
      </w:ins>
      <w:del w:id="592" w:author="Michael Chambers" w:date="2015-11-17T19:51:00Z">
        <w:r w:rsidDel="003E04C3">
          <w:delText xml:space="preserve">kruppel and </w:delText>
        </w:r>
      </w:del>
      <w:ins w:id="593" w:author="Albert Courey" w:date="2015-11-16T15:34:00Z">
        <w:del w:id="594" w:author="Michael Chambers" w:date="2015-11-17T19:51:00Z">
          <w:r w:rsidR="00124DFE" w:rsidDel="003E04C3">
            <w:delText>T</w:delText>
          </w:r>
        </w:del>
      </w:ins>
      <w:del w:id="595" w:author="Michael Chambers" w:date="2015-11-17T19:51:00Z">
        <w:r w:rsidDel="003E04C3">
          <w:delText>twist have been shown to commonly localize to intronic regions</w:delText>
        </w:r>
      </w:del>
      <w:ins w:id="596" w:author="Albert Courey" w:date="2015-11-16T15:34:00Z">
        <w:del w:id="597" w:author="Michael Chambers" w:date="2015-11-17T19:51:00Z">
          <w:r w:rsidR="00124DFE" w:rsidDel="003E04C3">
            <w:delText xml:space="preserve"> </w:delText>
          </w:r>
        </w:del>
      </w:ins>
      <w:del w:id="598" w:author="Michael Chambers" w:date="2015-11-17T19:51:00Z">
        <w:r w:rsidR="00223495" w:rsidDel="003E04C3">
          <w:delText>{Matyash, 2004 #3046</w:delText>
        </w:r>
      </w:del>
      <w:del w:id="599" w:author="Michael Chambers" w:date="2015-11-17T19:50:00Z">
        <w:r w:rsidR="00223495" w:rsidDel="003E04C3">
          <w:delText>}</w:delText>
        </w:r>
      </w:del>
      <w:del w:id="600" w:author="Michael Chambers" w:date="2015-11-16T16:24:00Z">
        <w:r w:rsidDel="0035018D">
          <w:delText xml:space="preserve"> </w:delText>
        </w:r>
      </w:del>
      <w:del w:id="601" w:author="Michael Chambers" w:date="2015-11-17T19:50:00Z">
        <w:r w:rsidR="00223495" w:rsidDel="003E04C3">
          <w:delText>{</w:delText>
        </w:r>
      </w:del>
      <w:del w:id="602" w:author="Michael Chambers" w:date="2015-11-17T19:51:00Z">
        <w:r w:rsidR="00223495" w:rsidDel="003E04C3">
          <w:delText>Sandmann, 2007 #3048</w:delText>
        </w:r>
      </w:del>
      <w:del w:id="603" w:author="Michael Chambers" w:date="2015-11-17T19:50:00Z">
        <w:r w:rsidR="00223495" w:rsidDel="003E04C3">
          <w:delText>}</w:delText>
        </w:r>
      </w:del>
      <w:del w:id="604" w:author="Michael Chambers" w:date="2015-11-16T16:24:00Z">
        <w:r w:rsidRPr="00876316" w:rsidDel="0035018D">
          <w:delText xml:space="preserve"> </w:delText>
        </w:r>
      </w:del>
      <w:del w:id="605" w:author="Michael Chambers" w:date="2015-11-17T19:50:00Z">
        <w:r w:rsidR="00223495" w:rsidDel="003E04C3">
          <w:delText>{</w:delText>
        </w:r>
      </w:del>
      <w:del w:id="606" w:author="Michael Chambers" w:date="2015-11-17T19:51:00Z">
        <w:r w:rsidR="00223495" w:rsidDel="003E04C3">
          <w:delText>Zeitlinger, 2007 #3025}</w:delText>
        </w:r>
        <w:r w:rsidDel="003E04C3">
          <w:delTex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delText>
        </w:r>
        <w:r w:rsidR="00223495" w:rsidDel="003E04C3">
          <w:delText>{Yenerall, 2011 #3051}</w:delText>
        </w:r>
        <w:r w:rsidDel="003E04C3">
          <w:delText xml:space="preserve">. Consistent with this hypothesis, </w:delText>
        </w:r>
      </w:del>
      <w:del w:id="607" w:author="Michael Chambers" w:date="2015-11-16T19:59:00Z">
        <w:r w:rsidDel="009A1FF7">
          <w:delText xml:space="preserve">developmentally-regulated genes known to exhibit promoter-proximal pausing of </w:delText>
        </w:r>
      </w:del>
      <w:del w:id="608" w:author="Michael Chambers" w:date="2015-11-16T20:00:00Z">
        <w:r w:rsidDel="009A1FF7">
          <w:delText>RNA PolII</w:delText>
        </w:r>
      </w:del>
      <w:del w:id="609" w:author="Michael Chambers" w:date="2015-11-17T19:51:00Z">
        <w:r w:rsidDel="003E04C3">
          <w:delText xml:space="preserve"> have been shown to have </w:delText>
        </w:r>
      </w:del>
      <w:del w:id="610" w:author="Michael Chambers" w:date="2015-11-16T20:00:00Z">
        <w:r w:rsidDel="009A1FF7">
          <w:delText>a</w:delText>
        </w:r>
      </w:del>
      <w:del w:id="611" w:author="Michael Chambers" w:date="2015-11-17T19:51:00Z">
        <w:r w:rsidDel="003E04C3">
          <w:delText xml:space="preserve"> higher frequenc</w:delText>
        </w:r>
      </w:del>
      <w:del w:id="612" w:author="Michael Chambers" w:date="2015-11-16T20:01:00Z">
        <w:r w:rsidDel="009A1FF7">
          <w:delText>y</w:delText>
        </w:r>
      </w:del>
      <w:del w:id="613" w:author="Michael Chambers" w:date="2015-11-17T19:51:00Z">
        <w:r w:rsidDel="003E04C3">
          <w:delText xml:space="preserve"> of intron loss </w:delText>
        </w:r>
      </w:del>
      <w:del w:id="614" w:author="Michael Chambers" w:date="2015-11-16T20:00:00Z">
        <w:r w:rsidDel="009A1FF7">
          <w:delText xml:space="preserve">but not overall shorter introns </w:delText>
        </w:r>
      </w:del>
      <w:del w:id="615" w:author="Michael Chambers" w:date="2015-11-17T19:51:00Z">
        <w:r w:rsidR="00223495" w:rsidDel="003E04C3">
          <w:delText>{Jiang, 2014 #3052}</w:delText>
        </w:r>
        <w:r w:rsidDel="003E04C3">
          <w:delText xml:space="preserve">. One </w:delText>
        </w:r>
      </w:del>
      <w:del w:id="616" w:author="Michael Chambers" w:date="2015-11-16T20:01:00Z">
        <w:r w:rsidDel="00992BA2">
          <w:delText xml:space="preserve">potential </w:delText>
        </w:r>
      </w:del>
      <w:del w:id="617" w:author="Michael Chambers" w:date="2015-11-17T19:51:00Z">
        <w:r w:rsidDel="003E04C3">
          <w:delText xml:space="preserve">explanation of the regulatory rational </w:delText>
        </w:r>
      </w:del>
      <w:del w:id="618" w:author="Michael Chambers" w:date="2015-11-16T20:02:00Z">
        <w:r w:rsidDel="00992BA2">
          <w:delText>that gives rise to</w:delText>
        </w:r>
      </w:del>
      <w:del w:id="619" w:author="Michael Chambers" w:date="2015-11-17T19:51:00Z">
        <w:r w:rsidDel="003E04C3">
          <w:delText xml:space="preserve"> </w:delText>
        </w:r>
      </w:del>
      <w:del w:id="620" w:author="Michael Chambers" w:date="2015-11-16T20:02:00Z">
        <w:r w:rsidDel="00992BA2">
          <w:delText xml:space="preserve">intragenic </w:delText>
        </w:r>
      </w:del>
      <w:del w:id="621" w:author="Michael Chambers" w:date="2015-11-17T19:51:00Z">
        <w:r w:rsidDel="003E04C3">
          <w:delText xml:space="preserve">repressor binding comes from the observation </w:delText>
        </w:r>
      </w:del>
      <w:del w:id="622" w:author="Michael Chambers" w:date="2015-11-16T20:04:00Z">
        <w:r w:rsidDel="00992BA2">
          <w:delText xml:space="preserve">that </w:delText>
        </w:r>
      </w:del>
      <w:del w:id="623" w:author="Michael Chambers" w:date="2015-11-16T20:02:00Z">
        <w:r w:rsidDel="00992BA2">
          <w:delText xml:space="preserve">repression arising from </w:delText>
        </w:r>
      </w:del>
      <w:del w:id="624" w:author="Michael Chambers" w:date="2015-11-17T19:51:00Z">
        <w:r w:rsidDel="003E04C3">
          <w:delText xml:space="preserve">Snail </w:delText>
        </w:r>
      </w:del>
      <w:del w:id="625" w:author="Michael Chambers" w:date="2015-11-16T20:05:00Z">
        <w:r w:rsidDel="00992BA2">
          <w:delText>binding in</w:delText>
        </w:r>
      </w:del>
      <w:del w:id="626" w:author="Michael Chambers" w:date="2015-11-17T19:51:00Z">
        <w:r w:rsidDel="003E04C3">
          <w:delText xml:space="preserve"> distant </w:delText>
        </w:r>
      </w:del>
      <w:del w:id="627" w:author="Michael Chambers" w:date="2015-11-16T20:02:00Z">
        <w:r w:rsidDel="00992BA2">
          <w:delText xml:space="preserve">CRMs </w:delText>
        </w:r>
      </w:del>
      <w:del w:id="628" w:author="Michael Chambers" w:date="2015-11-16T20:05:00Z">
        <w:r w:rsidDel="00992BA2">
          <w:delText xml:space="preserve">introduces a lag before repression becomes complete, </w:delText>
        </w:r>
      </w:del>
      <w:del w:id="629" w:author="Michael Chambers" w:date="2015-11-17T19:51:00Z">
        <w:r w:rsidDel="003E04C3">
          <w:delText xml:space="preserve">due to the inability of the repressor to affect </w:delText>
        </w:r>
      </w:del>
      <w:del w:id="630" w:author="Michael Chambers" w:date="2015-11-16T16:25:00Z">
        <w:r w:rsidDel="0035018D">
          <w:delText xml:space="preserve">currently elongating polymerases </w:delText>
        </w:r>
      </w:del>
      <w:del w:id="631" w:author="Michael Chambers" w:date="2015-11-17T19:51:00Z">
        <w:r w:rsidR="00223495" w:rsidDel="003E04C3">
          <w:delText>{Bothma, 2011 #2304}</w:delText>
        </w:r>
        <w:r w:rsidDel="003E04C3">
          <w:delText xml:space="preserve">.  Due to the relatively slow rate of progression of PolII (~ 1.1 to 1.5 kb per min in </w:delText>
        </w:r>
        <w:r w:rsidDel="003E04C3">
          <w:rPr>
            <w:i/>
          </w:rPr>
          <w:delText>Drosophila)</w:delText>
        </w:r>
      </w:del>
      <w:del w:id="632" w:author="Michael Chambers" w:date="2015-11-17T01:22:00Z">
        <w:r w:rsidDel="00C67591">
          <w:delText xml:space="preserve"> </w:delText>
        </w:r>
      </w:del>
      <w:del w:id="633" w:author="Michael Chambers" w:date="2015-11-17T19:51:00Z">
        <w:r w:rsidR="00223495" w:rsidDel="003E04C3">
          <w:delText>{Ardehali, 2009 #3053}</w:delText>
        </w:r>
        <w:r w:rsidDel="003E04C3">
          <w:delText xml:space="preserve">, this lag time can become significant, especially under developmental contexts in which </w:delText>
        </w:r>
      </w:del>
      <w:del w:id="634" w:author="Michael Chambers" w:date="2015-11-17T01:23:00Z">
        <w:r w:rsidDel="00C67591">
          <w:delText>temporal control of repression can be as important as activation</w:delText>
        </w:r>
      </w:del>
      <w:del w:id="635" w:author="Michael Chambers" w:date="2015-11-16T20:17:00Z">
        <w:r w:rsidDel="004963C5">
          <w:delText xml:space="preserve">. While microRNAs are known to dampen this effect in some contexts </w:delText>
        </w:r>
      </w:del>
      <w:del w:id="636" w:author="Michael Chambers" w:date="2015-11-17T19:51:00Z">
        <w:r w:rsidR="00223495" w:rsidDel="003E04C3">
          <w:delText>{Biemar, 2005 #3054}</w:delText>
        </w:r>
      </w:del>
      <w:del w:id="637" w:author="Michael Chambers" w:date="2015-11-16T20:17:00Z">
        <w:r w:rsidDel="004963C5">
          <w:delText xml:space="preserve">, Groucho-mediated repression initiated by binding </w:delText>
        </w:r>
      </w:del>
      <w:del w:id="638" w:author="Michael Chambers" w:date="2015-11-16T16:25:00Z">
        <w:r w:rsidDel="0035018D">
          <w:delText xml:space="preserve">intragenically </w:delText>
        </w:r>
      </w:del>
      <w:del w:id="639" w:author="Michael Chambers" w:date="2015-11-16T20:10:00Z">
        <w:r w:rsidDel="006A655A">
          <w:delText>could potentially</w:delText>
        </w:r>
      </w:del>
      <w:del w:id="640" w:author="Michael Chambers" w:date="2015-11-16T20:17:00Z">
        <w:r w:rsidDel="004963C5">
          <w:delText xml:space="preserve"> </w:delText>
        </w:r>
      </w:del>
      <w:del w:id="641" w:author="Michael Chambers" w:date="2015-11-16T20:10:00Z">
        <w:r w:rsidDel="006A655A">
          <w:delText xml:space="preserve">be </w:delText>
        </w:r>
      </w:del>
      <w:del w:id="642" w:author="Michael Chambers" w:date="2015-11-16T20:17:00Z">
        <w:r w:rsidDel="004963C5">
          <w:delText xml:space="preserve">another method to </w:delText>
        </w:r>
      </w:del>
      <w:del w:id="643" w:author="Michael Chambers" w:date="2015-11-16T20:10:00Z">
        <w:r w:rsidDel="006A655A">
          <w:delText>achieve a similar end.</w:delText>
        </w:r>
      </w:del>
      <w:del w:id="644" w:author="Michael Chambers" w:date="2015-11-17T19:51:00Z">
        <w:r w:rsidR="00223495" w:rsidDel="003E04C3">
          <w:delText>{Petesch, 2008 #3190}{Li, 2011 #2965}</w:delText>
        </w:r>
      </w:del>
      <w:ins w:id="645" w:author="Michael Chambers" w:date="2015-11-16T22:55:00Z">
        <w:r w:rsidR="00AC2DA3">
          <w:br w:type="page"/>
        </w:r>
      </w:ins>
    </w:p>
    <w:p w14:paraId="773FC503" w14:textId="24C1291D" w:rsidR="00AC2DA3" w:rsidRDefault="00AC2DA3" w:rsidP="00AC2DA3">
      <w:pPr>
        <w:pStyle w:val="FirstParagraph"/>
        <w:spacing w:line="480" w:lineRule="auto"/>
        <w:ind w:firstLine="720"/>
        <w:rPr>
          <w:ins w:id="646" w:author="Michael Chambers" w:date="2015-11-16T22:56:00Z"/>
        </w:rPr>
      </w:pPr>
      <w:ins w:id="647" w:author="Michael Chambers" w:date="2015-11-16T22:56:00Z">
        <w:r>
          <w:rPr>
            <w:b/>
          </w:rPr>
          <w:lastRenderedPageBreak/>
          <w:t xml:space="preserve">Figure 2-1. Groucho </w:t>
        </w:r>
        <w:proofErr w:type="spellStart"/>
        <w:r>
          <w:rPr>
            <w:b/>
          </w:rPr>
          <w:t>ChIP-seq</w:t>
        </w:r>
        <w:proofErr w:type="spellEnd"/>
        <w:r>
          <w:rPr>
            <w:b/>
          </w:rPr>
          <w:t xml:space="preserve"> experiments show high reproducibility in read mapping and peak calling</w:t>
        </w:r>
        <w:r>
          <w:t xml:space="preserve"> </w:t>
        </w:r>
        <w:r>
          <w:rPr>
            <w:b/>
          </w:rPr>
          <w:t>(A)</w:t>
        </w:r>
        <w:r>
          <w:t xml:space="preserve"> </w:t>
        </w:r>
        <w:proofErr w:type="spellStart"/>
        <w:r>
          <w:t>ChIP-seq</w:t>
        </w:r>
        <w:proofErr w:type="spellEnd"/>
        <w:r>
          <w:t xml:space="preserve"> libraries were sequenced to a depth of ~20M reads, twice the recommended library sizes for </w:t>
        </w:r>
        <w:proofErr w:type="spellStart"/>
        <w:r>
          <w:t>ChIP-seq</w:t>
        </w:r>
        <w:proofErr w:type="spellEnd"/>
        <w:r>
          <w:t xml:space="preserve"> experiments proposed by the </w:t>
        </w:r>
        <w:proofErr w:type="spellStart"/>
        <w:r>
          <w:t>modENCODE</w:t>
        </w:r>
        <w:proofErr w:type="spellEnd"/>
        <w:r>
          <w:t xml:space="preserve"> consortium </w:t>
        </w:r>
      </w:ins>
      <w:r w:rsidR="00AF559D">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F559D">
        <w:instrText xml:space="preserve"> ADDIN EN.CITE </w:instrText>
      </w:r>
      <w:r w:rsidR="00AF559D">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AF559D">
        <w:instrText xml:space="preserve"> ADDIN EN.CITE.DATA </w:instrText>
      </w:r>
      <w:r w:rsidR="00AF559D">
        <w:fldChar w:fldCharType="end"/>
      </w:r>
      <w:r w:rsidR="00AF559D">
        <w:fldChar w:fldCharType="separate"/>
      </w:r>
      <w:r w:rsidR="00AF559D">
        <w:rPr>
          <w:noProof/>
        </w:rPr>
        <w:t>(Landt et al., 2012)</w:t>
      </w:r>
      <w:r w:rsidR="00AF559D">
        <w:fldChar w:fldCharType="end"/>
      </w:r>
      <w:ins w:id="648" w:author="Michael Chambers" w:date="2015-11-16T22:56:00Z">
        <w:r>
          <w:t xml:space="preserve">. </w:t>
        </w:r>
        <w:r>
          <w:rPr>
            <w:b/>
          </w:rPr>
          <w:t>(B)</w:t>
        </w:r>
        <w:r>
          <w:t xml:space="preserve"> </w:t>
        </w:r>
        <w:r>
          <w:rPr>
            <w:i/>
          </w:rPr>
          <w:t>(left)</w:t>
        </w:r>
        <w:r>
          <w:t xml:space="preserve"> Overall mapping profiles of </w:t>
        </w:r>
        <w:proofErr w:type="spellStart"/>
        <w:r>
          <w:t>ChIP-seq</w:t>
        </w:r>
        <w:proofErr w:type="spellEnd"/>
        <w:r>
          <w:t xml:space="preserve"> sequenced reads cluster by </w:t>
        </w:r>
        <w:proofErr w:type="spellStart"/>
        <w:r>
          <w:t>timepoint</w:t>
        </w:r>
        <w:proofErr w:type="spellEnd"/>
        <w:r>
          <w:t xml:space="preserve">. </w:t>
        </w:r>
        <w:proofErr w:type="spellStart"/>
        <w:r>
          <w:t>Timepoint</w:t>
        </w:r>
        <w:proofErr w:type="spellEnd"/>
        <w:r>
          <w:t xml:space="preserve"> 2 and 3 samples cluster more closely together than </w:t>
        </w:r>
        <w:proofErr w:type="spellStart"/>
        <w:r>
          <w:t>timepoint</w:t>
        </w:r>
        <w:proofErr w:type="spellEnd"/>
        <w:r>
          <w:t xml:space="preserve"> 1, which diverges significantly from both other </w:t>
        </w:r>
        <w:proofErr w:type="spellStart"/>
        <w:r>
          <w:t>timepoints</w:t>
        </w:r>
        <w:proofErr w:type="spellEnd"/>
        <w:r>
          <w:t xml:space="preserve">.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ins>
    </w:p>
    <w:p w14:paraId="64760B09" w14:textId="77777777" w:rsidR="00AC2DA3" w:rsidRDefault="00AC2DA3" w:rsidP="00AC2DA3">
      <w:pPr>
        <w:pStyle w:val="Bibliography"/>
        <w:rPr>
          <w:ins w:id="649" w:author="Michael Chambers" w:date="2015-11-16T22:56:00Z"/>
        </w:rPr>
      </w:pPr>
      <w:ins w:id="650" w:author="Michael Chambers" w:date="2015-11-16T22:56:00Z">
        <w:r>
          <w:br w:type="page"/>
        </w:r>
        <w:r>
          <w:lastRenderedPageBreak/>
          <w:t>Fig 2-1</w:t>
        </w:r>
        <w:r>
          <w:rPr>
            <w:noProof/>
          </w:rPr>
          <w:drawing>
            <wp:inline distT="0" distB="0" distL="0" distR="0" wp14:anchorId="4E3352A3" wp14:editId="21F616E7">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ins>
    </w:p>
    <w:p w14:paraId="1F92375B" w14:textId="238506FE" w:rsidR="00AC2DA3" w:rsidRDefault="00AC2DA3" w:rsidP="00AC2DA3">
      <w:pPr>
        <w:pStyle w:val="BodyText"/>
        <w:spacing w:line="480" w:lineRule="auto"/>
        <w:rPr>
          <w:ins w:id="651" w:author="Michael Chambers" w:date="2015-11-16T22:56:00Z"/>
        </w:rPr>
      </w:pPr>
      <w:ins w:id="652" w:author="Michael Chambers" w:date="2015-11-16T22:56:00Z">
        <w:r>
          <w:rPr>
            <w:b/>
          </w:rPr>
          <w:lastRenderedPageBreak/>
          <w:t xml:space="preserve">Figure 2-2. The Groucho binding pattern exhibits significant overlap with Groucho </w:t>
        </w:r>
        <w:proofErr w:type="spellStart"/>
        <w:r>
          <w:rPr>
            <w:b/>
          </w:rPr>
          <w:t>ChIP</w:t>
        </w:r>
        <w:proofErr w:type="spellEnd"/>
        <w:r>
          <w:rPr>
            <w:b/>
          </w:rPr>
          <w:t>-chip determined peaks utilizing an independently-derived antibody.</w:t>
        </w:r>
        <w:r>
          <w:t xml:space="preserve"> Significant Groucho peaks were compared to two sets of publicly-availabl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w:t>
        </w:r>
        <w:proofErr w:type="spellStart"/>
        <w:r>
          <w:t>timepoints</w:t>
        </w:r>
        <w:proofErr w:type="spellEnd"/>
        <w:r>
          <w:t xml:space="preserve">, and ending 3 hours afterwards. The degree of overlap is strongest at later </w:t>
        </w:r>
        <w:proofErr w:type="spellStart"/>
        <w:r>
          <w:t>timepoints</w:t>
        </w:r>
        <w:proofErr w:type="spellEnd"/>
        <w:r>
          <w:t xml:space="preserve">, with the 6.5 - 9 hour data overlapping 68% of all </w:t>
        </w:r>
        <w:proofErr w:type="spellStart"/>
        <w:r>
          <w:t>modENCODE</w:t>
        </w:r>
        <w:proofErr w:type="spellEnd"/>
        <w:r>
          <w:t xml:space="preserve"> binding regions. Comparison of embryonic Groucho binding with </w:t>
        </w:r>
        <w:proofErr w:type="spellStart"/>
        <w:r>
          <w:t>modENCODE</w:t>
        </w:r>
        <w:proofErr w:type="spellEnd"/>
        <w:r>
          <w:t xml:space="preserve"> Groucho </w:t>
        </w:r>
        <w:proofErr w:type="spellStart"/>
        <w:r>
          <w:t>ChIP-seq</w:t>
        </w:r>
        <w:proofErr w:type="spellEnd"/>
        <w:r>
          <w:t xml:space="preserve"> data generated from white pre-pupae reveals that a small subset of embryonic Groucho-bound regions are bound during later development. The majority of </w:t>
        </w:r>
        <w:proofErr w:type="spellStart"/>
        <w:r>
          <w:t>Gro</w:t>
        </w:r>
        <w:proofErr w:type="spellEnd"/>
        <w:r>
          <w:t xml:space="preserve"> bound regulatory regions are unique to each developmental stage. The role of </w:t>
        </w:r>
        <w:proofErr w:type="spellStart"/>
        <w:r>
          <w:t>Gro</w:t>
        </w:r>
        <w:proofErr w:type="spellEnd"/>
        <w:r>
          <w:t xml:space="preserve">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ins>
      <w:r w:rsidR="00AF559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AF559D">
        <w:instrText xml:space="preserve"> ADDIN EN.CITE </w:instrText>
      </w:r>
      <w:r w:rsidR="00AF559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AF559D">
        <w:instrText xml:space="preserve"> ADDIN EN.CITE.DATA </w:instrText>
      </w:r>
      <w:r w:rsidR="00AF559D">
        <w:fldChar w:fldCharType="end"/>
      </w:r>
      <w:r w:rsidR="00AF559D">
        <w:fldChar w:fldCharType="separate"/>
      </w:r>
      <w:r w:rsidR="00AF559D">
        <w:rPr>
          <w:noProof/>
        </w:rPr>
        <w:t>(Hasson et al., 2001)</w:t>
      </w:r>
      <w:r w:rsidR="00AF559D">
        <w:fldChar w:fldCharType="end"/>
      </w:r>
      <w:ins w:id="653" w:author="Michael Chambers" w:date="2015-11-16T22:56:00Z">
        <w:r>
          <w:t>.</w:t>
        </w:r>
      </w:ins>
    </w:p>
    <w:p w14:paraId="476264CA" w14:textId="77777777" w:rsidR="00AC2DA3" w:rsidRDefault="00AC2DA3" w:rsidP="00AC2DA3">
      <w:pPr>
        <w:pStyle w:val="BodyText"/>
        <w:spacing w:line="480" w:lineRule="auto"/>
        <w:outlineLvl w:val="0"/>
        <w:rPr>
          <w:ins w:id="654" w:author="Michael Chambers" w:date="2015-11-16T22:56:00Z"/>
        </w:rPr>
      </w:pPr>
      <w:ins w:id="655" w:author="Michael Chambers" w:date="2015-11-16T22:56:00Z">
        <w:r>
          <w:br w:type="page"/>
        </w:r>
        <w:r>
          <w:lastRenderedPageBreak/>
          <w:t>Fig. 2-2</w:t>
        </w:r>
        <w:r>
          <w:rPr>
            <w:noProof/>
          </w:rPr>
          <w:drawing>
            <wp:inline distT="0" distB="0" distL="0" distR="0" wp14:anchorId="78D94DAB" wp14:editId="43858A5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4C18535" w14:textId="77777777" w:rsidR="00AC2DA3" w:rsidRDefault="00AC2DA3" w:rsidP="00AC2DA3">
      <w:pPr>
        <w:pStyle w:val="BodyText"/>
        <w:spacing w:line="480" w:lineRule="auto"/>
        <w:ind w:left="720" w:hanging="720"/>
        <w:rPr>
          <w:ins w:id="656" w:author="Michael Chambers" w:date="2015-11-16T22:56:00Z"/>
        </w:rPr>
      </w:pPr>
      <w:ins w:id="657" w:author="Michael Chambers" w:date="2015-11-16T22:56:00Z">
        <w:r>
          <w:rPr>
            <w:b/>
          </w:rPr>
          <w:lastRenderedPageBreak/>
          <w:t>Figure 2-3. A large number of Groucho binding regions are preserved throughout all stages analyzed.</w:t>
        </w:r>
        <w:r>
          <w:t xml:space="preserve"> </w:t>
        </w:r>
        <w:r>
          <w:rPr>
            <w:b/>
          </w:rPr>
          <w:t>(A)</w:t>
        </w:r>
        <w:r>
          <w:t xml:space="preserve"> Peaks present in both replicates were obtained from each </w:t>
        </w:r>
        <w:proofErr w:type="spellStart"/>
        <w:r>
          <w:t>timepoint</w:t>
        </w:r>
        <w:proofErr w:type="spellEnd"/>
        <w:r>
          <w:t xml:space="preserve">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w:t>
        </w:r>
        <w:proofErr w:type="spellStart"/>
        <w:r>
          <w:t>timepoint</w:t>
        </w:r>
        <w:proofErr w:type="spellEnd"/>
        <w:r>
          <w:t xml:space="preserve">, and 61% for the middle </w:t>
        </w:r>
        <w:proofErr w:type="spellStart"/>
        <w:r>
          <w:t>timepoint</w:t>
        </w:r>
        <w:proofErr w:type="spellEnd"/>
        <w:r>
          <w:t xml:space="preserve">. </w:t>
        </w:r>
        <w:r w:rsidRPr="00285A9D">
          <w:rPr>
            <w:b/>
          </w:rPr>
          <w:t>(B)</w:t>
        </w:r>
        <w:r>
          <w:t xml:space="preserve"> While a large fraction of Groucho binding sites is unique to each of the three </w:t>
        </w:r>
        <w:proofErr w:type="spellStart"/>
        <w:r>
          <w:t>timepoints</w:t>
        </w:r>
        <w:proofErr w:type="spellEnd"/>
        <w:r>
          <w:t xml:space="preserve"> analyzed, are preserved across two or more </w:t>
        </w:r>
        <w:proofErr w:type="spellStart"/>
        <w:r>
          <w:t>timepoints</w:t>
        </w:r>
        <w:proofErr w:type="spellEnd"/>
        <w:r>
          <w:t xml:space="preserve">. No detected Groucho peak was present in only early and late </w:t>
        </w:r>
        <w:proofErr w:type="spellStart"/>
        <w:r>
          <w:t>timepoints</w:t>
        </w:r>
        <w:proofErr w:type="spellEnd"/>
        <w:r>
          <w:t xml:space="preserve">, indicated that during the </w:t>
        </w:r>
        <w:proofErr w:type="spellStart"/>
        <w:r>
          <w:t>timepoints</w:t>
        </w:r>
        <w:proofErr w:type="spellEnd"/>
        <w:r>
          <w:t xml:space="preserve"> analyzed </w:t>
        </w:r>
        <w:proofErr w:type="spellStart"/>
        <w:r>
          <w:t>removeal</w:t>
        </w:r>
        <w:proofErr w:type="spellEnd"/>
        <w:r>
          <w:t xml:space="preserve"> of Groucho binding from a locus was a permanent regulatory decision. Additionally, while the middle and late </w:t>
        </w:r>
        <w:proofErr w:type="spellStart"/>
        <w:r>
          <w:t>timepoints</w:t>
        </w:r>
        <w:proofErr w:type="spellEnd"/>
        <w:r>
          <w:t xml:space="preserve"> have a significant fraction of binding sites in common, the early and middle </w:t>
        </w:r>
        <w:proofErr w:type="spellStart"/>
        <w:r>
          <w:t>timepoints</w:t>
        </w:r>
        <w:proofErr w:type="spellEnd"/>
        <w:r>
          <w:t xml:space="preserve"> have very few in common. This is indicative of Groucho genomic localization being relatively dynamic during early </w:t>
        </w:r>
        <w:proofErr w:type="spellStart"/>
        <w:r>
          <w:t>timepoints</w:t>
        </w:r>
        <w:proofErr w:type="spellEnd"/>
        <w:r>
          <w:t xml:space="preserve"> when compared to later times.</w:t>
        </w:r>
      </w:ins>
    </w:p>
    <w:p w14:paraId="2F200458" w14:textId="77777777" w:rsidR="00AC2DA3" w:rsidRDefault="00AC2DA3" w:rsidP="00AC2DA3">
      <w:pPr>
        <w:pStyle w:val="BodyText"/>
        <w:spacing w:line="480" w:lineRule="auto"/>
        <w:outlineLvl w:val="0"/>
        <w:rPr>
          <w:ins w:id="658" w:author="Michael Chambers" w:date="2015-11-16T22:56:00Z"/>
        </w:rPr>
      </w:pPr>
      <w:ins w:id="659" w:author="Michael Chambers" w:date="2015-11-16T22:56:00Z">
        <w:r>
          <w:br w:type="page"/>
        </w:r>
        <w:r>
          <w:lastRenderedPageBreak/>
          <w:t>Fig. 2-3</w:t>
        </w:r>
        <w:r>
          <w:rPr>
            <w:noProof/>
          </w:rPr>
          <w:drawing>
            <wp:inline distT="0" distB="0" distL="0" distR="0" wp14:anchorId="7518F0C3" wp14:editId="58D95BC7">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7A535F62" w14:textId="77777777" w:rsidR="00AC2DA3" w:rsidRDefault="00AC2DA3" w:rsidP="00AC2DA3">
      <w:pPr>
        <w:spacing w:line="480" w:lineRule="auto"/>
        <w:rPr>
          <w:ins w:id="660" w:author="Michael Chambers" w:date="2015-11-16T22:56:00Z"/>
          <w:b/>
        </w:rPr>
      </w:pPr>
      <w:ins w:id="661" w:author="Michael Chambers" w:date="2015-11-16T22:56:00Z">
        <w:r>
          <w:rPr>
            <w:b/>
          </w:rPr>
          <w:lastRenderedPageBreak/>
          <w:t xml:space="preserve">Figure 2-4. Over half of Groucho localizes to highly-occupied target (HOT) regions at all time windows assayed. </w:t>
        </w:r>
        <w:r>
          <w:t xml:space="preserve">At earlier </w:t>
        </w:r>
        <w:proofErr w:type="spellStart"/>
        <w:r>
          <w:t>timepoints</w:t>
        </w:r>
        <w:proofErr w:type="spellEnd"/>
        <w:r>
          <w:t xml:space="preserve">,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ins>
    </w:p>
    <w:p w14:paraId="6B7F3460" w14:textId="77777777" w:rsidR="00AC2DA3" w:rsidRDefault="00AC2DA3" w:rsidP="00AC2DA3">
      <w:pPr>
        <w:rPr>
          <w:ins w:id="662" w:author="Michael Chambers" w:date="2015-11-16T22:56:00Z"/>
          <w:b/>
        </w:rPr>
      </w:pPr>
      <w:ins w:id="663" w:author="Michael Chambers" w:date="2015-11-16T22:56:00Z">
        <w:r>
          <w:lastRenderedPageBreak/>
          <w:t>Fig. 2-4</w:t>
        </w:r>
        <w:r>
          <w:rPr>
            <w:noProof/>
          </w:rPr>
          <w:drawing>
            <wp:inline distT="0" distB="0" distL="0" distR="0" wp14:anchorId="25A2D3B6" wp14:editId="72A0AE9A">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0A0937CC" w14:textId="77777777" w:rsidR="00AC2DA3" w:rsidRDefault="00AC2DA3" w:rsidP="00AC2DA3">
      <w:pPr>
        <w:spacing w:line="480" w:lineRule="auto"/>
        <w:rPr>
          <w:ins w:id="664" w:author="Michael Chambers" w:date="2015-11-16T22:56:00Z"/>
          <w:b/>
        </w:rPr>
      </w:pPr>
      <w:ins w:id="665" w:author="Michael Chambers" w:date="2015-11-16T22:56:00Z">
        <w:r>
          <w:rPr>
            <w:b/>
          </w:rPr>
          <w:lastRenderedPageBreak/>
          <w:t xml:space="preserve">Figure 2-5. Groucho frequently localizes to regions of high chromatin accessibility. </w:t>
        </w:r>
        <w:r>
          <w:t xml:space="preserve">Previously published developmental stage-specific chromatin accessibility data (from Li. et al., 2011) was intersected with Groucho </w:t>
        </w:r>
        <w:proofErr w:type="spellStart"/>
        <w:r>
          <w:t>ChIP-seq</w:t>
        </w:r>
        <w:proofErr w:type="spellEnd"/>
        <w:r>
          <w:t xml:space="preserve"> data across all </w:t>
        </w:r>
        <w:proofErr w:type="spellStart"/>
        <w:r>
          <w:t>timepoints</w:t>
        </w:r>
        <w:proofErr w:type="spellEnd"/>
        <w:r>
          <w:t xml:space="preserve">. The percentage of Groucho binding sites that are found within high-accessibility regions was calculated for each pair of data sets (white: low % overlap, purple: high % overlap). The correspondence between Groucho </w:t>
        </w:r>
        <w:proofErr w:type="spellStart"/>
        <w:r>
          <w:t>ChIP-seq</w:t>
        </w:r>
        <w:proofErr w:type="spellEnd"/>
        <w:r>
          <w:t xml:space="preserve"> samples and stages of development is represented by grey boxes (bottom). A pattern of strong enrichment of Groucho binding within these regions is observed in all three assayed developmental stages.</w:t>
        </w:r>
        <w:r>
          <w:rPr>
            <w:b/>
          </w:rPr>
          <w:br w:type="page"/>
        </w:r>
      </w:ins>
    </w:p>
    <w:p w14:paraId="1EAE3666" w14:textId="77777777" w:rsidR="00AC2DA3" w:rsidRDefault="00AC2DA3" w:rsidP="00AC2DA3">
      <w:pPr>
        <w:rPr>
          <w:ins w:id="666" w:author="Michael Chambers" w:date="2015-11-16T22:56:00Z"/>
          <w:b/>
        </w:rPr>
      </w:pPr>
      <w:ins w:id="667" w:author="Michael Chambers" w:date="2015-11-16T22:56:00Z">
        <w:r>
          <w:lastRenderedPageBreak/>
          <w:t>Fig. 2-5</w:t>
        </w:r>
        <w:r>
          <w:rPr>
            <w:noProof/>
          </w:rPr>
          <w:drawing>
            <wp:inline distT="0" distB="0" distL="0" distR="0" wp14:anchorId="195740B6" wp14:editId="435A35D9">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ins>
    </w:p>
    <w:p w14:paraId="1C699DC1" w14:textId="77777777" w:rsidR="00AC2DA3" w:rsidRPr="005349C8" w:rsidRDefault="00AC2DA3" w:rsidP="00AC2DA3">
      <w:pPr>
        <w:pStyle w:val="BodyText"/>
        <w:spacing w:line="480" w:lineRule="auto"/>
        <w:rPr>
          <w:ins w:id="668" w:author="Michael Chambers" w:date="2015-11-16T22:56:00Z"/>
        </w:rPr>
      </w:pPr>
      <w:ins w:id="669" w:author="Michael Chambers" w:date="2015-11-16T22:56:00Z">
        <w:r>
          <w:rPr>
            <w:b/>
          </w:rPr>
          <w:lastRenderedPageBreak/>
          <w:t xml:space="preserve">Figure 2-6. Most Groucho bound genes are associated with two or more distinct </w:t>
        </w:r>
        <w:proofErr w:type="spellStart"/>
        <w:r>
          <w:rPr>
            <w:b/>
          </w:rPr>
          <w:t>Gro</w:t>
        </w:r>
        <w:proofErr w:type="spellEnd"/>
        <w:r>
          <w:rPr>
            <w:b/>
          </w:rPr>
          <w:t xml:space="preserve"> peaks.</w:t>
        </w:r>
        <w:r>
          <w:t xml:space="preserve"> </w:t>
        </w:r>
        <w:r>
          <w:rPr>
            <w:b/>
          </w:rPr>
          <w:t xml:space="preserve">(A) </w:t>
        </w:r>
        <w:r>
          <w:t xml:space="preserve">Overlap of Groucho-associated genes reveals Groucho binds adjacent to or overlapping hundreds of genes at each </w:t>
        </w:r>
        <w:proofErr w:type="spellStart"/>
        <w:r>
          <w:t>timepoint</w:t>
        </w:r>
        <w:proofErr w:type="spellEnd"/>
        <w:r>
          <w:t xml:space="preserve">, with a significant number (457) being bound throughout the developmental stages assayed. </w:t>
        </w:r>
        <w:r>
          <w:rPr>
            <w:b/>
          </w:rPr>
          <w:t xml:space="preserve">(B) </w:t>
        </w:r>
        <w:r>
          <w:t xml:space="preserve">Over half of all Groucho bound genes exhibit two or more distinct Groucho peaks. These situations represent Groucho being recruited to multiple sequence-specific transcription factors or topological rearrangements which bring </w:t>
        </w:r>
        <w:proofErr w:type="spellStart"/>
        <w:r>
          <w:t>Gro</w:t>
        </w:r>
        <w:proofErr w:type="spellEnd"/>
        <w:r>
          <w:t xml:space="preserve"> in contact with multiple genomic loci.</w:t>
        </w:r>
      </w:ins>
    </w:p>
    <w:p w14:paraId="1AD5BF85" w14:textId="77777777" w:rsidR="00AC2DA3" w:rsidRDefault="00AC2DA3" w:rsidP="00AC2DA3">
      <w:pPr>
        <w:pStyle w:val="BodyText"/>
        <w:spacing w:line="480" w:lineRule="auto"/>
        <w:outlineLvl w:val="0"/>
        <w:rPr>
          <w:ins w:id="670" w:author="Michael Chambers" w:date="2015-11-16T22:56:00Z"/>
        </w:rPr>
      </w:pPr>
      <w:ins w:id="671" w:author="Michael Chambers" w:date="2015-11-16T22:56:00Z">
        <w:r>
          <w:br w:type="page"/>
        </w:r>
        <w:r>
          <w:lastRenderedPageBreak/>
          <w:t>Fig. 2-6</w:t>
        </w:r>
        <w:r>
          <w:rPr>
            <w:noProof/>
          </w:rPr>
          <w:drawing>
            <wp:inline distT="0" distB="0" distL="0" distR="0" wp14:anchorId="76D0945B" wp14:editId="3AD84EAF">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lastRenderedPageBreak/>
          <w:br w:type="page"/>
        </w:r>
      </w:ins>
    </w:p>
    <w:p w14:paraId="152112F5" w14:textId="77777777" w:rsidR="00AC2DA3" w:rsidRDefault="00AC2DA3" w:rsidP="00AC2DA3">
      <w:pPr>
        <w:pStyle w:val="BodyText"/>
        <w:spacing w:line="480" w:lineRule="auto"/>
        <w:rPr>
          <w:ins w:id="672" w:author="Michael Chambers" w:date="2015-11-16T22:56:00Z"/>
        </w:rPr>
      </w:pPr>
      <w:ins w:id="673" w:author="Michael Chambers" w:date="2015-11-16T22:56:00Z">
        <w:r>
          <w:rPr>
            <w:b/>
          </w:rPr>
          <w:lastRenderedPageBreak/>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w:t>
        </w:r>
        <w:proofErr w:type="spellStart"/>
        <w:r>
          <w:t>timepoints</w:t>
        </w:r>
        <w:proofErr w:type="spellEnd"/>
        <w:r>
          <w:t>, there are a significant number of outlier Groucho peaks exhibiting wider binding.</w:t>
        </w:r>
      </w:ins>
    </w:p>
    <w:p w14:paraId="30E0F8FA" w14:textId="77777777" w:rsidR="00AC2DA3" w:rsidRDefault="00AC2DA3" w:rsidP="00AC2DA3">
      <w:pPr>
        <w:pStyle w:val="BodyText"/>
        <w:spacing w:line="480" w:lineRule="auto"/>
        <w:rPr>
          <w:ins w:id="674" w:author="Michael Chambers" w:date="2015-11-16T22:56:00Z"/>
        </w:rPr>
      </w:pPr>
      <w:ins w:id="675" w:author="Michael Chambers" w:date="2015-11-16T22:56:00Z">
        <w:r>
          <w:br w:type="page"/>
        </w:r>
        <w:r>
          <w:lastRenderedPageBreak/>
          <w:t>Fig. 2-7</w:t>
        </w:r>
        <w:r>
          <w:rPr>
            <w:noProof/>
          </w:rPr>
          <w:drawing>
            <wp:inline distT="0" distB="0" distL="0" distR="0" wp14:anchorId="174F7182" wp14:editId="5DC24B36">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41BC5C99" w14:textId="29D79B34" w:rsidR="00AC2DA3" w:rsidRDefault="00AC2DA3" w:rsidP="00AC2DA3">
      <w:pPr>
        <w:pStyle w:val="BodyText"/>
        <w:spacing w:line="480" w:lineRule="auto"/>
        <w:rPr>
          <w:ins w:id="676" w:author="Michael Chambers" w:date="2015-11-16T22:56:00Z"/>
        </w:rPr>
      </w:pPr>
      <w:ins w:id="677" w:author="Michael Chambers" w:date="2015-11-16T22:56:00Z">
        <w:r>
          <w:rPr>
            <w:b/>
          </w:rPr>
          <w:lastRenderedPageBreak/>
          <w:t xml:space="preserve">Figure 2-8. Groucho is preferentially recruited to gene bodies at all </w:t>
        </w:r>
        <w:proofErr w:type="spellStart"/>
        <w:r>
          <w:rPr>
            <w:b/>
          </w:rPr>
          <w:t>timepoints</w:t>
        </w:r>
        <w:proofErr w:type="spellEnd"/>
        <w:r>
          <w:rPr>
            <w:b/>
          </w:rPr>
          <w:t>.</w:t>
        </w:r>
        <w:r>
          <w:t xml:space="preserve"> </w:t>
        </w:r>
        <w:r w:rsidRPr="00DB1950">
          <w:rPr>
            <w:b/>
          </w:rPr>
          <w:t>(A)</w:t>
        </w:r>
        <w:r>
          <w:t xml:space="preserve"> Groucho p</w:t>
        </w:r>
        <w:r w:rsidR="00C67591">
          <w:t xml:space="preserve">eaks are enriched </w:t>
        </w:r>
      </w:ins>
      <w:ins w:id="678" w:author="Michael Chambers" w:date="2015-11-17T01:25:00Z">
        <w:r w:rsidR="00C67591">
          <w:t>within</w:t>
        </w:r>
      </w:ins>
      <w:ins w:id="679" w:author="Michael Chambers" w:date="2015-11-16T22:56:00Z">
        <w:r w:rsidR="00C67591">
          <w:t xml:space="preserve"> 5’ UTRs, i</w:t>
        </w:r>
        <w:r>
          <w:t xml:space="preserve">ntrons, and </w:t>
        </w:r>
      </w:ins>
      <w:ins w:id="680" w:author="Michael Chambers" w:date="2015-11-17T01:25:00Z">
        <w:r w:rsidR="00C67591">
          <w:t>immediate upstream regions of genes.</w:t>
        </w:r>
      </w:ins>
      <w:ins w:id="681" w:author="Michael Chambers" w:date="2015-11-16T22:56:00Z">
        <w:r>
          <w:t xml:space="preserve"> </w:t>
        </w:r>
        <w:r w:rsidRPr="0048501F">
          <w:rPr>
            <w:b/>
          </w:rPr>
          <w:t>(B)</w:t>
        </w:r>
        <w:r>
          <w:t xml:space="preserve"> Mapping the location of Groucho binding peaks versus each peak's nearest feature reveals that Groucho preferentially binds within gene bodies, with over half of all Groucho binding at the middle and late </w:t>
        </w:r>
        <w:proofErr w:type="spellStart"/>
        <w:r>
          <w:t>timepoints</w:t>
        </w:r>
        <w:proofErr w:type="spellEnd"/>
        <w:r>
          <w:t xml:space="preserve"> occurring within gene bodies. Groucho binding outside of genes is approximately evenly split between binding upstream and downstream of its nearest feature.</w:t>
        </w:r>
      </w:ins>
    </w:p>
    <w:p w14:paraId="723921E3" w14:textId="77777777" w:rsidR="00AC2DA3" w:rsidRDefault="00AC2DA3" w:rsidP="00AC2DA3">
      <w:pPr>
        <w:pStyle w:val="BodyText"/>
        <w:spacing w:line="480" w:lineRule="auto"/>
        <w:outlineLvl w:val="0"/>
        <w:rPr>
          <w:ins w:id="682" w:author="Michael Chambers" w:date="2015-11-16T22:56:00Z"/>
        </w:rPr>
      </w:pPr>
      <w:ins w:id="683" w:author="Michael Chambers" w:date="2015-11-16T22:56:00Z">
        <w:r>
          <w:br w:type="page"/>
        </w:r>
        <w:r>
          <w:lastRenderedPageBreak/>
          <w:t xml:space="preserve">Fig. 2-8 </w:t>
        </w:r>
        <w:r>
          <w:rPr>
            <w:noProof/>
          </w:rPr>
          <w:drawing>
            <wp:inline distT="0" distB="0" distL="0" distR="0" wp14:anchorId="01CC3F4C" wp14:editId="13A4F092">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14D5E62C" w14:textId="77777777" w:rsidR="00AC2DA3" w:rsidRDefault="00AC2DA3" w:rsidP="00AC2DA3">
      <w:pPr>
        <w:pStyle w:val="BodyText"/>
        <w:spacing w:line="480" w:lineRule="auto"/>
        <w:rPr>
          <w:ins w:id="684" w:author="Michael Chambers" w:date="2015-11-16T22:56:00Z"/>
        </w:rPr>
      </w:pPr>
      <w:ins w:id="685" w:author="Michael Chambers" w:date="2015-11-16T22:56:00Z">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ins>
    </w:p>
    <w:p w14:paraId="6CEBDE41" w14:textId="77777777" w:rsidR="00AC2DA3" w:rsidRDefault="00AC2DA3" w:rsidP="00AC2DA3">
      <w:pPr>
        <w:pStyle w:val="BodyText"/>
        <w:spacing w:line="480" w:lineRule="auto"/>
        <w:outlineLvl w:val="0"/>
        <w:rPr>
          <w:ins w:id="686" w:author="Michael Chambers" w:date="2015-11-16T22:56:00Z"/>
        </w:rPr>
      </w:pPr>
      <w:ins w:id="687" w:author="Michael Chambers" w:date="2015-11-16T22:56:00Z">
        <w:r>
          <w:br w:type="page"/>
        </w:r>
        <w:r>
          <w:lastRenderedPageBreak/>
          <w:t>Fig. 2-9</w:t>
        </w:r>
        <w:r>
          <w:rPr>
            <w:noProof/>
          </w:rPr>
          <w:drawing>
            <wp:inline distT="0" distB="0" distL="0" distR="0" wp14:anchorId="39ADE017" wp14:editId="5E7AB509">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2FBA4D43" w14:textId="4F69D66F" w:rsidR="00AC2DA3" w:rsidRPr="006B77BB" w:rsidRDefault="00AC2DA3" w:rsidP="00AC2DA3">
      <w:pPr>
        <w:pStyle w:val="BodyText"/>
        <w:spacing w:line="480" w:lineRule="auto"/>
        <w:rPr>
          <w:ins w:id="688" w:author="Michael Chambers" w:date="2015-11-16T22:56:00Z"/>
        </w:rPr>
      </w:pPr>
      <w:ins w:id="689" w:author="Michael Chambers" w:date="2015-11-16T22:56:00Z">
        <w:r>
          <w:rPr>
            <w:b/>
          </w:rPr>
          <w:lastRenderedPageBreak/>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r>
          <w:t>Binding moti</w:t>
        </w:r>
      </w:ins>
      <w:ins w:id="690" w:author="Michael Chambers" w:date="2015-11-17T01:28:00Z">
        <w:r w:rsidR="00C67591">
          <w:t>f</w:t>
        </w:r>
      </w:ins>
      <w:ins w:id="691" w:author="Michael Chambers" w:date="2015-11-16T22:56:00Z">
        <w:r>
          <w:t xml:space="preserve">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ins>
    </w:p>
    <w:p w14:paraId="1932E1AD" w14:textId="77777777" w:rsidR="00AC2DA3" w:rsidRDefault="00AC2DA3" w:rsidP="00AC2DA3">
      <w:pPr>
        <w:pStyle w:val="BodyText"/>
        <w:spacing w:line="480" w:lineRule="auto"/>
        <w:outlineLvl w:val="0"/>
        <w:rPr>
          <w:ins w:id="692" w:author="Michael Chambers" w:date="2015-11-16T22:56:00Z"/>
        </w:rPr>
      </w:pPr>
      <w:ins w:id="693" w:author="Michael Chambers" w:date="2015-11-16T22:56:00Z">
        <w:r>
          <w:br w:type="page"/>
        </w:r>
        <w:r>
          <w:lastRenderedPageBreak/>
          <w:t>Fig. 2-10</w:t>
        </w:r>
        <w:r>
          <w:rPr>
            <w:noProof/>
          </w:rPr>
          <w:drawing>
            <wp:inline distT="0" distB="0" distL="0" distR="0" wp14:anchorId="247FFC94" wp14:editId="5D09793A">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5008779F" w14:textId="6F55B644" w:rsidR="00AC2DA3" w:rsidRDefault="00AC2DA3" w:rsidP="00AC2DA3">
      <w:pPr>
        <w:pStyle w:val="BodyText"/>
        <w:spacing w:line="480" w:lineRule="auto"/>
        <w:rPr>
          <w:ins w:id="694" w:author="Michael Chambers" w:date="2015-11-16T22:56:00Z"/>
        </w:rPr>
      </w:pPr>
      <w:ins w:id="695" w:author="Michael Chambers" w:date="2015-11-16T22:56:00Z">
        <w:r>
          <w:rPr>
            <w:b/>
          </w:rPr>
          <w:lastRenderedPageBreak/>
          <w:t xml:space="preserve">Figure 2-11. Groucho binds to early </w:t>
        </w:r>
        <w:proofErr w:type="spellStart"/>
        <w:r>
          <w:rPr>
            <w:b/>
          </w:rPr>
          <w:t>dorsoventral</w:t>
        </w:r>
        <w:proofErr w:type="spellEnd"/>
        <w:r>
          <w:rPr>
            <w:b/>
          </w:rPr>
          <w:t xml:space="preserve">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w:t>
        </w:r>
        <w:proofErr w:type="spellStart"/>
        <w:r>
          <w:t>Gro</w:t>
        </w:r>
        <w:proofErr w:type="spellEnd"/>
        <w:r>
          <w:t xml:space="preserve"> to repress </w:t>
        </w:r>
        <w:proofErr w:type="spellStart"/>
        <w:r>
          <w:rPr>
            <w:i/>
          </w:rPr>
          <w:t>zen</w:t>
        </w:r>
        <w:proofErr w:type="spellEnd"/>
        <w:r>
          <w:t xml:space="preserve"> ventrally in the early embryo </w:t>
        </w:r>
      </w:ins>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 </w:instrText>
      </w:r>
      <w:r w:rsidR="00AF559D">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AF559D">
        <w:instrText xml:space="preserve"> ADDIN EN.CITE.DATA </w:instrText>
      </w:r>
      <w:r w:rsidR="00AF559D">
        <w:fldChar w:fldCharType="end"/>
      </w:r>
      <w:r w:rsidR="00AF559D">
        <w:fldChar w:fldCharType="separate"/>
      </w:r>
      <w:r w:rsidR="00AF559D">
        <w:rPr>
          <w:noProof/>
        </w:rPr>
        <w:t>(Valentine et al., 1998)</w:t>
      </w:r>
      <w:r w:rsidR="00AF559D">
        <w:fldChar w:fldCharType="end"/>
      </w:r>
      <w:ins w:id="696" w:author="Michael Chambers" w:date="2015-11-16T22:56:00Z">
        <w:r>
          <w:t xml:space="preserve">. Groucho binds within the VRR during the 1.5 - 4 </w:t>
        </w:r>
        <w:proofErr w:type="spellStart"/>
        <w:r>
          <w:t>hr</w:t>
        </w:r>
        <w:proofErr w:type="spellEnd"/>
        <w:r>
          <w:t xml:space="preserve"> </w:t>
        </w:r>
        <w:proofErr w:type="spellStart"/>
        <w:r>
          <w:t>timepoint</w:t>
        </w:r>
        <w:proofErr w:type="spellEnd"/>
        <w:r>
          <w:t xml:space="preserve">, consistent with Groucho-mediated repression at this stage. However, the majority of binding is outside of the VRR, both immediately upstream of the VRR and downstream. The downstream region overlaps the transcriptional start site of </w:t>
        </w:r>
        <w:proofErr w:type="spellStart"/>
        <w:r>
          <w:rPr>
            <w:i/>
          </w:rPr>
          <w:t>zen</w:t>
        </w:r>
        <w:proofErr w:type="spellEnd"/>
        <w:r>
          <w:t xml:space="preserve"> and continues 700 </w:t>
        </w:r>
        <w:proofErr w:type="spellStart"/>
        <w:r>
          <w:t>bp</w:t>
        </w:r>
        <w:proofErr w:type="spellEnd"/>
        <w:r>
          <w:t xml:space="preserve"> upstream. Groucho binding shifts during the next </w:t>
        </w:r>
        <w:proofErr w:type="spellStart"/>
        <w:r>
          <w:t>timepoint</w:t>
        </w:r>
        <w:proofErr w:type="spellEnd"/>
        <w:r>
          <w:t xml:space="preserve">, and is lost entirely by the third </w:t>
        </w:r>
        <w:proofErr w:type="spellStart"/>
        <w:r>
          <w:t>timepoint</w:t>
        </w:r>
        <w:proofErr w:type="spellEnd"/>
        <w:r>
          <w:t xml:space="preserve"> analyzed. </w:t>
        </w:r>
        <w:r>
          <w:rPr>
            <w:b/>
          </w:rPr>
          <w:t>(B)</w:t>
        </w:r>
        <w:r>
          <w:t xml:space="preserve"> Groucho binds downstream and inside </w:t>
        </w:r>
        <w:proofErr w:type="spellStart"/>
        <w:r>
          <w:t>intronic</w:t>
        </w:r>
        <w:proofErr w:type="spellEnd"/>
        <w:r>
          <w:t xml:space="preserve">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ins>
      <w:r w:rsidR="00AF559D">
        <w:fldChar w:fldCharType="begin"/>
      </w:r>
      <w:r w:rsidR="00AF559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F559D">
        <w:fldChar w:fldCharType="separate"/>
      </w:r>
      <w:r w:rsidR="00AF559D">
        <w:rPr>
          <w:noProof/>
        </w:rPr>
        <w:t>(Dubnicoff et al., 1997)</w:t>
      </w:r>
      <w:r w:rsidR="00AF559D">
        <w:fldChar w:fldCharType="end"/>
      </w:r>
      <w:ins w:id="697" w:author="Michael Chambers" w:date="2015-11-16T22:56:00Z">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w:t>
        </w:r>
        <w:proofErr w:type="spellStart"/>
        <w:r>
          <w:t>cis</w:t>
        </w:r>
        <w:proofErr w:type="spellEnd"/>
        <w:r>
          <w:t xml:space="preserve">-regulatory region containing multiple pangolin/TCF and </w:t>
        </w:r>
        <w:proofErr w:type="spellStart"/>
        <w:r>
          <w:t>brinker</w:t>
        </w:r>
        <w:proofErr w:type="spellEnd"/>
        <w:r>
          <w:t xml:space="preserve"> binding sites.</w:t>
        </w:r>
      </w:ins>
    </w:p>
    <w:p w14:paraId="6FE1FD6E" w14:textId="77777777" w:rsidR="00AC2DA3" w:rsidRDefault="00AC2DA3" w:rsidP="00AC2DA3">
      <w:pPr>
        <w:pStyle w:val="BodyText"/>
        <w:spacing w:line="480" w:lineRule="auto"/>
        <w:outlineLvl w:val="0"/>
        <w:rPr>
          <w:ins w:id="698" w:author="Michael Chambers" w:date="2015-11-16T22:56:00Z"/>
        </w:rPr>
      </w:pPr>
      <w:ins w:id="699" w:author="Michael Chambers" w:date="2015-11-16T22:56:00Z">
        <w:r>
          <w:br w:type="page"/>
        </w:r>
        <w:r>
          <w:lastRenderedPageBreak/>
          <w:t>Fig. 2-11</w:t>
        </w:r>
        <w:r>
          <w:rPr>
            <w:noProof/>
          </w:rPr>
          <w:drawing>
            <wp:inline distT="0" distB="0" distL="0" distR="0" wp14:anchorId="4F7CA081" wp14:editId="7B26470E">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lastRenderedPageBreak/>
          <w:br w:type="page"/>
        </w:r>
      </w:ins>
    </w:p>
    <w:p w14:paraId="4BC449AA" w14:textId="77777777" w:rsidR="00AC2DA3" w:rsidRDefault="00AC2DA3" w:rsidP="00AC2DA3">
      <w:pPr>
        <w:spacing w:line="480" w:lineRule="auto"/>
        <w:rPr>
          <w:ins w:id="700" w:author="Michael Chambers" w:date="2015-11-16T22:56:00Z"/>
          <w:b/>
        </w:rPr>
      </w:pPr>
      <w:ins w:id="701" w:author="Michael Chambers" w:date="2015-11-16T22:56:00Z">
        <w:r>
          <w:rPr>
            <w:b/>
          </w:rPr>
          <w:lastRenderedPageBreak/>
          <w:t xml:space="preserve">Figure 2-12.  Groucho associates with a subset of Dorsal-activated genes in the presumptive mesoderm. (A) </w:t>
        </w:r>
        <w:r>
          <w:t xml:space="preserve">Two </w:t>
        </w:r>
        <w:proofErr w:type="spellStart"/>
        <w:r>
          <w:t>cis</w:t>
        </w:r>
        <w:proofErr w:type="spellEnd"/>
        <w:r>
          <w:t xml:space="preserve">-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w:t>
        </w:r>
        <w:proofErr w:type="spellStart"/>
        <w:r>
          <w:t>Gro</w:t>
        </w:r>
        <w:proofErr w:type="spellEnd"/>
        <w:r>
          <w:t xml:space="preserve">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ins>
    </w:p>
    <w:p w14:paraId="444ADD64" w14:textId="77777777" w:rsidR="00AC2DA3" w:rsidRDefault="00AC2DA3" w:rsidP="00AC2DA3">
      <w:pPr>
        <w:rPr>
          <w:ins w:id="702" w:author="Michael Chambers" w:date="2015-11-16T22:56:00Z"/>
          <w:b/>
        </w:rPr>
      </w:pPr>
      <w:ins w:id="703" w:author="Michael Chambers" w:date="2015-11-16T22:56:00Z">
        <w:r>
          <w:lastRenderedPageBreak/>
          <w:t>Fig. 2-12</w:t>
        </w:r>
        <w:r>
          <w:rPr>
            <w:noProof/>
          </w:rPr>
          <w:drawing>
            <wp:inline distT="0" distB="0" distL="0" distR="0" wp14:anchorId="0680EE42" wp14:editId="1B410B5B">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ins>
    </w:p>
    <w:p w14:paraId="071C2EFB" w14:textId="40679495" w:rsidR="00AC2DA3" w:rsidRDefault="00AC2DA3" w:rsidP="00AC2DA3">
      <w:pPr>
        <w:pStyle w:val="BodyText"/>
        <w:spacing w:line="480" w:lineRule="auto"/>
        <w:rPr>
          <w:ins w:id="704" w:author="Michael Chambers" w:date="2015-11-16T22:56:00Z"/>
        </w:rPr>
      </w:pPr>
      <w:ins w:id="705" w:author="Michael Chambers" w:date="2015-11-16T22:56:00Z">
        <w:r>
          <w:rPr>
            <w:b/>
          </w:rPr>
          <w:lastRenderedPageBreak/>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are activated through Dorsal activity in </w:t>
        </w:r>
        <w:proofErr w:type="spellStart"/>
        <w:r>
          <w:t>ventrolateral</w:t>
        </w:r>
        <w:proofErr w:type="spellEnd"/>
        <w:r>
          <w:t xml:space="preserve"> regions of the early embryo (1.5 - 2 hours post fertilization). Loss of </w:t>
        </w:r>
        <w:proofErr w:type="spellStart"/>
        <w:r>
          <w:t>Gro</w:t>
        </w:r>
        <w:proofErr w:type="spellEnd"/>
        <w:r>
          <w:t xml:space="preserve"> activity results in decreased expression of these genes, but does not change their expression patterns along the </w:t>
        </w:r>
        <w:proofErr w:type="spellStart"/>
        <w:r>
          <w:t>dorsoventral</w:t>
        </w:r>
        <w:proofErr w:type="spellEnd"/>
        <w:r>
          <w:t xml:space="preserve"> axis, and so Groucho is hypothesized to not play a role in their Dorsal-mediated activation </w:t>
        </w:r>
      </w:ins>
      <w:r w:rsidR="00AF559D">
        <w:fldChar w:fldCharType="begin"/>
      </w:r>
      <w:r w:rsidR="00AF559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AF559D">
        <w:fldChar w:fldCharType="separate"/>
      </w:r>
      <w:r w:rsidR="00AF559D">
        <w:rPr>
          <w:noProof/>
        </w:rPr>
        <w:t>(Dubnicoff et al., 1997)</w:t>
      </w:r>
      <w:r w:rsidR="00AF559D">
        <w:fldChar w:fldCharType="end"/>
      </w:r>
      <w:ins w:id="706" w:author="Michael Chambers" w:date="2015-11-16T22:56:00Z">
        <w:r>
          <w:t xml:space="preserve">. </w:t>
        </w:r>
        <w:r>
          <w:rPr>
            <w:b/>
          </w:rPr>
          <w:t>(A)</w:t>
        </w:r>
        <w:r>
          <w:t xml:space="preserve"> However, Groucho is recruited both upstream of </w:t>
        </w:r>
        <w:r>
          <w:rPr>
            <w:i/>
          </w:rPr>
          <w:t>rho</w:t>
        </w:r>
        <w:r>
          <w:t xml:space="preserve"> within known two known CRMs at early </w:t>
        </w:r>
        <w:proofErr w:type="spellStart"/>
        <w:r>
          <w:t>timepoints</w:t>
        </w:r>
        <w:proofErr w:type="spellEnd"/>
        <w:r>
          <w:t xml:space="preserve"> and overlapping its TSS, suggesting a previously unidentified role of </w:t>
        </w:r>
        <w:proofErr w:type="spellStart"/>
        <w:r>
          <w:t>Gro</w:t>
        </w:r>
        <w:proofErr w:type="spellEnd"/>
        <w:r>
          <w:t xml:space="preserve"> in regulating </w:t>
        </w:r>
        <w:r>
          <w:rPr>
            <w:i/>
          </w:rPr>
          <w:t>rho</w:t>
        </w:r>
        <w:r>
          <w:t xml:space="preserve"> expression. </w:t>
        </w:r>
        <w:r>
          <w:rPr>
            <w:b/>
          </w:rPr>
          <w:t>(B)</w:t>
        </w:r>
        <w:r>
          <w:t xml:space="preserve"> and </w:t>
        </w:r>
        <w:r>
          <w:rPr>
            <w:b/>
          </w:rPr>
          <w:t>(C)</w:t>
        </w:r>
        <w:r>
          <w:t xml:space="preserve"> Additionally, </w:t>
        </w:r>
        <w:proofErr w:type="spellStart"/>
        <w:r>
          <w:t>Gro</w:t>
        </w:r>
        <w:proofErr w:type="spellEnd"/>
        <w:r>
          <w:t xml:space="preserve"> binds within the </w:t>
        </w:r>
        <w:proofErr w:type="spellStart"/>
        <w:r>
          <w:t>intronic</w:t>
        </w:r>
        <w:proofErr w:type="spellEnd"/>
        <w:r>
          <w:t xml:space="preserve"> regions of </w:t>
        </w:r>
        <w:proofErr w:type="spellStart"/>
        <w:r>
          <w:rPr>
            <w:i/>
          </w:rPr>
          <w:t>sim</w:t>
        </w:r>
        <w:proofErr w:type="spellEnd"/>
        <w:r>
          <w:t xml:space="preserve"> and </w:t>
        </w:r>
        <w:proofErr w:type="spellStart"/>
        <w:r>
          <w:rPr>
            <w:i/>
          </w:rPr>
          <w:t>sog</w:t>
        </w:r>
        <w:proofErr w:type="spellEnd"/>
        <w:r>
          <w:t xml:space="preserve"> at all </w:t>
        </w:r>
        <w:proofErr w:type="spellStart"/>
        <w:r>
          <w:t>timepoints</w:t>
        </w:r>
        <w:proofErr w:type="spellEnd"/>
        <w:r>
          <w:t>.</w:t>
        </w:r>
      </w:ins>
    </w:p>
    <w:p w14:paraId="5F430B01" w14:textId="77777777" w:rsidR="00AC2DA3" w:rsidRDefault="00AC2DA3" w:rsidP="00AC2DA3">
      <w:pPr>
        <w:pStyle w:val="BodyText"/>
        <w:spacing w:line="480" w:lineRule="auto"/>
        <w:outlineLvl w:val="0"/>
        <w:rPr>
          <w:ins w:id="707" w:author="Michael Chambers" w:date="2015-11-16T22:56:00Z"/>
        </w:rPr>
      </w:pPr>
      <w:ins w:id="708" w:author="Michael Chambers" w:date="2015-11-16T22:56:00Z">
        <w:r>
          <w:br w:type="page"/>
        </w:r>
        <w:r>
          <w:lastRenderedPageBreak/>
          <w:t>Fig. 2-13</w:t>
        </w:r>
        <w:r>
          <w:rPr>
            <w:noProof/>
          </w:rPr>
          <w:drawing>
            <wp:inline distT="0" distB="0" distL="0" distR="0" wp14:anchorId="295D706F" wp14:editId="00AF2C04">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lastRenderedPageBreak/>
          <w:br w:type="page"/>
        </w:r>
      </w:ins>
    </w:p>
    <w:p w14:paraId="2A0A0B91" w14:textId="0F8EB592" w:rsidR="00AC2DA3" w:rsidRDefault="00AC2DA3" w:rsidP="00AC2DA3">
      <w:pPr>
        <w:spacing w:line="480" w:lineRule="auto"/>
        <w:rPr>
          <w:ins w:id="709" w:author="Michael Chambers" w:date="2015-11-16T22:56:00Z"/>
        </w:rPr>
      </w:pPr>
      <w:ins w:id="710" w:author="Michael Chambers" w:date="2015-11-16T22:56:00Z">
        <w:r>
          <w:rPr>
            <w:b/>
          </w:rPr>
          <w:lastRenderedPageBreak/>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w:t>
        </w:r>
        <w:proofErr w:type="spellStart"/>
        <w:r>
          <w:t>dorsoventral</w:t>
        </w:r>
        <w:proofErr w:type="spellEnd"/>
        <w:r>
          <w:t xml:space="preserve"> axis. Class I (mesodermal) sites </w:t>
        </w:r>
      </w:ins>
      <w:ins w:id="711" w:author="Michael Chambers" w:date="2015-11-17T01:29:00Z">
        <w:r w:rsidR="00C67591">
          <w:t>active gene expression in regions of high nuclear Dorsal</w:t>
        </w:r>
      </w:ins>
      <w:ins w:id="712" w:author="Michael Chambers" w:date="2015-11-17T01:30:00Z">
        <w:r w:rsidR="00C67591">
          <w:t>; Class II (</w:t>
        </w:r>
        <w:proofErr w:type="spellStart"/>
        <w:r w:rsidR="00C67591">
          <w:t>neuroectodermal</w:t>
        </w:r>
        <w:proofErr w:type="spellEnd"/>
        <w:r w:rsidR="00C67591">
          <w:t xml:space="preserve">) sites activate expression in regions of intermediate Dorsal levels; and Class III sites bind Dorsal to repress transcription, resulting in </w:t>
        </w:r>
      </w:ins>
      <w:ins w:id="713" w:author="Michael Chambers" w:date="2015-11-17T01:31:00Z">
        <w:r w:rsidR="00C67591">
          <w:t xml:space="preserve">restricted </w:t>
        </w:r>
      </w:ins>
      <w:ins w:id="714" w:author="Michael Chambers" w:date="2015-11-17T01:30:00Z">
        <w:r w:rsidR="00C67591">
          <w:t>expression in areas of low Dorsal concentration</w:t>
        </w:r>
      </w:ins>
      <w:ins w:id="715" w:author="Michael Chambers" w:date="2015-11-16T22:56:00Z">
        <w:r w:rsidR="000E4897">
          <w:t>. Groucho overlap</w:t>
        </w:r>
      </w:ins>
      <w:ins w:id="716" w:author="Michael Chambers" w:date="2015-11-17T01:32:00Z">
        <w:r w:rsidR="000E4897">
          <w:t>s all three types of Dorsal binding site, showing no preference for repressive (Class III) sites.</w:t>
        </w:r>
      </w:ins>
      <w:ins w:id="717" w:author="Michael Chambers" w:date="2015-11-16T22:56:00Z">
        <w:r w:rsidR="000E4897">
          <w:t xml:space="preserve"> </w:t>
        </w:r>
        <w:r>
          <w:rPr>
            <w:b/>
          </w:rPr>
          <w:t xml:space="preserve">(B) </w:t>
        </w:r>
        <w:r>
          <w:t xml:space="preserve">Dorsal regulates the </w:t>
        </w:r>
        <w:proofErr w:type="spellStart"/>
        <w:r>
          <w:t>dorsoventral</w:t>
        </w:r>
        <w:proofErr w:type="spellEnd"/>
        <w:r>
          <w:t xml:space="preserve"> patterning of multiple determinants of </w:t>
        </w:r>
        <w:proofErr w:type="spellStart"/>
        <w:r>
          <w:t>anteroposterior</w:t>
        </w:r>
        <w:proofErr w:type="spellEnd"/>
        <w:r>
          <w:t xml:space="preserve"> patterning, here subdivided into determinants of embryonic segmentation (gap, pair-rule, and segment polarity genes) and body plan specification (homeotic genes). Unlike </w:t>
        </w:r>
        <w:proofErr w:type="spellStart"/>
        <w:r>
          <w:t>dorsoventral</w:t>
        </w:r>
        <w:proofErr w:type="spellEnd"/>
        <w:r>
          <w:t xml:space="preserve"> patterning targets, Groucho/Dorsal association with these genes tends to occur earlier in development, potentially indicating a novel regulatory pathway in which Groucho can participate in </w:t>
        </w:r>
        <w:proofErr w:type="spellStart"/>
        <w:r>
          <w:t>anteroposterior</w:t>
        </w:r>
        <w:proofErr w:type="spellEnd"/>
        <w:r>
          <w:t xml:space="preserve"> patterning.</w:t>
        </w:r>
        <w:r>
          <w:br w:type="page"/>
        </w:r>
      </w:ins>
    </w:p>
    <w:p w14:paraId="5E6A8A39" w14:textId="77777777" w:rsidR="00AC2DA3" w:rsidRDefault="00AC2DA3" w:rsidP="00AC2DA3">
      <w:pPr>
        <w:pStyle w:val="BodyText"/>
        <w:spacing w:line="480" w:lineRule="auto"/>
        <w:rPr>
          <w:ins w:id="718" w:author="Michael Chambers" w:date="2015-11-16T22:56:00Z"/>
        </w:rPr>
      </w:pPr>
      <w:ins w:id="719" w:author="Michael Chambers" w:date="2015-11-16T22:56:00Z">
        <w:r>
          <w:lastRenderedPageBreak/>
          <w:t>Fig. 2-14</w:t>
        </w:r>
        <w:r>
          <w:rPr>
            <w:noProof/>
          </w:rPr>
          <w:drawing>
            <wp:inline distT="0" distB="0" distL="0" distR="0" wp14:anchorId="5B385930" wp14:editId="1BC26813">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384590AA" w14:textId="77777777" w:rsidR="00AC2DA3" w:rsidRPr="002D149A" w:rsidRDefault="00AC2DA3" w:rsidP="00AC2DA3">
      <w:pPr>
        <w:spacing w:line="480" w:lineRule="auto"/>
        <w:rPr>
          <w:ins w:id="720" w:author="Michael Chambers" w:date="2015-11-16T22:56:00Z"/>
          <w:b/>
        </w:rPr>
      </w:pPr>
      <w:ins w:id="721" w:author="Michael Chambers" w:date="2015-11-16T22:56:00Z">
        <w:r w:rsidRPr="002D149A">
          <w:rPr>
            <w:b/>
          </w:rPr>
          <w:lastRenderedPageBreak/>
          <w:t>Fig. 2-</w:t>
        </w:r>
        <w:r>
          <w:rPr>
            <w:b/>
          </w:rPr>
          <w:t xml:space="preserve"> 15.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ins>
    </w:p>
    <w:p w14:paraId="5FCB8912" w14:textId="77777777" w:rsidR="00AC2DA3" w:rsidRDefault="00AC2DA3" w:rsidP="00AC2DA3">
      <w:pPr>
        <w:rPr>
          <w:ins w:id="722" w:author="Michael Chambers" w:date="2015-11-16T22:56:00Z"/>
        </w:rPr>
      </w:pPr>
      <w:ins w:id="723" w:author="Michael Chambers" w:date="2015-11-16T22:56:00Z">
        <w:r>
          <w:lastRenderedPageBreak/>
          <w:t>Fig. 2-15</w:t>
        </w:r>
        <w:r>
          <w:rPr>
            <w:noProof/>
          </w:rPr>
          <w:drawing>
            <wp:inline distT="0" distB="0" distL="0" distR="0" wp14:anchorId="0C1F537C" wp14:editId="28D26077">
              <wp:extent cx="5943600" cy="7680960"/>
              <wp:effectExtent l="0" t="0" r="0" b="0"/>
              <wp:docPr id="1" name="Picture 1"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ins>
    </w:p>
    <w:p w14:paraId="408B0DCF" w14:textId="3019131A" w:rsidR="00AC2DA3" w:rsidRDefault="00AC2DA3" w:rsidP="00AC2DA3">
      <w:pPr>
        <w:pStyle w:val="BodyText"/>
        <w:spacing w:line="480" w:lineRule="auto"/>
        <w:rPr>
          <w:ins w:id="724" w:author="Michael Chambers" w:date="2015-11-16T22:56:00Z"/>
        </w:rPr>
      </w:pPr>
      <w:ins w:id="725" w:author="Michael Chambers" w:date="2015-11-16T22:56:00Z">
        <w:r>
          <w:rPr>
            <w:b/>
          </w:rPr>
          <w:lastRenderedPageBreak/>
          <w:t xml:space="preserve">Figure 2-17. Confirmation of changes in Groucho transcript concentration across </w:t>
        </w:r>
        <w:proofErr w:type="spellStart"/>
        <w:r>
          <w:rPr>
            <w:b/>
          </w:rPr>
          <w:t>timepoints</w:t>
        </w:r>
        <w:proofErr w:type="spellEnd"/>
        <w:r>
          <w:rPr>
            <w:b/>
          </w:rPr>
          <w:t>.</w:t>
        </w:r>
        <w:r>
          <w:t xml:space="preserve"> </w:t>
        </w:r>
        <w:r>
          <w:rPr>
            <w:b/>
          </w:rPr>
          <w:t>(A)</w:t>
        </w:r>
        <w:r>
          <w:t xml:space="preserve"> Analysis of Groucho transcript levels reveals initially high levels of Groucho transcript in early embryos, which steadily declines in </w:t>
        </w:r>
        <w:proofErr w:type="spellStart"/>
        <w:r>
          <w:t>Gro</w:t>
        </w:r>
        <w:proofErr w:type="spellEnd"/>
        <w:r>
          <w:t xml:space="preserve"> wild-type and overexpression embryos. </w:t>
        </w:r>
        <w:proofErr w:type="spellStart"/>
        <w:r>
          <w:t>Gro</w:t>
        </w:r>
        <w:proofErr w:type="spellEnd"/>
        <w:r>
          <w:t xml:space="preserve"> loss-of-function embryos exhibit barely detectable levels of transcript throughout all three developmental stages. </w:t>
        </w:r>
        <w:r>
          <w:rPr>
            <w:b/>
          </w:rPr>
          <w:t>(B)</w:t>
        </w:r>
        <w:r>
          <w:t xml:space="preserve"> Our </w:t>
        </w:r>
        <w:proofErr w:type="spellStart"/>
        <w:r>
          <w:t>Gro</w:t>
        </w:r>
        <w:proofErr w:type="spellEnd"/>
        <w:r>
          <w:t xml:space="preserve">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w:t>
        </w:r>
        <w:proofErr w:type="spellStart"/>
        <w:r>
          <w:t>transcriptome</w:t>
        </w:r>
        <w:proofErr w:type="spellEnd"/>
        <w:r>
          <w:t xml:space="preserve"> data </w:t>
        </w:r>
      </w:ins>
      <w:r w:rsidR="00AF559D">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AF559D">
        <w:instrText xml:space="preserve"> ADDIN EN.CITE </w:instrText>
      </w:r>
      <w:r w:rsidR="00AF559D">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AF559D">
        <w:instrText xml:space="preserve"> ADDIN EN.CITE.DATA </w:instrText>
      </w:r>
      <w:r w:rsidR="00AF559D">
        <w:fldChar w:fldCharType="end"/>
      </w:r>
      <w:r w:rsidR="00AF559D">
        <w:fldChar w:fldCharType="separate"/>
      </w:r>
      <w:r w:rsidR="00AF559D">
        <w:rPr>
          <w:noProof/>
        </w:rPr>
        <w:t>(Graveley et al., 2011)</w:t>
      </w:r>
      <w:r w:rsidR="00AF559D">
        <w:fldChar w:fldCharType="end"/>
      </w:r>
      <w:ins w:id="726" w:author="Michael Chambers" w:date="2015-11-16T22:56:00Z">
        <w:r>
          <w:t>, which shows a peak of Groucho transcript level during 2 to 4 hours post-fertilization, followed by a steady decrease through the remainder of embryonic development.</w:t>
        </w:r>
      </w:ins>
    </w:p>
    <w:p w14:paraId="319D9D22" w14:textId="77777777" w:rsidR="00AC2DA3" w:rsidRDefault="00AC2DA3" w:rsidP="00AC2DA3">
      <w:pPr>
        <w:pStyle w:val="BodyText"/>
        <w:spacing w:line="480" w:lineRule="auto"/>
        <w:outlineLvl w:val="0"/>
        <w:rPr>
          <w:ins w:id="727" w:author="Michael Chambers" w:date="2015-11-16T22:56:00Z"/>
        </w:rPr>
      </w:pPr>
      <w:ins w:id="728" w:author="Michael Chambers" w:date="2015-11-16T22:56:00Z">
        <w:r>
          <w:br w:type="page"/>
        </w:r>
        <w:r>
          <w:lastRenderedPageBreak/>
          <w:t>Fig. 2-17</w:t>
        </w:r>
        <w:r>
          <w:rPr>
            <w:noProof/>
          </w:rPr>
          <w:drawing>
            <wp:inline distT="0" distB="0" distL="0" distR="0" wp14:anchorId="25F12077" wp14:editId="2E772C01">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06A20084" w14:textId="7D61993F" w:rsidR="00AC2DA3" w:rsidRDefault="00AC2DA3" w:rsidP="00AC2DA3">
      <w:pPr>
        <w:pStyle w:val="BodyText"/>
        <w:spacing w:line="480" w:lineRule="auto"/>
        <w:rPr>
          <w:ins w:id="729" w:author="Michael Chambers" w:date="2015-11-16T22:56:00Z"/>
        </w:rPr>
      </w:pPr>
      <w:ins w:id="730" w:author="Michael Chambers" w:date="2015-11-16T22:56:00Z">
        <w:r>
          <w:rPr>
            <w:b/>
          </w:rPr>
          <w:lastRenderedPageBreak/>
          <w:t xml:space="preserve">Figure 2-18. Clustering of embryonic </w:t>
        </w:r>
        <w:proofErr w:type="spellStart"/>
        <w:r>
          <w:rPr>
            <w:b/>
          </w:rPr>
          <w:t>transcriptomes</w:t>
        </w:r>
        <w:proofErr w:type="spellEnd"/>
        <w:r>
          <w:rPr>
            <w:b/>
          </w:rPr>
          <w:t xml:space="preserve"> across </w:t>
        </w:r>
        <w:proofErr w:type="spellStart"/>
        <w:r>
          <w:rPr>
            <w:b/>
          </w:rPr>
          <w:t>Gro</w:t>
        </w:r>
        <w:proofErr w:type="spellEnd"/>
        <w:r>
          <w:rPr>
            <w:b/>
          </w:rPr>
          <w:t xml:space="preserve"> levels and </w:t>
        </w:r>
        <w:proofErr w:type="spellStart"/>
        <w:r>
          <w:rPr>
            <w:b/>
          </w:rPr>
          <w:t>timepoints</w:t>
        </w:r>
        <w:proofErr w:type="spellEnd"/>
        <w:r>
          <w:rPr>
            <w:b/>
          </w:rPr>
          <w:t xml:space="preserve"> and between replicates.</w:t>
        </w:r>
        <w:r>
          <w:t xml:space="preserve"> Pair-wise Spearman correlation </w:t>
        </w:r>
      </w:ins>
      <w:ins w:id="731" w:author="Michael Chambers" w:date="2015-11-17T01:36:00Z">
        <w:r w:rsidR="000E4897">
          <w:t>coefficients</w:t>
        </w:r>
      </w:ins>
      <w:ins w:id="732" w:author="Michael Chambers" w:date="2015-11-16T22:56:00Z">
        <w:r>
          <w:t xml:space="preserve"> were used to cluster </w:t>
        </w:r>
        <w:proofErr w:type="spellStart"/>
        <w:r>
          <w:t>transcriptome</w:t>
        </w:r>
        <w:proofErr w:type="spellEnd"/>
        <w:r>
          <w:t xml:space="preserve"> profiles by overall similarity. </w:t>
        </w:r>
        <w:proofErr w:type="spellStart"/>
        <w:r>
          <w:t>Transcriptomes</w:t>
        </w:r>
        <w:proofErr w:type="spellEnd"/>
        <w:r>
          <w:t xml:space="preserve"> tend to cluster by </w:t>
        </w:r>
        <w:proofErr w:type="spellStart"/>
        <w:r>
          <w:t>timepoint</w:t>
        </w:r>
        <w:proofErr w:type="spellEnd"/>
        <w:r>
          <w:t xml:space="preserve">, then by </w:t>
        </w:r>
        <w:proofErr w:type="spellStart"/>
        <w:r>
          <w:t>Gro</w:t>
        </w:r>
        <w:proofErr w:type="spellEnd"/>
        <w:r>
          <w:t xml:space="preserve"> expression level. The notable exception are the later </w:t>
        </w:r>
        <w:proofErr w:type="spellStart"/>
        <w:r>
          <w:t>Gro</w:t>
        </w:r>
        <w:proofErr w:type="spellEnd"/>
        <w:r>
          <w:t xml:space="preserve">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r w:rsidR="000E4897">
          <w:t>.</w:t>
        </w:r>
      </w:ins>
    </w:p>
    <w:p w14:paraId="0FFA6F4B" w14:textId="77777777" w:rsidR="00AC2DA3" w:rsidRDefault="00AC2DA3" w:rsidP="00AC2DA3">
      <w:pPr>
        <w:pStyle w:val="BodyText"/>
        <w:spacing w:line="480" w:lineRule="auto"/>
        <w:outlineLvl w:val="0"/>
        <w:rPr>
          <w:ins w:id="733" w:author="Michael Chambers" w:date="2015-11-16T22:56:00Z"/>
        </w:rPr>
      </w:pPr>
      <w:ins w:id="734" w:author="Michael Chambers" w:date="2015-11-16T22:56:00Z">
        <w:r>
          <w:br w:type="page"/>
        </w:r>
        <w:r>
          <w:lastRenderedPageBreak/>
          <w:t>Fig. 2-18</w:t>
        </w:r>
        <w:r>
          <w:rPr>
            <w:noProof/>
          </w:rPr>
          <w:drawing>
            <wp:inline distT="0" distB="0" distL="0" distR="0" wp14:anchorId="2CDFF3BD" wp14:editId="2696572E">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lastRenderedPageBreak/>
          <w:br w:type="page"/>
        </w:r>
      </w:ins>
    </w:p>
    <w:p w14:paraId="158C5196" w14:textId="5766EA67" w:rsidR="00AC2DA3" w:rsidRPr="00FF7983" w:rsidRDefault="00AC2DA3" w:rsidP="00AC2DA3">
      <w:pPr>
        <w:pStyle w:val="BodyText"/>
        <w:spacing w:line="480" w:lineRule="auto"/>
        <w:rPr>
          <w:ins w:id="735" w:author="Michael Chambers" w:date="2015-11-16T22:56:00Z"/>
        </w:rPr>
      </w:pPr>
      <w:ins w:id="736" w:author="Michael Chambers" w:date="2015-11-16T22:56:00Z">
        <w:r>
          <w:rPr>
            <w:b/>
          </w:rPr>
          <w:lastRenderedPageBreak/>
          <w:t xml:space="preserve">Figure 2-19. Principal component analysis reveals overexpression lines have high inter-group similarity.  </w:t>
        </w:r>
        <w:r>
          <w:t xml:space="preserve">Principal component analysis was performed on </w:t>
        </w:r>
        <w:proofErr w:type="spellStart"/>
        <w:r>
          <w:t>transcriptome</w:t>
        </w:r>
        <w:proofErr w:type="spellEnd"/>
        <w:r>
          <w:t xml:space="preserve"> profiles from wild-type, </w:t>
        </w:r>
        <w:proofErr w:type="spellStart"/>
        <w:r>
          <w:t>Gro</w:t>
        </w:r>
        <w:proofErr w:type="spellEnd"/>
        <w:r>
          <w:t xml:space="preserve"> loss-of-function, and three </w:t>
        </w:r>
        <w:proofErr w:type="spellStart"/>
        <w:r>
          <w:t>Gro</w:t>
        </w:r>
        <w:proofErr w:type="spellEnd"/>
        <w:r>
          <w:t xml:space="preserve"> overexpression embryos at three </w:t>
        </w:r>
        <w:proofErr w:type="spellStart"/>
        <w:r>
          <w:t>timepoints</w:t>
        </w:r>
        <w:proofErr w:type="spellEnd"/>
        <w:r>
          <w:t>. Principal component analysis is a widely-used technique to visualize relatedn</w:t>
        </w:r>
        <w:r w:rsidR="00101FA3">
          <w:t>ess of high-dimensionality data</w:t>
        </w:r>
        <w:r>
          <w:t xml:space="preserve"> such as </w:t>
        </w:r>
        <w:proofErr w:type="spellStart"/>
        <w:r>
          <w:t>transcriptomes</w:t>
        </w:r>
        <w:proofErr w:type="spellEnd"/>
        <w:r>
          <w:t xml:space="preserve">, </w:t>
        </w:r>
      </w:ins>
      <w:ins w:id="737" w:author="Michael Chambers" w:date="2015-11-17T01:37:00Z">
        <w:r w:rsidR="00101FA3">
          <w:t>in which</w:t>
        </w:r>
      </w:ins>
      <w:ins w:id="738" w:author="Michael Chambers" w:date="2015-11-16T22:56:00Z">
        <w:r>
          <w:t xml:space="preserve"> the expression level of each gene constitutes a dimension. </w:t>
        </w:r>
      </w:ins>
      <w:ins w:id="739" w:author="Michael Chambers" w:date="2015-11-17T01:37:00Z">
        <w:r w:rsidR="00690F3B">
          <w:t xml:space="preserve"> </w:t>
        </w:r>
      </w:ins>
      <w:ins w:id="740" w:author="Michael Chambers" w:date="2015-11-16T22:56:00Z">
        <w:r>
          <w:t xml:space="preserve">Relatedness of two </w:t>
        </w:r>
        <w:proofErr w:type="spellStart"/>
        <w:r>
          <w:t>transcriptomes</w:t>
        </w:r>
        <w:proofErr w:type="spellEnd"/>
        <w:r>
          <w:t xml:space="preserve"> then becomes a function of the linear distance between two points (closer distances equate to higher similarity). While the axes have no predetermined physical meaning, they often capture distinct sources of variance between samples. In our case, the x-axis appears to correspond to </w:t>
        </w:r>
      </w:ins>
      <w:ins w:id="741" w:author="Michael Chambers" w:date="2015-11-17T01:38:00Z">
        <w:r w:rsidR="00690F3B">
          <w:t>developmental time point</w:t>
        </w:r>
      </w:ins>
      <w:ins w:id="742" w:author="Michael Chambers" w:date="2015-11-16T22:56:00Z">
        <w:r w:rsidR="00690F3B">
          <w:t>, while the y-axis captures</w:t>
        </w:r>
        <w:r>
          <w:t xml:space="preserve"> Groucho transcript dosage. Wild-type and </w:t>
        </w:r>
        <w:proofErr w:type="spellStart"/>
        <w:r>
          <w:t>Gro</w:t>
        </w:r>
        <w:proofErr w:type="spellEnd"/>
        <w:r>
          <w:t xml:space="preserve"> loss-of-function samples show significant deviation from overexpression lines. Overexpression lines share a significant degree of overlap across the y-axis, indicative of a high degree of common features. Replicates are joined by lines.</w:t>
        </w:r>
      </w:ins>
    </w:p>
    <w:p w14:paraId="4322A9F4" w14:textId="77777777" w:rsidR="00AC2DA3" w:rsidRDefault="00AC2DA3" w:rsidP="00AC2DA3">
      <w:pPr>
        <w:pStyle w:val="BodyText"/>
        <w:spacing w:line="480" w:lineRule="auto"/>
        <w:outlineLvl w:val="0"/>
        <w:rPr>
          <w:ins w:id="743" w:author="Michael Chambers" w:date="2015-11-16T22:56:00Z"/>
        </w:rPr>
      </w:pPr>
      <w:ins w:id="744" w:author="Michael Chambers" w:date="2015-11-16T22:56:00Z">
        <w:r>
          <w:br w:type="page"/>
        </w:r>
        <w:r>
          <w:lastRenderedPageBreak/>
          <w:t>Fig. 2-19</w:t>
        </w:r>
        <w:r>
          <w:rPr>
            <w:noProof/>
          </w:rPr>
          <w:drawing>
            <wp:inline distT="0" distB="0" distL="0" distR="0" wp14:anchorId="709B380E" wp14:editId="0DC261B5">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3DED3E7" w14:textId="77777777" w:rsidR="00AC2DA3" w:rsidRDefault="00AC2DA3" w:rsidP="00AC2DA3">
      <w:pPr>
        <w:pStyle w:val="BodyText"/>
        <w:spacing w:line="480" w:lineRule="auto"/>
        <w:rPr>
          <w:ins w:id="745" w:author="Michael Chambers" w:date="2015-11-16T22:56:00Z"/>
        </w:rPr>
      </w:pPr>
      <w:ins w:id="746" w:author="Michael Chambers" w:date="2015-11-16T22:56:00Z">
        <w:r>
          <w:rPr>
            <w:b/>
          </w:rPr>
          <w:lastRenderedPageBreak/>
          <w:t xml:space="preserve">Figure 2-20. Perturbation of Groucho expression levels results in the </w:t>
        </w:r>
        <w:proofErr w:type="spellStart"/>
        <w:r>
          <w:rPr>
            <w:b/>
          </w:rPr>
          <w:t>mis</w:t>
        </w:r>
        <w:proofErr w:type="spellEnd"/>
        <w:r>
          <w:rPr>
            <w:b/>
          </w:rPr>
          <w:t>-regulation of thousands of genes.</w:t>
        </w:r>
        <w:r>
          <w:t xml:space="preserve"> Maternal deficiency of </w:t>
        </w:r>
        <w:proofErr w:type="spellStart"/>
        <w:r>
          <w:t>Gro</w:t>
        </w:r>
        <w:proofErr w:type="spellEnd"/>
        <w:r>
          <w:t xml:space="preserve"> activity results in a large proportion (&gt;10%) of expressed genes to become </w:t>
        </w:r>
        <w:proofErr w:type="spellStart"/>
        <w:r>
          <w:t>misregulated</w:t>
        </w:r>
        <w:proofErr w:type="spellEnd"/>
        <w:r>
          <w:t xml:space="preserve"> in the Drosophila embryo across all </w:t>
        </w:r>
        <w:proofErr w:type="spellStart"/>
        <w:r>
          <w:t>timepoints</w:t>
        </w:r>
        <w:proofErr w:type="spellEnd"/>
        <w:r>
          <w:t xml:space="preserve">. The fraction of </w:t>
        </w:r>
        <w:proofErr w:type="spellStart"/>
        <w:r>
          <w:t>misregulated</w:t>
        </w:r>
        <w:proofErr w:type="spellEnd"/>
        <w:r>
          <w:t xml:space="preserve"> genes is approximately evenly split between up- and down-regulation. Overexpression of wild-type </w:t>
        </w:r>
        <w:proofErr w:type="spellStart"/>
        <w:r>
          <w:t>Gro</w:t>
        </w:r>
        <w:proofErr w:type="spellEnd"/>
        <w:r>
          <w:t xml:space="preserve"> at two levels (approx. 2x and 4x endogenous), or a </w:t>
        </w:r>
        <w:proofErr w:type="spellStart"/>
        <w:r>
          <w:t>Gro</w:t>
        </w:r>
        <w:proofErr w:type="spellEnd"/>
        <w:r>
          <w:t xml:space="preserve"> mutant lacking the SP domain (</w:t>
        </w:r>
        <w:proofErr w:type="spellStart"/>
        <w:r>
          <w:t>GrodSP</w:t>
        </w:r>
        <w:proofErr w:type="spellEnd"/>
        <w:r>
          <w:t>), results in a smaller, but still significant alteration of the embryonic transcription profile.</w:t>
        </w:r>
      </w:ins>
    </w:p>
    <w:p w14:paraId="36740BBA" w14:textId="77777777" w:rsidR="00AC2DA3" w:rsidRDefault="00AC2DA3" w:rsidP="00AC2DA3">
      <w:pPr>
        <w:pStyle w:val="BodyText"/>
        <w:spacing w:line="480" w:lineRule="auto"/>
        <w:outlineLvl w:val="0"/>
        <w:rPr>
          <w:ins w:id="747" w:author="Michael Chambers" w:date="2015-11-16T22:56:00Z"/>
        </w:rPr>
      </w:pPr>
      <w:ins w:id="748" w:author="Michael Chambers" w:date="2015-11-16T22:56:00Z">
        <w:r>
          <w:br w:type="page"/>
        </w:r>
        <w:r>
          <w:lastRenderedPageBreak/>
          <w:t>Fig. 2-20</w:t>
        </w:r>
        <w:r>
          <w:rPr>
            <w:noProof/>
          </w:rPr>
          <w:drawing>
            <wp:inline distT="0" distB="0" distL="0" distR="0" wp14:anchorId="752B1087" wp14:editId="1025F89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1CF2AB00" w14:textId="0104B853" w:rsidR="00AC2DA3" w:rsidRPr="00B52DEC" w:rsidRDefault="00AC2DA3" w:rsidP="00AC2DA3">
      <w:pPr>
        <w:pStyle w:val="BodyText"/>
        <w:spacing w:line="480" w:lineRule="auto"/>
        <w:rPr>
          <w:ins w:id="749" w:author="Michael Chambers" w:date="2015-11-16T22:56:00Z"/>
        </w:rPr>
      </w:pPr>
      <w:ins w:id="750" w:author="Michael Chambers" w:date="2015-11-16T22:56:00Z">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rsidR="00690F3B">
          <w:t>(fold-change</w:t>
        </w:r>
      </w:ins>
      <w:ins w:id="751" w:author="Michael Chambers" w:date="2015-11-17T01:39:00Z">
        <w:r w:rsidR="00690F3B">
          <w:t>s</w:t>
        </w:r>
      </w:ins>
      <w:ins w:id="752" w:author="Michael Chambers" w:date="2015-11-16T22:56:00Z">
        <w:r w:rsidR="00690F3B">
          <w:t>)</w:t>
        </w:r>
        <w:r>
          <w:t xml:space="preserve"> </w:t>
        </w:r>
      </w:ins>
      <w:ins w:id="753" w:author="Michael Chambers" w:date="2015-11-17T01:39:00Z">
        <w:r w:rsidR="00690F3B">
          <w:t xml:space="preserve">in </w:t>
        </w:r>
      </w:ins>
      <w:ins w:id="754" w:author="Michael Chambers" w:date="2015-11-16T22:56:00Z">
        <w:r>
          <w:t>expression level of eac</w:t>
        </w:r>
        <w:r w:rsidR="00690F3B">
          <w:t>h differentially expressed gene</w:t>
        </w:r>
        <w:r>
          <w:t xml:space="preserve"> (in comparison to wild-type embryos) across all </w:t>
        </w:r>
        <w:proofErr w:type="spellStart"/>
        <w:r>
          <w:t>timepoints</w:t>
        </w:r>
        <w:proofErr w:type="spellEnd"/>
        <w:r>
          <w:t xml:space="preserve">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w:t>
        </w:r>
        <w:proofErr w:type="spellStart"/>
        <w:r>
          <w:t>timepoint</w:t>
        </w:r>
        <w:proofErr w:type="spellEnd"/>
        <w:r>
          <w:t xml:space="preserve">, the majority of effected genes exhibit decreased expression, consistent with increased repression via Gro. This effect becomes less pronounced at later </w:t>
        </w:r>
        <w:proofErr w:type="spellStart"/>
        <w:r>
          <w:t>timepoints</w:t>
        </w:r>
        <w:proofErr w:type="spellEnd"/>
        <w:r>
          <w:t xml:space="preserve">. </w:t>
        </w:r>
        <w:r>
          <w:rPr>
            <w:b/>
          </w:rPr>
          <w:t>(B &amp; C)</w:t>
        </w:r>
        <w:r>
          <w:t>.</w:t>
        </w:r>
      </w:ins>
    </w:p>
    <w:p w14:paraId="2496DCF8" w14:textId="77777777" w:rsidR="00AC2DA3" w:rsidRDefault="00AC2DA3" w:rsidP="00AC2DA3">
      <w:pPr>
        <w:pStyle w:val="BodyText"/>
        <w:spacing w:line="480" w:lineRule="auto"/>
        <w:outlineLvl w:val="0"/>
        <w:rPr>
          <w:ins w:id="755" w:author="Michael Chambers" w:date="2015-11-16T22:56:00Z"/>
        </w:rPr>
      </w:pPr>
      <w:ins w:id="756" w:author="Michael Chambers" w:date="2015-11-16T22:56:00Z">
        <w:r>
          <w:br w:type="page"/>
        </w:r>
        <w:r>
          <w:lastRenderedPageBreak/>
          <w:t>Fig. 2-21</w:t>
        </w:r>
        <w:r>
          <w:rPr>
            <w:noProof/>
          </w:rPr>
          <w:drawing>
            <wp:inline distT="0" distB="0" distL="0" distR="0" wp14:anchorId="1BBE81EA" wp14:editId="768AA54D">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Fig. 2-21 (</w:t>
        </w:r>
        <w:proofErr w:type="spellStart"/>
        <w:r>
          <w:t>cont</w:t>
        </w:r>
        <w:proofErr w:type="spellEnd"/>
        <w:r>
          <w:t xml:space="preserve">) </w:t>
        </w:r>
        <w:r>
          <w:rPr>
            <w:noProof/>
          </w:rPr>
          <w:drawing>
            <wp:inline distT="0" distB="0" distL="0" distR="0" wp14:anchorId="3FF47D20" wp14:editId="2170FBBC">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lastRenderedPageBreak/>
          <w:br w:type="page"/>
        </w:r>
      </w:ins>
    </w:p>
    <w:p w14:paraId="4AA7D1E3" w14:textId="03FEF34D" w:rsidR="00AC2DA3" w:rsidRPr="00D35FD4" w:rsidRDefault="00AC2DA3" w:rsidP="00AC2DA3">
      <w:pPr>
        <w:pStyle w:val="BodyText"/>
        <w:spacing w:line="480" w:lineRule="auto"/>
        <w:rPr>
          <w:ins w:id="757" w:author="Michael Chambers" w:date="2015-11-16T22:56:00Z"/>
        </w:rPr>
      </w:pPr>
      <w:ins w:id="758" w:author="Michael Chambers" w:date="2015-11-16T22:56:00Z">
        <w:r>
          <w:rPr>
            <w:b/>
          </w:rPr>
          <w:lastRenderedPageBreak/>
          <w:t xml:space="preserve">Figure 2-22. A subset of genes </w:t>
        </w:r>
      </w:ins>
      <w:ins w:id="759" w:author="Michael Chambers" w:date="2015-11-17T01:39:00Z">
        <w:r w:rsidR="00690F3B">
          <w:rPr>
            <w:b/>
          </w:rPr>
          <w:t>is</w:t>
        </w:r>
      </w:ins>
      <w:ins w:id="760" w:author="Michael Chambers" w:date="2015-11-16T22:56:00Z">
        <w:r>
          <w:rPr>
            <w:b/>
          </w:rPr>
          <w:t xml:space="preserve">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t>
        </w:r>
      </w:ins>
      <w:ins w:id="761" w:author="Michael Chambers" w:date="2015-11-17T01:39:00Z">
        <w:r w:rsidR="00690F3B">
          <w:t>was</w:t>
        </w:r>
      </w:ins>
      <w:ins w:id="762" w:author="Michael Chambers" w:date="2015-11-16T22:56:00Z">
        <w:r>
          <w:t xml:space="preserve"> identified as being </w:t>
        </w:r>
        <w:proofErr w:type="spellStart"/>
        <w:r>
          <w:t>misregulated</w:t>
        </w:r>
        <w:proofErr w:type="spellEnd"/>
        <w:r>
          <w:t xml:space="preserve"> under both loss and gain of Groucho function. A portion of these genes show changes in expression of the opposite sign under both conditions (i.e. increased expression under </w:t>
        </w:r>
        <w:proofErr w:type="spellStart"/>
        <w:r>
          <w:t>Gro</w:t>
        </w:r>
        <w:proofErr w:type="spellEnd"/>
        <w:r>
          <w:t xml:space="preserve"> loss-of-function and decreased expression under </w:t>
        </w:r>
        <w:proofErr w:type="spellStart"/>
        <w:r>
          <w:t>Gro</w:t>
        </w:r>
        <w:proofErr w:type="spellEnd"/>
        <w:r>
          <w:t xml:space="preserve"> overexpression, or vice-versa). We hypothesize that this set of genes is further enriched for direct targets of Groucho-mediated repression.</w:t>
        </w:r>
      </w:ins>
    </w:p>
    <w:p w14:paraId="232BC95C" w14:textId="77777777" w:rsidR="00AC2DA3" w:rsidRDefault="00AC2DA3" w:rsidP="00AC2DA3">
      <w:pPr>
        <w:pStyle w:val="BodyText"/>
        <w:spacing w:line="480" w:lineRule="auto"/>
        <w:outlineLvl w:val="0"/>
        <w:rPr>
          <w:ins w:id="763" w:author="Michael Chambers" w:date="2015-11-16T22:56:00Z"/>
        </w:rPr>
      </w:pPr>
      <w:ins w:id="764" w:author="Michael Chambers" w:date="2015-11-16T22:56:00Z">
        <w:r>
          <w:br w:type="page"/>
        </w:r>
        <w:r>
          <w:lastRenderedPageBreak/>
          <w:t>Fig. 2-22</w:t>
        </w:r>
        <w:r>
          <w:rPr>
            <w:noProof/>
          </w:rPr>
          <w:drawing>
            <wp:inline distT="0" distB="0" distL="0" distR="0" wp14:anchorId="06761D3D" wp14:editId="7C4C5AA3">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61D8845E" w14:textId="77777777" w:rsidR="00AC2DA3" w:rsidRPr="003A3ABD" w:rsidRDefault="00AC2DA3" w:rsidP="00AC2DA3">
      <w:pPr>
        <w:pStyle w:val="BodyText"/>
        <w:spacing w:line="480" w:lineRule="auto"/>
        <w:rPr>
          <w:ins w:id="765" w:author="Michael Chambers" w:date="2015-11-16T22:56:00Z"/>
        </w:rPr>
      </w:pPr>
      <w:ins w:id="766" w:author="Michael Chambers" w:date="2015-11-16T22:56:00Z">
        <w:r>
          <w:rPr>
            <w:b/>
          </w:rPr>
          <w:lastRenderedPageBreak/>
          <w:t xml:space="preserve">Figure 2-23. The majority of high-confidence Groucho targets are differentially expressed in both </w:t>
        </w:r>
        <w:proofErr w:type="spellStart"/>
        <w:r>
          <w:rPr>
            <w:b/>
          </w:rPr>
          <w:t>Gro</w:t>
        </w:r>
        <w:proofErr w:type="spellEnd"/>
        <w:r>
          <w:rPr>
            <w:b/>
          </w:rPr>
          <w:t xml:space="preserve"> overexpression lines. </w:t>
        </w:r>
        <w:r>
          <w:t xml:space="preserve">Limiting the list of Groucho regulated genes by </w:t>
        </w:r>
        <w:proofErr w:type="spellStart"/>
        <w:r>
          <w:t>ChIP-seq</w:t>
        </w:r>
        <w:proofErr w:type="spellEnd"/>
        <w:r>
          <w:t xml:space="preserve"> and RNA-</w:t>
        </w:r>
        <w:proofErr w:type="spellStart"/>
        <w:r>
          <w:t>seq</w:t>
        </w:r>
        <w:proofErr w:type="spellEnd"/>
        <w:r>
          <w:t xml:space="preserve"> data resulted in a total of 248 target genes. Of these genes, 61% are repressed in both the 2x and 4x </w:t>
        </w:r>
        <w:proofErr w:type="spellStart"/>
        <w:r>
          <w:t>Gro</w:t>
        </w:r>
        <w:proofErr w:type="spellEnd"/>
        <w:r>
          <w:t xml:space="preserve"> overexpression embryos.</w:t>
        </w:r>
      </w:ins>
    </w:p>
    <w:p w14:paraId="4A5B01F5" w14:textId="77777777" w:rsidR="00AC2DA3" w:rsidRDefault="00AC2DA3" w:rsidP="00AC2DA3">
      <w:pPr>
        <w:pStyle w:val="BodyText"/>
        <w:spacing w:line="480" w:lineRule="auto"/>
        <w:outlineLvl w:val="0"/>
        <w:rPr>
          <w:ins w:id="767" w:author="Michael Chambers" w:date="2015-11-16T22:56:00Z"/>
        </w:rPr>
      </w:pPr>
      <w:ins w:id="768" w:author="Michael Chambers" w:date="2015-11-16T22:56:00Z">
        <w:r>
          <w:br w:type="page"/>
        </w:r>
        <w:r>
          <w:lastRenderedPageBreak/>
          <w:t>Fig. 2-23</w:t>
        </w:r>
        <w:r>
          <w:rPr>
            <w:noProof/>
          </w:rPr>
          <w:drawing>
            <wp:inline distT="0" distB="0" distL="0" distR="0" wp14:anchorId="183E293C" wp14:editId="23C0ACC1">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lastRenderedPageBreak/>
          <w:br w:type="page"/>
        </w:r>
      </w:ins>
    </w:p>
    <w:p w14:paraId="2066FEDB" w14:textId="681C843B" w:rsidR="00AC2DA3" w:rsidRDefault="00AC2DA3" w:rsidP="00AC2DA3">
      <w:pPr>
        <w:spacing w:line="480" w:lineRule="auto"/>
        <w:rPr>
          <w:ins w:id="769" w:author="Michael Chambers" w:date="2015-11-16T22:56:00Z"/>
        </w:rPr>
      </w:pPr>
      <w:ins w:id="770" w:author="Michael Chambers" w:date="2015-11-16T22:56:00Z">
        <w:r>
          <w:rPr>
            <w:b/>
          </w:rPr>
          <w:lastRenderedPageBreak/>
          <w:t>Figure 2-24. High-confidence Groucho targets were identified through a scoring algorithm integrating binding data (</w:t>
        </w:r>
        <w:proofErr w:type="spellStart"/>
        <w:r>
          <w:rPr>
            <w:b/>
          </w:rPr>
          <w:t>ChIP-seq</w:t>
        </w:r>
        <w:proofErr w:type="spellEnd"/>
        <w:r>
          <w:rPr>
            <w:b/>
          </w:rPr>
          <w:t>)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ins>
      <w:r w:rsidR="00AF559D">
        <w:fldChar w:fldCharType="begin"/>
      </w:r>
      <w:r w:rsidR="00AF559D">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rsidR="00AF559D">
        <w:fldChar w:fldCharType="separate"/>
      </w:r>
      <w:r w:rsidR="00AF559D">
        <w:rPr>
          <w:noProof/>
        </w:rPr>
        <w:t>(Sandmann et al., 2007)</w:t>
      </w:r>
      <w:r w:rsidR="00AF559D">
        <w:fldChar w:fldCharType="end"/>
      </w:r>
      <w:ins w:id="771" w:author="Michael Chambers" w:date="2015-11-16T22:56:00Z">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ins>
    </w:p>
    <w:p w14:paraId="2A4BCBC9" w14:textId="77777777" w:rsidR="00AC2DA3" w:rsidRDefault="00AC2DA3" w:rsidP="00AC2DA3">
      <w:pPr>
        <w:rPr>
          <w:ins w:id="772" w:author="Michael Chambers" w:date="2015-11-16T22:56:00Z"/>
        </w:rPr>
      </w:pPr>
      <w:ins w:id="773" w:author="Michael Chambers" w:date="2015-11-16T22:56:00Z">
        <w:r>
          <w:br w:type="page"/>
        </w:r>
      </w:ins>
    </w:p>
    <w:p w14:paraId="38D5A8A6" w14:textId="77777777" w:rsidR="00AC2DA3" w:rsidRDefault="00AC2DA3" w:rsidP="00AC2DA3">
      <w:pPr>
        <w:pStyle w:val="BodyText"/>
        <w:spacing w:line="480" w:lineRule="auto"/>
        <w:rPr>
          <w:ins w:id="774" w:author="Michael Chambers" w:date="2015-11-16T22:56:00Z"/>
        </w:rPr>
      </w:pPr>
      <w:ins w:id="775" w:author="Michael Chambers" w:date="2015-11-16T22:56:00Z">
        <w:r>
          <w:lastRenderedPageBreak/>
          <w:t>Fig. 2-24</w:t>
        </w:r>
        <w:r>
          <w:rPr>
            <w:noProof/>
          </w:rPr>
          <w:drawing>
            <wp:inline distT="0" distB="0" distL="0" distR="0" wp14:anchorId="31B0264E" wp14:editId="4DBA4F08">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ins>
    </w:p>
    <w:p w14:paraId="77B3BED8" w14:textId="77777777" w:rsidR="00AC2DA3" w:rsidRDefault="00AC2DA3" w:rsidP="00AC2DA3">
      <w:pPr>
        <w:spacing w:line="480" w:lineRule="auto"/>
        <w:rPr>
          <w:ins w:id="776" w:author="Michael Chambers" w:date="2015-11-16T22:56:00Z"/>
          <w:b/>
        </w:rPr>
      </w:pPr>
      <w:ins w:id="777" w:author="Michael Chambers" w:date="2015-11-16T22:56:00Z">
        <w:r>
          <w:rPr>
            <w:b/>
          </w:rPr>
          <w:lastRenderedPageBreak/>
          <w:br w:type="page"/>
        </w:r>
        <w:r>
          <w:rPr>
            <w:b/>
          </w:rPr>
          <w:lastRenderedPageBreak/>
          <w:t xml:space="preserve">Figure 2-25. Potential Groucho targets identified by the </w:t>
        </w:r>
        <w:proofErr w:type="spellStart"/>
        <w:r>
          <w:rPr>
            <w:b/>
          </w:rPr>
          <w:t>Gro</w:t>
        </w:r>
        <w:proofErr w:type="spellEnd"/>
        <w:r>
          <w:rPr>
            <w:b/>
          </w:rPr>
          <w:t xml:space="preserve">-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proofErr w:type="spellStart"/>
        <w:r>
          <w:t>hypergeometric</w:t>
        </w:r>
        <w:proofErr w:type="spellEnd"/>
        <w:r>
          <w:t xml:space="preserve"> test).</w:t>
        </w:r>
        <w:r>
          <w:rPr>
            <w:b/>
          </w:rPr>
          <w:br w:type="page"/>
        </w:r>
      </w:ins>
    </w:p>
    <w:p w14:paraId="45AD5CCE" w14:textId="77777777" w:rsidR="00AC2DA3" w:rsidRDefault="00AC2DA3" w:rsidP="00AC2DA3">
      <w:pPr>
        <w:rPr>
          <w:ins w:id="778" w:author="Michael Chambers" w:date="2015-11-16T22:56:00Z"/>
          <w:b/>
        </w:rPr>
      </w:pPr>
      <w:ins w:id="779" w:author="Michael Chambers" w:date="2015-11-16T22:56:00Z">
        <w:r>
          <w:rPr>
            <w:b/>
          </w:rPr>
          <w:lastRenderedPageBreak/>
          <w:t>Fig. 2-25</w:t>
        </w:r>
        <w:r>
          <w:rPr>
            <w:b/>
            <w:noProof/>
            <w:rPrChange w:id="780">
              <w:rPr>
                <w:noProof/>
              </w:rPr>
            </w:rPrChange>
          </w:rPr>
          <w:drawing>
            <wp:inline distT="0" distB="0" distL="0" distR="0" wp14:anchorId="7F76D7CB" wp14:editId="0D418A8C">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ins>
    </w:p>
    <w:p w14:paraId="26CE19E3" w14:textId="77777777" w:rsidR="00AC2DA3" w:rsidRPr="006B25C3" w:rsidRDefault="00AC2DA3" w:rsidP="00AC2DA3">
      <w:pPr>
        <w:pStyle w:val="BodyText"/>
        <w:spacing w:line="480" w:lineRule="auto"/>
        <w:rPr>
          <w:ins w:id="781" w:author="Michael Chambers" w:date="2015-11-16T22:56:00Z"/>
        </w:rPr>
      </w:pPr>
      <w:ins w:id="782" w:author="Michael Chambers" w:date="2015-11-16T22:56:00Z">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ins>
    </w:p>
    <w:p w14:paraId="4BC3E524" w14:textId="0A130C6A" w:rsidR="00AC2DA3" w:rsidRPr="006B6CF2" w:rsidRDefault="00AC2DA3" w:rsidP="00AC2DA3">
      <w:pPr>
        <w:pStyle w:val="BodyText"/>
        <w:spacing w:line="480" w:lineRule="auto"/>
        <w:outlineLvl w:val="0"/>
        <w:rPr>
          <w:ins w:id="783" w:author="Michael Chambers" w:date="2015-11-16T22:56:00Z"/>
        </w:rPr>
      </w:pPr>
      <w:ins w:id="784" w:author="Michael Chambers" w:date="2015-11-16T22:56:00Z">
        <w:r>
          <w:br w:type="page"/>
        </w:r>
        <w:r>
          <w:lastRenderedPageBreak/>
          <w:t>Fig. 2-26</w:t>
        </w:r>
        <w:r>
          <w:rPr>
            <w:noProof/>
          </w:rPr>
          <w:drawing>
            <wp:inline distT="0" distB="0" distL="0" distR="0" wp14:anchorId="266CE3D1" wp14:editId="3A6CA34A">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w:t>
        </w:r>
      </w:ins>
      <w:ins w:id="785" w:author="Michael Chambers" w:date="2015-11-17T01:42:00Z">
        <w:r w:rsidR="00EE4813">
          <w:t xml:space="preserve">interactions </w:t>
        </w:r>
      </w:ins>
      <w:ins w:id="786" w:author="Michael Chambers" w:date="2015-11-16T22:56:00Z">
        <w:r>
          <w:t xml:space="preserve">were obtained from a curated set maintained by </w:t>
        </w:r>
        <w:proofErr w:type="spellStart"/>
        <w:r>
          <w:t>FlyMine</w:t>
        </w:r>
        <w:proofErr w:type="spellEnd"/>
        <w:r>
          <w:t xml:space="preserve"> </w:t>
        </w:r>
      </w:ins>
      <w:bookmarkStart w:id="787" w:name="_GoBack"/>
      <w:r w:rsidR="00AF559D">
        <w:fldChar w:fldCharType="begin"/>
      </w:r>
      <w:r w:rsidR="00AF559D">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rsidR="00AF559D">
        <w:fldChar w:fldCharType="separate"/>
      </w:r>
      <w:r w:rsidR="00AF559D">
        <w:rPr>
          <w:noProof/>
        </w:rPr>
        <w:t>(Lyne et al., 2007)</w:t>
      </w:r>
      <w:r w:rsidR="00AF559D">
        <w:fldChar w:fldCharType="end"/>
      </w:r>
      <w:bookmarkEnd w:id="787"/>
      <w:ins w:id="788" w:author="Michael Chambers" w:date="2015-11-16T22:56:00Z">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w:t>
        </w:r>
        <w:proofErr w:type="spellStart"/>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w:t>
        </w:r>
        <w:proofErr w:type="spellStart"/>
        <w:r>
          <w:t>Gro</w:t>
        </w:r>
        <w:proofErr w:type="spellEnd"/>
        <w:r>
          <w:t xml:space="preserve">-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aop</w:t>
        </w:r>
        <w:proofErr w:type="spell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ins>
    </w:p>
    <w:p w14:paraId="353A8174" w14:textId="77777777" w:rsidR="00AC2DA3" w:rsidRDefault="00AC2DA3" w:rsidP="00AC2DA3">
      <w:pPr>
        <w:rPr>
          <w:ins w:id="789" w:author="Michael Chambers" w:date="2015-11-16T22:56:00Z"/>
          <w:b/>
        </w:rPr>
      </w:pPr>
      <w:ins w:id="790" w:author="Michael Chambers" w:date="2015-11-16T22:56:00Z">
        <w:r>
          <w:rPr>
            <w:b/>
          </w:rPr>
          <w:br w:type="page"/>
        </w:r>
      </w:ins>
    </w:p>
    <w:p w14:paraId="2084FDC8" w14:textId="77777777" w:rsidR="00AC2DA3" w:rsidRDefault="00AC2DA3" w:rsidP="00AC2DA3">
      <w:pPr>
        <w:pStyle w:val="BodyText"/>
        <w:spacing w:line="480" w:lineRule="auto"/>
        <w:outlineLvl w:val="0"/>
        <w:rPr>
          <w:ins w:id="791" w:author="Michael Chambers" w:date="2015-11-16T22:56:00Z"/>
          <w:b/>
        </w:rPr>
      </w:pPr>
      <w:ins w:id="792" w:author="Michael Chambers" w:date="2015-11-16T22:56:00Z">
        <w:r>
          <w:rPr>
            <w:b/>
          </w:rPr>
          <w:lastRenderedPageBreak/>
          <w:t>Fig. 2-27</w:t>
        </w:r>
        <w:r>
          <w:rPr>
            <w:b/>
            <w:noProof/>
            <w:rPrChange w:id="793">
              <w:rPr>
                <w:noProof/>
              </w:rPr>
            </w:rPrChange>
          </w:rPr>
          <w:drawing>
            <wp:inline distT="0" distB="0" distL="0" distR="0" wp14:anchorId="74C129F7" wp14:editId="3173F200">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2908B5CD" w14:textId="77777777" w:rsidR="00AC2DA3" w:rsidRPr="007B66E2" w:rsidRDefault="00AC2DA3" w:rsidP="00AC2DA3">
      <w:pPr>
        <w:rPr>
          <w:ins w:id="794" w:author="Michael Chambers" w:date="2015-11-16T22:56:00Z"/>
          <w:b/>
        </w:rPr>
      </w:pPr>
      <w:ins w:id="795" w:author="Michael Chambers" w:date="2015-11-16T22:56:00Z">
        <w:r>
          <w:rPr>
            <w:b/>
          </w:rPr>
          <w:lastRenderedPageBreak/>
          <w:t>Fig. 2-27 (cont’d)</w:t>
        </w:r>
        <w:r>
          <w:rPr>
            <w:b/>
            <w:noProof/>
            <w:rPrChange w:id="796">
              <w:rPr>
                <w:noProof/>
              </w:rPr>
            </w:rPrChange>
          </w:rPr>
          <w:drawing>
            <wp:inline distT="0" distB="0" distL="0" distR="0" wp14:anchorId="4817BAD9" wp14:editId="5167F04C">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ins>
    </w:p>
    <w:p w14:paraId="19534E34" w14:textId="77777777" w:rsidR="003C0EDF" w:rsidRPr="00BD1255" w:rsidRDefault="003C0EDF">
      <w:pPr>
        <w:spacing w:line="480" w:lineRule="auto"/>
        <w:pPrChange w:id="797" w:author="Michael Chambers" w:date="2015-11-16T22:55:00Z">
          <w:pPr>
            <w:spacing w:line="480" w:lineRule="auto"/>
            <w:ind w:firstLine="720"/>
          </w:pPr>
        </w:pPrChange>
      </w:pPr>
    </w:p>
    <w:p w14:paraId="2E9D1E2F" w14:textId="77777777" w:rsidR="003C0EDF" w:rsidRPr="003C0EDF" w:rsidRDefault="003C0EDF" w:rsidP="00D67447"/>
    <w:p w14:paraId="21FB85C5" w14:textId="77777777" w:rsidR="00AF559D" w:rsidRDefault="00396F32" w:rsidP="006A4E24">
      <w:pPr>
        <w:pStyle w:val="BodyText"/>
        <w:outlineLvl w:val="0"/>
        <w:rPr>
          <w:b/>
        </w:rPr>
      </w:pPr>
      <w:r w:rsidRPr="000E6C12">
        <w:rPr>
          <w:b/>
          <w:rPrChange w:id="798" w:author="Michael Chambers" w:date="2015-11-17T02:30:00Z">
            <w:rPr>
              <w:rFonts w:asciiTheme="majorHAnsi" w:eastAsiaTheme="majorEastAsia" w:hAnsiTheme="majorHAnsi" w:cstheme="majorBidi"/>
              <w:b/>
              <w:bCs/>
              <w:color w:val="4F81BD" w:themeColor="accent1"/>
              <w:sz w:val="32"/>
              <w:szCs w:val="32"/>
            </w:rPr>
          </w:rPrChange>
        </w:rPr>
        <w:t>References</w:t>
      </w:r>
    </w:p>
    <w:p w14:paraId="5A92C221" w14:textId="77777777" w:rsidR="00AF559D" w:rsidRDefault="00AF559D" w:rsidP="006A4E24">
      <w:pPr>
        <w:pStyle w:val="BodyText"/>
        <w:outlineLvl w:val="0"/>
        <w:rPr>
          <w:b/>
        </w:rPr>
      </w:pPr>
    </w:p>
    <w:p w14:paraId="27DA3905" w14:textId="77777777" w:rsidR="00AF559D" w:rsidRPr="00AF559D" w:rsidRDefault="00AF559D" w:rsidP="00AF559D">
      <w:pPr>
        <w:pStyle w:val="EndNoteCategoryHeading"/>
        <w:rPr>
          <w:noProof/>
        </w:rPr>
      </w:pPr>
      <w:r>
        <w:fldChar w:fldCharType="begin"/>
      </w:r>
      <w:r>
        <w:instrText xml:space="preserve"> ADDIN EN.REFLIST </w:instrText>
      </w:r>
      <w:r>
        <w:fldChar w:fldCharType="separate"/>
      </w:r>
      <w:r w:rsidRPr="00AF559D">
        <w:rPr>
          <w:noProof/>
        </w:rPr>
        <w:t>Uncategorized References</w:t>
      </w:r>
    </w:p>
    <w:p w14:paraId="5D89E03E" w14:textId="77777777" w:rsidR="00AF559D" w:rsidRPr="00AF559D" w:rsidRDefault="00AF559D" w:rsidP="00AF559D">
      <w:pPr>
        <w:pStyle w:val="EndNoteBibliography"/>
        <w:rPr>
          <w:noProof/>
        </w:rPr>
      </w:pPr>
      <w:r w:rsidRPr="00AF559D">
        <w:rPr>
          <w:noProof/>
        </w:rPr>
        <w:t>Adams, M.D., Celniker, S.E., Holt, R.A., Evans, C.A., Gocayne, J.D., Amanatides, P.G., Scherer, S.E., Li, P.W., Hoskins, R.A., Galle, R.F.</w:t>
      </w:r>
      <w:r w:rsidRPr="00AF559D">
        <w:rPr>
          <w:i/>
          <w:noProof/>
        </w:rPr>
        <w:t>, et al.</w:t>
      </w:r>
      <w:r w:rsidRPr="00AF559D">
        <w:rPr>
          <w:noProof/>
        </w:rPr>
        <w:t xml:space="preserve"> (2000). The genome sequence of Drosophila melanogaster. Science</w:t>
      </w:r>
      <w:r w:rsidRPr="00AF559D">
        <w:rPr>
          <w:i/>
          <w:noProof/>
        </w:rPr>
        <w:t xml:space="preserve"> 287</w:t>
      </w:r>
      <w:r w:rsidRPr="00AF559D">
        <w:rPr>
          <w:noProof/>
        </w:rPr>
        <w:t>, 2185-2195.</w:t>
      </w:r>
    </w:p>
    <w:p w14:paraId="252F0CB4" w14:textId="77777777" w:rsidR="00AF559D" w:rsidRPr="00AF559D" w:rsidRDefault="00AF559D" w:rsidP="00AF559D">
      <w:pPr>
        <w:pStyle w:val="EndNoteBibliography"/>
        <w:rPr>
          <w:noProof/>
        </w:rPr>
      </w:pPr>
      <w:r w:rsidRPr="00AF559D">
        <w:rPr>
          <w:noProof/>
        </w:rPr>
        <w:t>Agarwal, M., Kumar, P., and Mathew, S.J. (2015). The Groucho/Transducin-like enhancer of split protein family in animal development. IUBMB Life</w:t>
      </w:r>
      <w:r w:rsidRPr="00AF559D">
        <w:rPr>
          <w:i/>
          <w:noProof/>
        </w:rPr>
        <w:t xml:space="preserve"> 67</w:t>
      </w:r>
      <w:r w:rsidRPr="00AF559D">
        <w:rPr>
          <w:noProof/>
        </w:rPr>
        <w:t>, 472-481.</w:t>
      </w:r>
    </w:p>
    <w:p w14:paraId="2C754D23" w14:textId="77777777" w:rsidR="00AF559D" w:rsidRPr="00AF559D" w:rsidRDefault="00AF559D" w:rsidP="00AF559D">
      <w:pPr>
        <w:pStyle w:val="EndNoteBibliography"/>
        <w:rPr>
          <w:noProof/>
        </w:rPr>
      </w:pPr>
      <w:r w:rsidRPr="00AF559D">
        <w:rPr>
          <w:noProof/>
        </w:rPr>
        <w:t>Ardehali, M.B., and Lis, J.T. (2009). Tracking rates of transcription and splicing in vivo. Nat Struct Mol Biol</w:t>
      </w:r>
      <w:r w:rsidRPr="00AF559D">
        <w:rPr>
          <w:i/>
          <w:noProof/>
        </w:rPr>
        <w:t xml:space="preserve"> 16</w:t>
      </w:r>
      <w:r w:rsidRPr="00AF559D">
        <w:rPr>
          <w:noProof/>
        </w:rPr>
        <w:t>, 1123-1124.</w:t>
      </w:r>
    </w:p>
    <w:p w14:paraId="11745196" w14:textId="77777777" w:rsidR="00AF559D" w:rsidRPr="00AF559D" w:rsidRDefault="00AF559D" w:rsidP="00AF559D">
      <w:pPr>
        <w:pStyle w:val="EndNoteBibliography"/>
        <w:rPr>
          <w:noProof/>
        </w:rPr>
      </w:pPr>
      <w:r w:rsidRPr="00AF559D">
        <w:rPr>
          <w:noProof/>
        </w:rPr>
        <w:t>Barolo, S., and Levine, M. (1997). hairy mediates dominant repression in the Drosophila embryo. The EMBO Journal</w:t>
      </w:r>
      <w:r w:rsidRPr="00AF559D">
        <w:rPr>
          <w:i/>
          <w:noProof/>
        </w:rPr>
        <w:t xml:space="preserve"> 16</w:t>
      </w:r>
      <w:r w:rsidRPr="00AF559D">
        <w:rPr>
          <w:noProof/>
        </w:rPr>
        <w:t>, 2883-2891.</w:t>
      </w:r>
    </w:p>
    <w:p w14:paraId="2165F104" w14:textId="77777777" w:rsidR="00AF559D" w:rsidRPr="00AF559D" w:rsidRDefault="00AF559D" w:rsidP="00AF559D">
      <w:pPr>
        <w:pStyle w:val="EndNoteBibliography"/>
        <w:rPr>
          <w:noProof/>
        </w:rPr>
      </w:pPr>
      <w:r w:rsidRPr="00AF559D">
        <w:rPr>
          <w:noProof/>
        </w:rPr>
        <w:t>Bhambhani, C., Chang, J.L., Akey, D.L., and Cadigan, K.M. (2011). The oligomeric state of CtBP determines its role as a transcriptional co-activator and co-repressor of Wingless targets. The EMBO Journal</w:t>
      </w:r>
      <w:r w:rsidRPr="00AF559D">
        <w:rPr>
          <w:i/>
          <w:noProof/>
        </w:rPr>
        <w:t xml:space="preserve"> 30</w:t>
      </w:r>
      <w:r w:rsidRPr="00AF559D">
        <w:rPr>
          <w:noProof/>
        </w:rPr>
        <w:t>, 2031-2043.</w:t>
      </w:r>
    </w:p>
    <w:p w14:paraId="273A26D1" w14:textId="77777777" w:rsidR="00AF559D" w:rsidRPr="00AF559D" w:rsidRDefault="00AF559D" w:rsidP="00AF559D">
      <w:pPr>
        <w:pStyle w:val="EndNoteBibliography"/>
        <w:rPr>
          <w:noProof/>
        </w:rPr>
      </w:pPr>
      <w:r w:rsidRPr="00AF559D">
        <w:rPr>
          <w:noProof/>
        </w:rPr>
        <w:t>Biemar, F., Nix, D.A., Piel, J., Peterson, B., Ronshaugen, M., Sementchenko, V., Bell, I., Manak, J.R., and Levine, M.S. (2006). Comprehensive identification of Drosophila dorsal-ventral patterning genes using a whole-genome tiling array. Proc Natl Acad Sci U S A</w:t>
      </w:r>
      <w:r w:rsidRPr="00AF559D">
        <w:rPr>
          <w:i/>
          <w:noProof/>
        </w:rPr>
        <w:t xml:space="preserve"> 103</w:t>
      </w:r>
      <w:r w:rsidRPr="00AF559D">
        <w:rPr>
          <w:noProof/>
        </w:rPr>
        <w:t>, 12763-12768.</w:t>
      </w:r>
    </w:p>
    <w:p w14:paraId="4557CF19" w14:textId="77777777" w:rsidR="00AF559D" w:rsidRPr="00AF559D" w:rsidRDefault="00AF559D" w:rsidP="00AF559D">
      <w:pPr>
        <w:pStyle w:val="EndNoteBibliography"/>
        <w:rPr>
          <w:noProof/>
        </w:rPr>
      </w:pPr>
      <w:r w:rsidRPr="00AF559D">
        <w:rPr>
          <w:noProof/>
        </w:rPr>
        <w:t>Biemar, F., Zinzen, R., Ronshaugen, M., Sementchenko, V., Manak, J.R., and Levine, M.S. (2005). Spatial regulation of microRNA gene expression in the Drosophila embryo. Proc Natl Acad Sci U S A</w:t>
      </w:r>
      <w:r w:rsidRPr="00AF559D">
        <w:rPr>
          <w:i/>
          <w:noProof/>
        </w:rPr>
        <w:t xml:space="preserve"> 102</w:t>
      </w:r>
      <w:r w:rsidRPr="00AF559D">
        <w:rPr>
          <w:noProof/>
        </w:rPr>
        <w:t>, 15907-15911.</w:t>
      </w:r>
    </w:p>
    <w:p w14:paraId="79301045" w14:textId="77777777" w:rsidR="00AF559D" w:rsidRPr="00AF559D" w:rsidRDefault="00AF559D" w:rsidP="00AF559D">
      <w:pPr>
        <w:pStyle w:val="EndNoteBibliography"/>
        <w:rPr>
          <w:noProof/>
        </w:rPr>
      </w:pPr>
      <w:r w:rsidRPr="00AF559D">
        <w:rPr>
          <w:noProof/>
        </w:rPr>
        <w:t>Bonn, S., Zinzen, R.P., Perez-Gonzalez, A., Riddell, A., Gavin, A.C., and Furlong, E.E. (2012). Cell type-specific chromatin immunoprecipitation from multicellular complex samples using BiTS-ChIP. Nat Protoc</w:t>
      </w:r>
      <w:r w:rsidRPr="00AF559D">
        <w:rPr>
          <w:i/>
          <w:noProof/>
        </w:rPr>
        <w:t xml:space="preserve"> 7</w:t>
      </w:r>
      <w:r w:rsidRPr="00AF559D">
        <w:rPr>
          <w:noProof/>
        </w:rPr>
        <w:t>, 978-994.</w:t>
      </w:r>
    </w:p>
    <w:p w14:paraId="7AF4603A" w14:textId="77777777" w:rsidR="00AF559D" w:rsidRPr="00AF559D" w:rsidRDefault="00AF559D" w:rsidP="00AF559D">
      <w:pPr>
        <w:pStyle w:val="EndNoteBibliography"/>
        <w:rPr>
          <w:noProof/>
        </w:rPr>
      </w:pPr>
      <w:r w:rsidRPr="00AF559D">
        <w:rPr>
          <w:noProof/>
        </w:rPr>
        <w:t>Bothma, J.P., Magliocco, J., and Levine, M. (2011). The Snail Repressor Inhibits Release, Not Elongation, of Paused Pol II in the Drosophila Embryo. Current Biology</w:t>
      </w:r>
      <w:r w:rsidRPr="00AF559D">
        <w:rPr>
          <w:i/>
          <w:noProof/>
        </w:rPr>
        <w:t xml:space="preserve"> 21</w:t>
      </w:r>
      <w:r w:rsidRPr="00AF559D">
        <w:rPr>
          <w:noProof/>
        </w:rPr>
        <w:t>, 1571-1577.</w:t>
      </w:r>
    </w:p>
    <w:p w14:paraId="09DF6D8E" w14:textId="77777777" w:rsidR="00AF559D" w:rsidRPr="00AF559D" w:rsidRDefault="00AF559D" w:rsidP="00AF559D">
      <w:pPr>
        <w:pStyle w:val="EndNoteBibliography"/>
        <w:rPr>
          <w:noProof/>
        </w:rPr>
      </w:pPr>
      <w:r w:rsidRPr="00AF559D">
        <w:rPr>
          <w:noProof/>
        </w:rPr>
        <w:t>Bradnam, K.R., and Korf, I. (2008). Longer first introns are a general property of eukaryotic gene structure. PLoS One</w:t>
      </w:r>
      <w:r w:rsidRPr="00AF559D">
        <w:rPr>
          <w:i/>
          <w:noProof/>
        </w:rPr>
        <w:t xml:space="preserve"> 3</w:t>
      </w:r>
      <w:r w:rsidRPr="00AF559D">
        <w:rPr>
          <w:noProof/>
        </w:rPr>
        <w:t>, e3093.</w:t>
      </w:r>
    </w:p>
    <w:p w14:paraId="07F3C279" w14:textId="77777777" w:rsidR="00AF559D" w:rsidRPr="00AF559D" w:rsidRDefault="00AF559D" w:rsidP="00AF559D">
      <w:pPr>
        <w:pStyle w:val="EndNoteBibliography"/>
        <w:rPr>
          <w:noProof/>
        </w:rPr>
      </w:pPr>
      <w:r w:rsidRPr="00AF559D">
        <w:rPr>
          <w:noProof/>
        </w:rPr>
        <w:t>Buscarlet, M., and Stifani, S. (2007). The ‘Marx’ of Groucho on development and disease. Trends in Cell Biology</w:t>
      </w:r>
      <w:r w:rsidRPr="00AF559D">
        <w:rPr>
          <w:i/>
          <w:noProof/>
        </w:rPr>
        <w:t xml:space="preserve"> 17</w:t>
      </w:r>
      <w:r w:rsidRPr="00AF559D">
        <w:rPr>
          <w:noProof/>
        </w:rPr>
        <w:t>, 353-361.</w:t>
      </w:r>
    </w:p>
    <w:p w14:paraId="450C31D6" w14:textId="77777777" w:rsidR="00AF559D" w:rsidRPr="00AF559D" w:rsidRDefault="00AF559D" w:rsidP="00AF559D">
      <w:pPr>
        <w:pStyle w:val="EndNoteBibliography"/>
        <w:rPr>
          <w:noProof/>
        </w:rPr>
      </w:pPr>
      <w:r w:rsidRPr="00AF559D">
        <w:rPr>
          <w:noProof/>
        </w:rPr>
        <w:t>Chen, G., Nguyen, P., and Courey, A. (1998). A role for Groucho tetramerization in transcriptional repression. Molecular and Cellular Biology</w:t>
      </w:r>
      <w:r w:rsidRPr="00AF559D">
        <w:rPr>
          <w:i/>
          <w:noProof/>
        </w:rPr>
        <w:t xml:space="preserve"> 18</w:t>
      </w:r>
      <w:r w:rsidRPr="00AF559D">
        <w:rPr>
          <w:noProof/>
        </w:rPr>
        <w:t>, 7259.</w:t>
      </w:r>
    </w:p>
    <w:p w14:paraId="5FA732C3" w14:textId="77777777" w:rsidR="00AF559D" w:rsidRPr="00AF559D" w:rsidRDefault="00AF559D" w:rsidP="00AF559D">
      <w:pPr>
        <w:pStyle w:val="EndNoteBibliography"/>
        <w:rPr>
          <w:noProof/>
        </w:rPr>
      </w:pPr>
      <w:r w:rsidRPr="00AF559D">
        <w:rPr>
          <w:noProof/>
        </w:rPr>
        <w:t>Choi, C.Y., Lee, Y.M., Kim, Y.H., Park, T., Jeon, B.H., Schulz, R.A., and Kim, Y. (1999). The homeodomain transcription factor NK-4 acts as either a transcriptional activator or repressor and interacts with the p300 coactivator and the Groucho corepressor. J Biol Chem</w:t>
      </w:r>
      <w:r w:rsidRPr="00AF559D">
        <w:rPr>
          <w:i/>
          <w:noProof/>
        </w:rPr>
        <w:t xml:space="preserve"> 274</w:t>
      </w:r>
      <w:r w:rsidRPr="00AF559D">
        <w:rPr>
          <w:noProof/>
        </w:rPr>
        <w:t>, 31543-31552.</w:t>
      </w:r>
    </w:p>
    <w:p w14:paraId="1986B1FA" w14:textId="77777777" w:rsidR="00AF559D" w:rsidRPr="00AF559D" w:rsidRDefault="00AF559D" w:rsidP="00AF559D">
      <w:pPr>
        <w:pStyle w:val="EndNoteBibliography"/>
        <w:rPr>
          <w:noProof/>
        </w:rPr>
      </w:pPr>
      <w:r w:rsidRPr="00AF559D">
        <w:rPr>
          <w:noProof/>
        </w:rPr>
        <w:t>Chou, T.B., and Perrimon, N. (1996). The autosomal FLP-DFS technique for generating germline mosaics in Drosophila melanogaster. Genetics</w:t>
      </w:r>
      <w:r w:rsidRPr="00AF559D">
        <w:rPr>
          <w:i/>
          <w:noProof/>
        </w:rPr>
        <w:t xml:space="preserve"> 144</w:t>
      </w:r>
      <w:r w:rsidRPr="00AF559D">
        <w:rPr>
          <w:noProof/>
        </w:rPr>
        <w:t>, 1673-1679.</w:t>
      </w:r>
    </w:p>
    <w:p w14:paraId="5ADE32ED" w14:textId="77777777" w:rsidR="00AF559D" w:rsidRPr="00AF559D" w:rsidRDefault="00AF559D" w:rsidP="00AF559D">
      <w:pPr>
        <w:pStyle w:val="EndNoteBibliography"/>
        <w:rPr>
          <w:noProof/>
        </w:rPr>
      </w:pPr>
      <w:r w:rsidRPr="00AF559D">
        <w:rPr>
          <w:noProof/>
        </w:rPr>
        <w:t>Consortium, T.m., Roy, S., Ernst, J., Kharchenko, P.V., Kheradpour, P., Nègre, N., Eaton, M.L., Landolin, J.M., Bristow, C.A., Ma, L.</w:t>
      </w:r>
      <w:r w:rsidRPr="00AF559D">
        <w:rPr>
          <w:i/>
          <w:noProof/>
        </w:rPr>
        <w:t>, et al.</w:t>
      </w:r>
      <w:r w:rsidRPr="00AF559D">
        <w:rPr>
          <w:noProof/>
        </w:rPr>
        <w:t xml:space="preserve"> (2010). Identification of Functional Elements and Regulatory Circuits by Drosophila modENCODE. Science</w:t>
      </w:r>
      <w:r w:rsidRPr="00AF559D">
        <w:rPr>
          <w:i/>
          <w:noProof/>
        </w:rPr>
        <w:t xml:space="preserve"> 330</w:t>
      </w:r>
      <w:r w:rsidRPr="00AF559D">
        <w:rPr>
          <w:noProof/>
        </w:rPr>
        <w:t>, 1787-1797.</w:t>
      </w:r>
    </w:p>
    <w:p w14:paraId="5BFE07B4" w14:textId="77777777" w:rsidR="00AF559D" w:rsidRPr="00AF559D" w:rsidRDefault="00AF559D" w:rsidP="00AF559D">
      <w:pPr>
        <w:pStyle w:val="EndNoteBibliography"/>
        <w:rPr>
          <w:noProof/>
        </w:rPr>
      </w:pPr>
      <w:r w:rsidRPr="00AF559D">
        <w:rPr>
          <w:noProof/>
        </w:rPr>
        <w:t>de Celis, J.F., and Ruiz-Gomez, M. (1995). groucho and hedgehog regulate engrailed expression in the anterior compartment of the Drosophila wing. Development</w:t>
      </w:r>
      <w:r w:rsidRPr="00AF559D">
        <w:rPr>
          <w:i/>
          <w:noProof/>
        </w:rPr>
        <w:t xml:space="preserve"> 121</w:t>
      </w:r>
      <w:r w:rsidRPr="00AF559D">
        <w:rPr>
          <w:noProof/>
        </w:rPr>
        <w:t>, 3467-3476.</w:t>
      </w:r>
    </w:p>
    <w:p w14:paraId="3617EE52" w14:textId="77777777" w:rsidR="00AF559D" w:rsidRPr="00AF559D" w:rsidRDefault="00AF559D" w:rsidP="00AF559D">
      <w:pPr>
        <w:pStyle w:val="EndNoteBibliography"/>
        <w:rPr>
          <w:noProof/>
        </w:rPr>
      </w:pPr>
      <w:r w:rsidRPr="00AF559D">
        <w:rPr>
          <w:noProof/>
        </w:rPr>
        <w:t>Dolinski, K., and Troyanskaya, O.G. (2015). Implications of Big Data for cell biology. Mol Biol Cell</w:t>
      </w:r>
      <w:r w:rsidRPr="00AF559D">
        <w:rPr>
          <w:i/>
          <w:noProof/>
        </w:rPr>
        <w:t xml:space="preserve"> 26</w:t>
      </w:r>
      <w:r w:rsidRPr="00AF559D">
        <w:rPr>
          <w:noProof/>
        </w:rPr>
        <w:t>, 2575-2578.</w:t>
      </w:r>
    </w:p>
    <w:p w14:paraId="7B93E2DD" w14:textId="77777777" w:rsidR="00AF559D" w:rsidRPr="00AF559D" w:rsidRDefault="00AF559D" w:rsidP="00AF559D">
      <w:pPr>
        <w:pStyle w:val="EndNoteBibliography"/>
        <w:rPr>
          <w:noProof/>
        </w:rPr>
      </w:pPr>
      <w:r w:rsidRPr="00AF559D">
        <w:rPr>
          <w:noProof/>
        </w:rPr>
        <w:t>Dubnicoff, T., Valentine, S.A., Chen, G., Shi, T., Lengyel, J.A., Paroush, Z., and Courey, A.J. (1997). Conversion of dorsal from an activator to a repressor by the global corepressor Groucho. Genes &amp;amp; Development</w:t>
      </w:r>
      <w:r w:rsidRPr="00AF559D">
        <w:rPr>
          <w:i/>
          <w:noProof/>
        </w:rPr>
        <w:t xml:space="preserve"> 11</w:t>
      </w:r>
      <w:r w:rsidRPr="00AF559D">
        <w:rPr>
          <w:noProof/>
        </w:rPr>
        <w:t>, 2952-2957.</w:t>
      </w:r>
    </w:p>
    <w:p w14:paraId="28B56ACC" w14:textId="77777777" w:rsidR="00AF559D" w:rsidRPr="00AF559D" w:rsidRDefault="00AF559D" w:rsidP="00AF559D">
      <w:pPr>
        <w:pStyle w:val="EndNoteBibliography"/>
        <w:rPr>
          <w:noProof/>
        </w:rPr>
      </w:pPr>
      <w:r w:rsidRPr="00AF559D">
        <w:rPr>
          <w:noProof/>
        </w:rPr>
        <w:t>Fisher, W.W., Li, J.J., Hammonds, A.S., Brown, J.B., Pfeiffer, B.D., Weiszmann, R., MacArthur, S., Thomas, S., Stamatoyannopoulos, J.A., Eisen, M.B.</w:t>
      </w:r>
      <w:r w:rsidRPr="00AF559D">
        <w:rPr>
          <w:i/>
          <w:noProof/>
        </w:rPr>
        <w:t>, et al.</w:t>
      </w:r>
      <w:r w:rsidRPr="00AF559D">
        <w:rPr>
          <w:noProof/>
        </w:rPr>
        <w:t xml:space="preserve"> (2012). DNA regions bound at low occupancy by transcription factors do not drive patterned reporter gene expression in Drosophila. Proc Natl Acad Sci U S A</w:t>
      </w:r>
      <w:r w:rsidRPr="00AF559D">
        <w:rPr>
          <w:i/>
          <w:noProof/>
        </w:rPr>
        <w:t xml:space="preserve"> 109</w:t>
      </w:r>
      <w:r w:rsidRPr="00AF559D">
        <w:rPr>
          <w:noProof/>
        </w:rPr>
        <w:t>, 21330-21335.</w:t>
      </w:r>
    </w:p>
    <w:p w14:paraId="47C080AF" w14:textId="77777777" w:rsidR="00AF559D" w:rsidRPr="00AF559D" w:rsidRDefault="00AF559D" w:rsidP="00AF559D">
      <w:pPr>
        <w:pStyle w:val="EndNoteBibliography"/>
        <w:rPr>
          <w:noProof/>
        </w:rPr>
      </w:pPr>
      <w:r w:rsidRPr="00AF559D">
        <w:rPr>
          <w:noProof/>
        </w:rPr>
        <w:t>Flores-Saaib, R.D., Jia, S., and Courey, A.J. (2001). Activation and repression by the C-terminal domain of Dorsal. Development</w:t>
      </w:r>
      <w:r w:rsidRPr="00AF559D">
        <w:rPr>
          <w:i/>
          <w:noProof/>
        </w:rPr>
        <w:t xml:space="preserve"> 128</w:t>
      </w:r>
      <w:r w:rsidRPr="00AF559D">
        <w:rPr>
          <w:noProof/>
        </w:rPr>
        <w:t>, 1869-1879.</w:t>
      </w:r>
    </w:p>
    <w:p w14:paraId="776F0D20" w14:textId="77777777" w:rsidR="00AF559D" w:rsidRPr="00AF559D" w:rsidRDefault="00AF559D" w:rsidP="00AF559D">
      <w:pPr>
        <w:pStyle w:val="EndNoteBibliography"/>
        <w:rPr>
          <w:noProof/>
        </w:rPr>
      </w:pPr>
      <w:r w:rsidRPr="00AF559D">
        <w:rPr>
          <w:noProof/>
        </w:rPr>
        <w:t>Graveley, B.R., Brooks, A.N., Carlson, J.W., Duff, M.O., Landolin, J.M., Yang, L., Artieri, C.G., van Baren, M.J., Boley, N., Booth, B.W.</w:t>
      </w:r>
      <w:r w:rsidRPr="00AF559D">
        <w:rPr>
          <w:i/>
          <w:noProof/>
        </w:rPr>
        <w:t>, et al.</w:t>
      </w:r>
      <w:r w:rsidRPr="00AF559D">
        <w:rPr>
          <w:noProof/>
        </w:rPr>
        <w:t xml:space="preserve"> (2011). The developmental transcriptome of Drosophila melanogaster. Nature</w:t>
      </w:r>
      <w:r w:rsidRPr="00AF559D">
        <w:rPr>
          <w:i/>
          <w:noProof/>
        </w:rPr>
        <w:t xml:space="preserve"> 471</w:t>
      </w:r>
      <w:r w:rsidRPr="00AF559D">
        <w:rPr>
          <w:noProof/>
        </w:rPr>
        <w:t>, 473-479.</w:t>
      </w:r>
    </w:p>
    <w:p w14:paraId="0864C3CD" w14:textId="77777777" w:rsidR="00AF559D" w:rsidRPr="00AF559D" w:rsidRDefault="00AF559D" w:rsidP="00AF559D">
      <w:pPr>
        <w:pStyle w:val="EndNoteBibliography"/>
        <w:rPr>
          <w:noProof/>
        </w:rPr>
      </w:pPr>
      <w:r w:rsidRPr="00AF559D">
        <w:rPr>
          <w:noProof/>
        </w:rPr>
        <w:t>Hacohen, N., Kramer, S., Sutherland, D., Hiromi, Y., and Krasnow, M.A. (1998). sprouty encodes a novel antagonist of FGF signaling that patterns apical branching of the Drosophila airways. Cell</w:t>
      </w:r>
      <w:r w:rsidRPr="00AF559D">
        <w:rPr>
          <w:i/>
          <w:noProof/>
        </w:rPr>
        <w:t xml:space="preserve"> 92</w:t>
      </w:r>
      <w:r w:rsidRPr="00AF559D">
        <w:rPr>
          <w:noProof/>
        </w:rPr>
        <w:t>, 253-263.</w:t>
      </w:r>
    </w:p>
    <w:p w14:paraId="1255B7DC" w14:textId="77777777" w:rsidR="00AF559D" w:rsidRPr="00AF559D" w:rsidRDefault="00AF559D" w:rsidP="00AF559D">
      <w:pPr>
        <w:pStyle w:val="EndNoteBibliography"/>
        <w:rPr>
          <w:noProof/>
        </w:rPr>
      </w:pPr>
      <w:r w:rsidRPr="00AF559D">
        <w:rPr>
          <w:noProof/>
        </w:rPr>
        <w:t>Hasson, P., Muller, B., Basler, K., and Paroush, Z. (2001). Brinker requires two corepressors for maximal and versatile repression in Dpp signalling. EMBO J</w:t>
      </w:r>
      <w:r w:rsidRPr="00AF559D">
        <w:rPr>
          <w:i/>
          <w:noProof/>
        </w:rPr>
        <w:t xml:space="preserve"> 20</w:t>
      </w:r>
      <w:r w:rsidRPr="00AF559D">
        <w:rPr>
          <w:noProof/>
        </w:rPr>
        <w:t>, 5725-5736.</w:t>
      </w:r>
    </w:p>
    <w:p w14:paraId="6AD9E3ED" w14:textId="77777777" w:rsidR="00AF559D" w:rsidRPr="00AF559D" w:rsidRDefault="00AF559D" w:rsidP="00AF559D">
      <w:pPr>
        <w:pStyle w:val="EndNoteBibliography"/>
        <w:rPr>
          <w:noProof/>
        </w:rPr>
      </w:pPr>
      <w:r w:rsidRPr="00AF559D">
        <w:rPr>
          <w:noProof/>
        </w:rPr>
        <w:t>Heitzler, P., Bourouis, M., Ruel, L., Carteret, C., and Simpson, P. (1996). Genes of the Enhancer of split and achaete-scute complexes are required for a regulatory loop between Notch and Delta during lateral signalling in Drosophila. Development</w:t>
      </w:r>
      <w:r w:rsidRPr="00AF559D">
        <w:rPr>
          <w:i/>
          <w:noProof/>
        </w:rPr>
        <w:t xml:space="preserve"> 122</w:t>
      </w:r>
      <w:r w:rsidRPr="00AF559D">
        <w:rPr>
          <w:noProof/>
        </w:rPr>
        <w:t>, 161-171.</w:t>
      </w:r>
    </w:p>
    <w:p w14:paraId="4B720051" w14:textId="77777777" w:rsidR="00AF559D" w:rsidRPr="00AF559D" w:rsidRDefault="00AF559D" w:rsidP="00AF559D">
      <w:pPr>
        <w:pStyle w:val="EndNoteBibliography"/>
        <w:rPr>
          <w:noProof/>
        </w:rPr>
      </w:pPr>
      <w:r w:rsidRPr="00AF559D">
        <w:rPr>
          <w:noProof/>
        </w:rPr>
        <w:t>Herranz, H., and Morata, G. (2001). The functions of pannier during Drosophila embryogenesis. Development</w:t>
      </w:r>
      <w:r w:rsidRPr="00AF559D">
        <w:rPr>
          <w:i/>
          <w:noProof/>
        </w:rPr>
        <w:t xml:space="preserve"> 128</w:t>
      </w:r>
      <w:r w:rsidRPr="00AF559D">
        <w:rPr>
          <w:noProof/>
        </w:rPr>
        <w:t>, 4837-4846.</w:t>
      </w:r>
    </w:p>
    <w:p w14:paraId="10322042" w14:textId="77777777" w:rsidR="00AF559D" w:rsidRPr="00AF559D" w:rsidRDefault="00AF559D" w:rsidP="00AF559D">
      <w:pPr>
        <w:pStyle w:val="EndNoteBibliography"/>
        <w:rPr>
          <w:noProof/>
        </w:rPr>
      </w:pPr>
      <w:r w:rsidRPr="00AF559D">
        <w:rPr>
          <w:noProof/>
        </w:rPr>
        <w:t>Ho, J.W., Bishop, E., Karchenko, P.V., Negre, N., White, K.P., and Park, P.J. (2011). ChIP-chip versus ChIP-seq: lessons for experimental design and data analysis. BMC Genomics</w:t>
      </w:r>
      <w:r w:rsidRPr="00AF559D">
        <w:rPr>
          <w:i/>
          <w:noProof/>
        </w:rPr>
        <w:t xml:space="preserve"> 12</w:t>
      </w:r>
      <w:r w:rsidRPr="00AF559D">
        <w:rPr>
          <w:noProof/>
        </w:rPr>
        <w:t>, 134.</w:t>
      </w:r>
    </w:p>
    <w:p w14:paraId="42B3C919" w14:textId="77777777" w:rsidR="00AF559D" w:rsidRPr="00AF559D" w:rsidRDefault="00AF559D" w:rsidP="00AF559D">
      <w:pPr>
        <w:pStyle w:val="EndNoteBibliography"/>
        <w:rPr>
          <w:noProof/>
        </w:rPr>
      </w:pPr>
      <w:r w:rsidRPr="00AF559D">
        <w:rPr>
          <w:noProof/>
        </w:rPr>
        <w:t>Holmqvist, P.H., Boija, A., Philip, P., Crona, F., Stenberg, P., and Mannervik, M. (2012). Preferential genome targeting of the CBP co-activator by Rel and Smad proteins in early Drosophila melanogaster embryos. PLoS Genet</w:t>
      </w:r>
      <w:r w:rsidRPr="00AF559D">
        <w:rPr>
          <w:i/>
          <w:noProof/>
        </w:rPr>
        <w:t xml:space="preserve"> 8</w:t>
      </w:r>
      <w:r w:rsidRPr="00AF559D">
        <w:rPr>
          <w:noProof/>
        </w:rPr>
        <w:t>, e1002769.</w:t>
      </w:r>
    </w:p>
    <w:p w14:paraId="2FB3A7C7" w14:textId="77777777" w:rsidR="00AF559D" w:rsidRPr="00AF559D" w:rsidRDefault="00AF559D" w:rsidP="00AF559D">
      <w:pPr>
        <w:pStyle w:val="EndNoteBibliography"/>
        <w:rPr>
          <w:noProof/>
        </w:rPr>
      </w:pPr>
      <w:r w:rsidRPr="00AF559D">
        <w:rPr>
          <w:noProof/>
        </w:rPr>
        <w:t>Huang, J.D., Schwyter, D.H., Shirokawa, J.M., and Courey, A.J. (1993). The interplay between multiple enhancer and silencer elements defines the pattern of decapentaplegic expression. Genes Dev</w:t>
      </w:r>
      <w:r w:rsidRPr="00AF559D">
        <w:rPr>
          <w:i/>
          <w:noProof/>
        </w:rPr>
        <w:t xml:space="preserve"> 7</w:t>
      </w:r>
      <w:r w:rsidRPr="00AF559D">
        <w:rPr>
          <w:noProof/>
        </w:rPr>
        <w:t>, 694-704.</w:t>
      </w:r>
    </w:p>
    <w:p w14:paraId="0D8E1E91" w14:textId="77777777" w:rsidR="00AF559D" w:rsidRPr="00AF559D" w:rsidRDefault="00AF559D" w:rsidP="00AF559D">
      <w:pPr>
        <w:pStyle w:val="EndNoteBibliography"/>
        <w:rPr>
          <w:noProof/>
        </w:rPr>
      </w:pPr>
      <w:r w:rsidRPr="00AF559D">
        <w:rPr>
          <w:noProof/>
        </w:rPr>
        <w:t>IAnders, S., Pyl, P.T., and Huber, W. (2015). HTSeq--a Python framework to work with high-throughput sequencing data. Bioinformatics</w:t>
      </w:r>
      <w:r w:rsidRPr="00AF559D">
        <w:rPr>
          <w:i/>
          <w:noProof/>
        </w:rPr>
        <w:t xml:space="preserve"> 31</w:t>
      </w:r>
      <w:r w:rsidRPr="00AF559D">
        <w:rPr>
          <w:noProof/>
        </w:rPr>
        <w:t>, 166-169.</w:t>
      </w:r>
    </w:p>
    <w:p w14:paraId="08395019" w14:textId="77777777" w:rsidR="00AF559D" w:rsidRPr="00AF559D" w:rsidRDefault="00AF559D" w:rsidP="00AF559D">
      <w:pPr>
        <w:pStyle w:val="EndNoteBibliography"/>
        <w:rPr>
          <w:noProof/>
        </w:rPr>
      </w:pPr>
      <w:r w:rsidRPr="00AF559D">
        <w:rPr>
          <w:noProof/>
        </w:rPr>
        <w:t>Ip, Y.T., Park, R.E., Kosman, D., Yazdanbakhsh, K., and Levine, M. (1992). dorsal-twist interactions establish snail expression in the presumptive mesoderm of the Drosophila embryo. Genes Dev</w:t>
      </w:r>
      <w:r w:rsidRPr="00AF559D">
        <w:rPr>
          <w:i/>
          <w:noProof/>
        </w:rPr>
        <w:t xml:space="preserve"> 6</w:t>
      </w:r>
      <w:r w:rsidRPr="00AF559D">
        <w:rPr>
          <w:noProof/>
        </w:rPr>
        <w:t>, 1518-1530.</w:t>
      </w:r>
    </w:p>
    <w:p w14:paraId="653D3268" w14:textId="77777777" w:rsidR="00AF559D" w:rsidRPr="00AF559D" w:rsidRDefault="00AF559D" w:rsidP="00AF559D">
      <w:pPr>
        <w:pStyle w:val="EndNoteBibliography"/>
        <w:rPr>
          <w:noProof/>
        </w:rPr>
      </w:pPr>
      <w:r w:rsidRPr="00AF559D">
        <w:rPr>
          <w:noProof/>
        </w:rPr>
        <w:t>Jarman, A.P., Grell, E.H., Ackerman, L., Jan, L.Y., and Jan, Y.N. (1994). Atonal is the proneural gene for Drosophila photoreceptors. Nature</w:t>
      </w:r>
      <w:r w:rsidRPr="00AF559D">
        <w:rPr>
          <w:i/>
          <w:noProof/>
        </w:rPr>
        <w:t xml:space="preserve"> 369</w:t>
      </w:r>
      <w:r w:rsidRPr="00AF559D">
        <w:rPr>
          <w:noProof/>
        </w:rPr>
        <w:t>, 398-400.</w:t>
      </w:r>
    </w:p>
    <w:p w14:paraId="540779FE" w14:textId="77777777" w:rsidR="00AF559D" w:rsidRPr="00AF559D" w:rsidRDefault="00AF559D" w:rsidP="00AF559D">
      <w:pPr>
        <w:pStyle w:val="EndNoteBibliography"/>
        <w:rPr>
          <w:noProof/>
        </w:rPr>
      </w:pPr>
      <w:r w:rsidRPr="00AF559D">
        <w:rPr>
          <w:noProof/>
        </w:rPr>
        <w:t>Jennings, B.H., Pickles, L.M., Wainwright, S.M., Roe, S.M., Pearl, L.H., and Ish-Horowicz, D. (2006). Molecular recognition of transcriptional repressor motifs by the WD domain of the Groucho/TLE corepressor. Mol Cell</w:t>
      </w:r>
      <w:r w:rsidRPr="00AF559D">
        <w:rPr>
          <w:i/>
          <w:noProof/>
        </w:rPr>
        <w:t xml:space="preserve"> 22</w:t>
      </w:r>
      <w:r w:rsidRPr="00AF559D">
        <w:rPr>
          <w:noProof/>
        </w:rPr>
        <w:t>, 645-655.</w:t>
      </w:r>
    </w:p>
    <w:p w14:paraId="2BCC1B73" w14:textId="77777777" w:rsidR="00AF559D" w:rsidRPr="00AF559D" w:rsidRDefault="00AF559D" w:rsidP="00AF559D">
      <w:pPr>
        <w:pStyle w:val="EndNoteBibliography"/>
        <w:rPr>
          <w:noProof/>
        </w:rPr>
      </w:pPr>
      <w:r w:rsidRPr="00AF559D">
        <w:rPr>
          <w:noProof/>
        </w:rPr>
        <w:t>Jennings, B.H., Wainwright, S.M., and Ish-Horowicz, D. (2007). Differential in vivo requirements for oligomerization during Groucho-mediated repression. EMBO reports</w:t>
      </w:r>
      <w:r w:rsidRPr="00AF559D">
        <w:rPr>
          <w:i/>
          <w:noProof/>
        </w:rPr>
        <w:t xml:space="preserve"> 9</w:t>
      </w:r>
      <w:r w:rsidRPr="00AF559D">
        <w:rPr>
          <w:noProof/>
        </w:rPr>
        <w:t>, 76-83.</w:t>
      </w:r>
    </w:p>
    <w:p w14:paraId="2288E848" w14:textId="77777777" w:rsidR="00AF559D" w:rsidRPr="00AF559D" w:rsidRDefault="00AF559D" w:rsidP="00AF559D">
      <w:pPr>
        <w:pStyle w:val="EndNoteBibliography"/>
        <w:rPr>
          <w:noProof/>
        </w:rPr>
      </w:pPr>
      <w:r w:rsidRPr="00AF559D">
        <w:rPr>
          <w:noProof/>
        </w:rPr>
        <w:t>Jiang, L., Li, X.N., and Niu, D.K. (2014). Higher frequency of intron loss from the promoter proximally paused genes of Drosophila melanogaster. Fly (Austin)</w:t>
      </w:r>
      <w:r w:rsidRPr="00AF559D">
        <w:rPr>
          <w:i/>
          <w:noProof/>
        </w:rPr>
        <w:t xml:space="preserve"> 8</w:t>
      </w:r>
      <w:r w:rsidRPr="00AF559D">
        <w:rPr>
          <w:noProof/>
        </w:rPr>
        <w:t>, 120-125.</w:t>
      </w:r>
    </w:p>
    <w:p w14:paraId="3C158D2D" w14:textId="77777777" w:rsidR="00AF559D" w:rsidRPr="00AF559D" w:rsidRDefault="00AF559D" w:rsidP="00AF559D">
      <w:pPr>
        <w:pStyle w:val="EndNoteBibliography"/>
        <w:rPr>
          <w:noProof/>
        </w:rPr>
      </w:pPr>
      <w:r w:rsidRPr="00AF559D">
        <w:rPr>
          <w:noProof/>
        </w:rPr>
        <w:t>Kaplan, T., Li, X.Y., Sabo, P.J., Thomas, S., Stamatoyannopoulos, J.A., Biggin, M.D., and Eisen, M.B. (2011). Quantitative models of the mechanisms that control genome-wide patterns of transcription factor binding during early Drosophila development. PLoS Genet</w:t>
      </w:r>
      <w:r w:rsidRPr="00AF559D">
        <w:rPr>
          <w:i/>
          <w:noProof/>
        </w:rPr>
        <w:t xml:space="preserve"> 7</w:t>
      </w:r>
      <w:r w:rsidRPr="00AF559D">
        <w:rPr>
          <w:noProof/>
        </w:rPr>
        <w:t>, e1001290.</w:t>
      </w:r>
    </w:p>
    <w:p w14:paraId="082DE8FB" w14:textId="77777777" w:rsidR="00AF559D" w:rsidRPr="00AF559D" w:rsidRDefault="00AF559D" w:rsidP="00AF559D">
      <w:pPr>
        <w:pStyle w:val="EndNoteBibliography"/>
        <w:rPr>
          <w:noProof/>
        </w:rPr>
      </w:pPr>
      <w:r w:rsidRPr="00AF559D">
        <w:rPr>
          <w:noProof/>
        </w:rPr>
        <w:t>Kaul, A., Schuster, E., and Jennings, B.H. (2014). The Groucho Co-repressor Is Primarily Recruited to Local Target Sites in Active Chromatin to Attenuate Transcription. PLoS Genetics</w:t>
      </w:r>
      <w:r w:rsidRPr="00AF559D">
        <w:rPr>
          <w:i/>
          <w:noProof/>
        </w:rPr>
        <w:t xml:space="preserve"> 10</w:t>
      </w:r>
      <w:r w:rsidRPr="00AF559D">
        <w:rPr>
          <w:noProof/>
        </w:rPr>
        <w:t>, e1004595.</w:t>
      </w:r>
    </w:p>
    <w:p w14:paraId="343B04A3" w14:textId="77777777" w:rsidR="00AF559D" w:rsidRPr="00AF559D" w:rsidRDefault="00AF559D" w:rsidP="00AF559D">
      <w:pPr>
        <w:pStyle w:val="EndNoteBibliography"/>
        <w:rPr>
          <w:noProof/>
        </w:rPr>
      </w:pPr>
      <w:r w:rsidRPr="00AF559D">
        <w:rPr>
          <w:noProof/>
        </w:rPr>
        <w:t>Kim, D., Pertea, G., Trapnell, C., Pimentel, H., Kelley, R., and Salzberg, S.L. (2013). TopHat2: accurate alignment of transcriptomes in the presence of insertions, deletions and gene fusions. Genome biology</w:t>
      </w:r>
      <w:r w:rsidRPr="00AF559D">
        <w:rPr>
          <w:i/>
          <w:noProof/>
        </w:rPr>
        <w:t xml:space="preserve"> 14</w:t>
      </w:r>
      <w:r w:rsidRPr="00AF559D">
        <w:rPr>
          <w:noProof/>
        </w:rPr>
        <w:t>, R36.</w:t>
      </w:r>
    </w:p>
    <w:p w14:paraId="3C89421E" w14:textId="77777777" w:rsidR="00AF559D" w:rsidRPr="00AF559D" w:rsidRDefault="00AF559D" w:rsidP="00AF559D">
      <w:pPr>
        <w:pStyle w:val="EndNoteBibliography"/>
        <w:rPr>
          <w:noProof/>
        </w:rPr>
      </w:pPr>
      <w:r w:rsidRPr="00AF559D">
        <w:rPr>
          <w:noProof/>
        </w:rPr>
        <w:t>Kirov, N., Childs, S., O'Connor, M., and Rushlow, C. (1994). The Drosophila dorsal morphogen represses the tolloid gene by interacting with a silencer element. Mol Cell Biol</w:t>
      </w:r>
      <w:r w:rsidRPr="00AF559D">
        <w:rPr>
          <w:i/>
          <w:noProof/>
        </w:rPr>
        <w:t xml:space="preserve"> 14</w:t>
      </w:r>
      <w:r w:rsidRPr="00AF559D">
        <w:rPr>
          <w:noProof/>
        </w:rPr>
        <w:t>, 713-722.</w:t>
      </w:r>
    </w:p>
    <w:p w14:paraId="201EA1A9" w14:textId="77777777" w:rsidR="00AF559D" w:rsidRPr="00AF559D" w:rsidRDefault="00AF559D" w:rsidP="00AF559D">
      <w:pPr>
        <w:pStyle w:val="EndNoteBibliography"/>
        <w:rPr>
          <w:noProof/>
        </w:rPr>
      </w:pPr>
      <w:r w:rsidRPr="00AF559D">
        <w:rPr>
          <w:noProof/>
        </w:rPr>
        <w:t>Kok, K., Ay, A., Li, L.M., and Arnosti, D.N. (2015). Genome-wide errant targeting by Hairy. Elife</w:t>
      </w:r>
      <w:r w:rsidRPr="00AF559D">
        <w:rPr>
          <w:i/>
          <w:noProof/>
        </w:rPr>
        <w:t xml:space="preserve"> 4</w:t>
      </w:r>
      <w:r w:rsidRPr="00AF559D">
        <w:rPr>
          <w:noProof/>
        </w:rPr>
        <w:t>.</w:t>
      </w:r>
    </w:p>
    <w:p w14:paraId="1F6E582A" w14:textId="77777777" w:rsidR="00AF559D" w:rsidRPr="00AF559D" w:rsidRDefault="00AF559D" w:rsidP="00AF559D">
      <w:pPr>
        <w:pStyle w:val="EndNoteBibliography"/>
        <w:rPr>
          <w:noProof/>
        </w:rPr>
      </w:pPr>
      <w:r w:rsidRPr="00AF559D">
        <w:rPr>
          <w:noProof/>
        </w:rPr>
        <w:t>Landt, S.G., Marinov, G.K., Kundaje, A., Kheradpour, P., Pauli, F., Batzoglou, S., Bernstein, B.E., Bickel, P., Brown, J.B., Cayting, P.</w:t>
      </w:r>
      <w:r w:rsidRPr="00AF559D">
        <w:rPr>
          <w:i/>
          <w:noProof/>
        </w:rPr>
        <w:t>, et al.</w:t>
      </w:r>
      <w:r w:rsidRPr="00AF559D">
        <w:rPr>
          <w:noProof/>
        </w:rPr>
        <w:t xml:space="preserve"> (2012). ChIP-seq guidelines and practices of the ENCODE and modENCODE consortia. Genome Research</w:t>
      </w:r>
      <w:r w:rsidRPr="00AF559D">
        <w:rPr>
          <w:i/>
          <w:noProof/>
        </w:rPr>
        <w:t xml:space="preserve"> 22</w:t>
      </w:r>
      <w:r w:rsidRPr="00AF559D">
        <w:rPr>
          <w:noProof/>
        </w:rPr>
        <w:t>, 1813-1831.</w:t>
      </w:r>
    </w:p>
    <w:p w14:paraId="20417C60" w14:textId="77777777" w:rsidR="00AF559D" w:rsidRPr="00AF559D" w:rsidRDefault="00AF559D" w:rsidP="00AF559D">
      <w:pPr>
        <w:pStyle w:val="EndNoteBibliography"/>
        <w:rPr>
          <w:noProof/>
        </w:rPr>
      </w:pPr>
      <w:r w:rsidRPr="00AF559D">
        <w:rPr>
          <w:noProof/>
        </w:rPr>
        <w:t>Langmead, B., and Salzberg, S.L. (2012). Fast gapped-read alignment with Bowtie 2. Nat Methods</w:t>
      </w:r>
      <w:r w:rsidRPr="00AF559D">
        <w:rPr>
          <w:i/>
          <w:noProof/>
        </w:rPr>
        <w:t xml:space="preserve"> 9</w:t>
      </w:r>
      <w:r w:rsidRPr="00AF559D">
        <w:rPr>
          <w:noProof/>
        </w:rPr>
        <w:t>, 357-359.</w:t>
      </w:r>
    </w:p>
    <w:p w14:paraId="2D3C398D" w14:textId="77777777" w:rsidR="00AF559D" w:rsidRPr="00AF559D" w:rsidRDefault="00AF559D" w:rsidP="00AF559D">
      <w:pPr>
        <w:pStyle w:val="EndNoteBibliography"/>
        <w:rPr>
          <w:noProof/>
        </w:rPr>
      </w:pPr>
      <w:r w:rsidRPr="00AF559D">
        <w:rPr>
          <w:noProof/>
        </w:rPr>
        <w:t>Li, L.M., and Arnosti, D.N. (2011). Long- and Short-Range Transcriptional Repressors Induce Distinct Chromatin States on Repressed Genes. Current Biology</w:t>
      </w:r>
      <w:r w:rsidRPr="00AF559D">
        <w:rPr>
          <w:i/>
          <w:noProof/>
        </w:rPr>
        <w:t xml:space="preserve"> 21</w:t>
      </w:r>
      <w:r w:rsidRPr="00AF559D">
        <w:rPr>
          <w:noProof/>
        </w:rPr>
        <w:t>, 406-412.</w:t>
      </w:r>
    </w:p>
    <w:p w14:paraId="2AD01BE7" w14:textId="77777777" w:rsidR="00AF559D" w:rsidRPr="00AF559D" w:rsidRDefault="00AF559D" w:rsidP="00AF559D">
      <w:pPr>
        <w:pStyle w:val="EndNoteBibliography"/>
        <w:rPr>
          <w:noProof/>
        </w:rPr>
      </w:pPr>
      <w:r w:rsidRPr="00AF559D">
        <w:rPr>
          <w:noProof/>
        </w:rPr>
        <w:t>Li, X.-Y., MacArthur, S., Bourgon, R., Nix, D., Pollard, D.A., Iyer, V.N., Hechmer, A., Simirenko, L., Stapleton, M., Hendriks, C.L.L.</w:t>
      </w:r>
      <w:r w:rsidRPr="00AF559D">
        <w:rPr>
          <w:i/>
          <w:noProof/>
        </w:rPr>
        <w:t>, et al.</w:t>
      </w:r>
      <w:r w:rsidRPr="00AF559D">
        <w:rPr>
          <w:noProof/>
        </w:rPr>
        <w:t xml:space="preserve"> (2008). Transcription Factors Bind Thousands of Active and Inactive Regions in the Drosophila Blastoderm. PLoS Biology</w:t>
      </w:r>
      <w:r w:rsidRPr="00AF559D">
        <w:rPr>
          <w:i/>
          <w:noProof/>
        </w:rPr>
        <w:t xml:space="preserve"> 6</w:t>
      </w:r>
      <w:r w:rsidRPr="00AF559D">
        <w:rPr>
          <w:noProof/>
        </w:rPr>
        <w:t>, e27.</w:t>
      </w:r>
    </w:p>
    <w:p w14:paraId="56A0EB5B" w14:textId="77777777" w:rsidR="00AF559D" w:rsidRPr="00AF559D" w:rsidRDefault="00AF559D" w:rsidP="00AF559D">
      <w:pPr>
        <w:pStyle w:val="EndNoteBibliography"/>
        <w:rPr>
          <w:noProof/>
        </w:rPr>
      </w:pPr>
      <w:r w:rsidRPr="00AF559D">
        <w:rPr>
          <w:noProof/>
        </w:rPr>
        <w:t>Li, X.Y., Thomas, S., Sabo, P.J., Eisen, M.B., Stamatoyannopoulos, J.A., and Biggin, M.D. (2011). The role of chromatin accessibility in directing the widespread, overlapping patterns of Drosophila transcription factor binding. Genome Biol</w:t>
      </w:r>
      <w:r w:rsidRPr="00AF559D">
        <w:rPr>
          <w:i/>
          <w:noProof/>
        </w:rPr>
        <w:t xml:space="preserve"> 12</w:t>
      </w:r>
      <w:r w:rsidRPr="00AF559D">
        <w:rPr>
          <w:noProof/>
        </w:rPr>
        <w:t>, R34.</w:t>
      </w:r>
    </w:p>
    <w:p w14:paraId="57172C6E" w14:textId="77777777" w:rsidR="00AF559D" w:rsidRPr="00AF559D" w:rsidRDefault="00AF559D" w:rsidP="00AF559D">
      <w:pPr>
        <w:pStyle w:val="EndNoteBibliography"/>
        <w:rPr>
          <w:noProof/>
        </w:rPr>
      </w:pPr>
      <w:r w:rsidRPr="00AF559D">
        <w:rPr>
          <w:noProof/>
        </w:rPr>
        <w:t>Love, M.I., Huber, W., and Anders, S. (2014). Moderated estimation of fold change and dispersion for RNA-seq data with DESeq2. Genome Biol</w:t>
      </w:r>
      <w:r w:rsidRPr="00AF559D">
        <w:rPr>
          <w:i/>
          <w:noProof/>
        </w:rPr>
        <w:t xml:space="preserve"> 15</w:t>
      </w:r>
      <w:r w:rsidRPr="00AF559D">
        <w:rPr>
          <w:noProof/>
        </w:rPr>
        <w:t>, 550.</w:t>
      </w:r>
    </w:p>
    <w:p w14:paraId="136E3385" w14:textId="77777777" w:rsidR="00AF559D" w:rsidRPr="00AF559D" w:rsidRDefault="00AF559D" w:rsidP="00AF559D">
      <w:pPr>
        <w:pStyle w:val="EndNoteBibliography"/>
        <w:rPr>
          <w:noProof/>
        </w:rPr>
      </w:pPr>
      <w:r w:rsidRPr="00AF559D">
        <w:rPr>
          <w:noProof/>
        </w:rPr>
        <w:t>Lyne, R., Smith, R., Rutherford, K., Wakeling, M., Varley, A., Guillier, F., Janssens, H., Ji, W., McLaren, P., North, P.</w:t>
      </w:r>
      <w:r w:rsidRPr="00AF559D">
        <w:rPr>
          <w:i/>
          <w:noProof/>
        </w:rPr>
        <w:t>, et al.</w:t>
      </w:r>
      <w:r w:rsidRPr="00AF559D">
        <w:rPr>
          <w:noProof/>
        </w:rPr>
        <w:t xml:space="preserve"> (2007). FlyMine: an integrated database for Drosophila and Anopheles genomics. Genome Biol</w:t>
      </w:r>
      <w:r w:rsidRPr="00AF559D">
        <w:rPr>
          <w:i/>
          <w:noProof/>
        </w:rPr>
        <w:t xml:space="preserve"> 8</w:t>
      </w:r>
      <w:r w:rsidRPr="00AF559D">
        <w:rPr>
          <w:noProof/>
        </w:rPr>
        <w:t>, R129.</w:t>
      </w:r>
    </w:p>
    <w:p w14:paraId="7AD625DC" w14:textId="77777777" w:rsidR="00AF559D" w:rsidRPr="00AF559D" w:rsidRDefault="00AF559D" w:rsidP="00AF559D">
      <w:pPr>
        <w:pStyle w:val="EndNoteBibliography"/>
        <w:rPr>
          <w:noProof/>
        </w:rPr>
      </w:pPr>
      <w:r w:rsidRPr="00AF559D">
        <w:rPr>
          <w:noProof/>
        </w:rPr>
        <w:t>Ma, W., Noble, W.S., and Bailey, T.L. (2014). Motif-based analysis of large nucleotide data sets using MEME-ChIP. Nat Protoc</w:t>
      </w:r>
      <w:r w:rsidRPr="00AF559D">
        <w:rPr>
          <w:i/>
          <w:noProof/>
        </w:rPr>
        <w:t xml:space="preserve"> 9</w:t>
      </w:r>
      <w:r w:rsidRPr="00AF559D">
        <w:rPr>
          <w:noProof/>
        </w:rPr>
        <w:t>, 1428-1450.</w:t>
      </w:r>
    </w:p>
    <w:p w14:paraId="524DFC00" w14:textId="77777777" w:rsidR="00AF559D" w:rsidRPr="00AF559D" w:rsidRDefault="00AF559D" w:rsidP="00AF559D">
      <w:pPr>
        <w:pStyle w:val="EndNoteBibliography"/>
        <w:rPr>
          <w:noProof/>
        </w:rPr>
      </w:pPr>
      <w:r w:rsidRPr="00AF559D">
        <w:rPr>
          <w:noProof/>
        </w:rPr>
        <w:t>MacArthur, S., Li, X.-Y., Li, J., Brown, J.B., Chu, H.C., Zeng, L., Grondona, B.P., Hechmer, A., Simirenko, L., Keränen, S.V.</w:t>
      </w:r>
      <w:r w:rsidRPr="00AF559D">
        <w:rPr>
          <w:i/>
          <w:noProof/>
        </w:rPr>
        <w:t>, et al.</w:t>
      </w:r>
      <w:r w:rsidRPr="00AF559D">
        <w:rPr>
          <w:noProof/>
        </w:rPr>
        <w:t xml:space="preserve"> (2009). Developmental roles of 21 Drosophila transcription factors are determined by quantitative differences in binding to an overlapping set of thousands of genomic regions. Genome biology</w:t>
      </w:r>
      <w:r w:rsidRPr="00AF559D">
        <w:rPr>
          <w:i/>
          <w:noProof/>
        </w:rPr>
        <w:t xml:space="preserve"> 10</w:t>
      </w:r>
      <w:r w:rsidRPr="00AF559D">
        <w:rPr>
          <w:noProof/>
        </w:rPr>
        <w:t>, R80.</w:t>
      </w:r>
    </w:p>
    <w:p w14:paraId="0DF5B38A" w14:textId="77777777" w:rsidR="00AF559D" w:rsidRPr="00AF559D" w:rsidRDefault="00AF559D" w:rsidP="00AF559D">
      <w:pPr>
        <w:pStyle w:val="EndNoteBibliography"/>
        <w:rPr>
          <w:noProof/>
        </w:rPr>
      </w:pPr>
      <w:r w:rsidRPr="00AF559D">
        <w:rPr>
          <w:noProof/>
        </w:rPr>
        <w:t>Mannervik, M. (2014). Control of Drosophila embryo patterning by transcriptional co-regulators. Experimental cell research</w:t>
      </w:r>
      <w:r w:rsidRPr="00AF559D">
        <w:rPr>
          <w:i/>
          <w:noProof/>
        </w:rPr>
        <w:t xml:space="preserve"> 321</w:t>
      </w:r>
      <w:r w:rsidRPr="00AF559D">
        <w:rPr>
          <w:noProof/>
        </w:rPr>
        <w:t>, 47-57.</w:t>
      </w:r>
    </w:p>
    <w:p w14:paraId="624910E3" w14:textId="77777777" w:rsidR="00AF559D" w:rsidRPr="00AF559D" w:rsidRDefault="00AF559D" w:rsidP="00AF559D">
      <w:pPr>
        <w:pStyle w:val="EndNoteBibliography"/>
        <w:rPr>
          <w:noProof/>
        </w:rPr>
      </w:pPr>
      <w:r w:rsidRPr="00AF559D">
        <w:rPr>
          <w:noProof/>
        </w:rPr>
        <w:t>Martinez, C.A., and Arnosti, D.N. (2008). Spreading of a Corepressor Linked to Action of Long-Range Repressor Hairy. Molecular and Cellular Biology</w:t>
      </w:r>
      <w:r w:rsidRPr="00AF559D">
        <w:rPr>
          <w:i/>
          <w:noProof/>
        </w:rPr>
        <w:t xml:space="preserve"> 28</w:t>
      </w:r>
      <w:r w:rsidRPr="00AF559D">
        <w:rPr>
          <w:noProof/>
        </w:rPr>
        <w:t>, 2792-2802.</w:t>
      </w:r>
    </w:p>
    <w:p w14:paraId="7F79B2E3" w14:textId="77777777" w:rsidR="00AF559D" w:rsidRPr="00AF559D" w:rsidRDefault="00AF559D" w:rsidP="00AF559D">
      <w:pPr>
        <w:pStyle w:val="EndNoteBibliography"/>
        <w:rPr>
          <w:noProof/>
        </w:rPr>
      </w:pPr>
      <w:r w:rsidRPr="00AF559D">
        <w:rPr>
          <w:noProof/>
        </w:rPr>
        <w:t>Matyash, A., Chung, H.R., and Jackle, H. (2004). Genome-wide mapping of in vivo targets of the Drosophila transcription factor Kruppel. J Biol Chem</w:t>
      </w:r>
      <w:r w:rsidRPr="00AF559D">
        <w:rPr>
          <w:i/>
          <w:noProof/>
        </w:rPr>
        <w:t xml:space="preserve"> 279</w:t>
      </w:r>
      <w:r w:rsidRPr="00AF559D">
        <w:rPr>
          <w:noProof/>
        </w:rPr>
        <w:t>, 30689-30696.</w:t>
      </w:r>
    </w:p>
    <w:p w14:paraId="617E715A" w14:textId="77777777" w:rsidR="00AF559D" w:rsidRPr="00AF559D" w:rsidRDefault="00AF559D" w:rsidP="00AF559D">
      <w:pPr>
        <w:pStyle w:val="EndNoteBibliography"/>
        <w:rPr>
          <w:noProof/>
        </w:rPr>
      </w:pPr>
      <w:r w:rsidRPr="00AF559D">
        <w:rPr>
          <w:noProof/>
        </w:rPr>
        <w:t>Moorman, C., Sun, L.V., Wang, J., de Wit, E., Talhout, W., Ward, L.D., Greil, F., Lu, X.J., White, K.P., Bussemaker, H.J.</w:t>
      </w:r>
      <w:r w:rsidRPr="00AF559D">
        <w:rPr>
          <w:i/>
          <w:noProof/>
        </w:rPr>
        <w:t>, et al.</w:t>
      </w:r>
      <w:r w:rsidRPr="00AF559D">
        <w:rPr>
          <w:noProof/>
        </w:rPr>
        <w:t xml:space="preserve"> (2006). Hotspots of transcription factor colocalization in the genome of Drosophila melanogaster. Proc Natl Acad Sci U S A</w:t>
      </w:r>
      <w:r w:rsidRPr="00AF559D">
        <w:rPr>
          <w:i/>
          <w:noProof/>
        </w:rPr>
        <w:t xml:space="preserve"> 103</w:t>
      </w:r>
      <w:r w:rsidRPr="00AF559D">
        <w:rPr>
          <w:noProof/>
        </w:rPr>
        <w:t>, 12027-12032.</w:t>
      </w:r>
    </w:p>
    <w:p w14:paraId="5FB4B8F0" w14:textId="77777777" w:rsidR="00AF559D" w:rsidRPr="00AF559D" w:rsidRDefault="00AF559D" w:rsidP="00AF559D">
      <w:pPr>
        <w:pStyle w:val="EndNoteBibliography"/>
        <w:rPr>
          <w:noProof/>
        </w:rPr>
      </w:pPr>
      <w:r w:rsidRPr="00AF559D">
        <w:rPr>
          <w:noProof/>
        </w:rPr>
        <w:t>Negre, N., Brown, C.D., Ma, L., Bristow, C.A., Miller, S.W., Wagner, U., Kheradpour, P., Eaton, M.L., Loriaux, P., Sealfon, R.</w:t>
      </w:r>
      <w:r w:rsidRPr="00AF559D">
        <w:rPr>
          <w:i/>
          <w:noProof/>
        </w:rPr>
        <w:t>, et al.</w:t>
      </w:r>
      <w:r w:rsidRPr="00AF559D">
        <w:rPr>
          <w:noProof/>
        </w:rPr>
        <w:t xml:space="preserve"> (2011). A cis-regulatory map of the Drosophila genome. Nature</w:t>
      </w:r>
      <w:r w:rsidRPr="00AF559D">
        <w:rPr>
          <w:i/>
          <w:noProof/>
        </w:rPr>
        <w:t xml:space="preserve"> 471</w:t>
      </w:r>
      <w:r w:rsidRPr="00AF559D">
        <w:rPr>
          <w:noProof/>
        </w:rPr>
        <w:t>, 527-531.</w:t>
      </w:r>
    </w:p>
    <w:p w14:paraId="5D955BBF" w14:textId="77777777" w:rsidR="00AF559D" w:rsidRPr="00AF559D" w:rsidRDefault="00AF559D" w:rsidP="00AF559D">
      <w:pPr>
        <w:pStyle w:val="EndNoteBibliography"/>
        <w:rPr>
          <w:noProof/>
        </w:rPr>
      </w:pPr>
      <w:r w:rsidRPr="00AF559D">
        <w:rPr>
          <w:noProof/>
        </w:rPr>
        <w:t>Nicol, J.W., Helt, G.A., Blanchard, S.G., Jr., Raja, A., and Loraine, A.E. (2009). The Integrated Genome Browser: free software for distribution and exploration of genome-scale datasets. Bioinformatics</w:t>
      </w:r>
      <w:r w:rsidRPr="00AF559D">
        <w:rPr>
          <w:i/>
          <w:noProof/>
        </w:rPr>
        <w:t xml:space="preserve"> 25</w:t>
      </w:r>
      <w:r w:rsidRPr="00AF559D">
        <w:rPr>
          <w:noProof/>
        </w:rPr>
        <w:t>, 2730-2731.</w:t>
      </w:r>
    </w:p>
    <w:p w14:paraId="4C8CDA3D" w14:textId="77777777" w:rsidR="00AF559D" w:rsidRPr="00AF559D" w:rsidRDefault="00AF559D" w:rsidP="00AF559D">
      <w:pPr>
        <w:pStyle w:val="EndNoteBibliography"/>
        <w:rPr>
          <w:noProof/>
        </w:rPr>
      </w:pPr>
      <w:r w:rsidRPr="00AF559D">
        <w:rPr>
          <w:noProof/>
        </w:rPr>
        <w:t>Nie, M., Xie, Y., Loo, J.A., and Courey, A.J. (2009). Genetic and Proteomic Evidence for Roles of Drosophila SUMO in Cell Cycle Control, Ras Signaling, and Early Pattern Formation. PLoS ONE</w:t>
      </w:r>
      <w:r w:rsidRPr="00AF559D">
        <w:rPr>
          <w:i/>
          <w:noProof/>
        </w:rPr>
        <w:t xml:space="preserve"> 4</w:t>
      </w:r>
      <w:r w:rsidRPr="00AF559D">
        <w:rPr>
          <w:noProof/>
        </w:rPr>
        <w:t>, e5905.</w:t>
      </w:r>
    </w:p>
    <w:p w14:paraId="75BE84F9" w14:textId="77777777" w:rsidR="00AF559D" w:rsidRPr="00AF559D" w:rsidRDefault="00AF559D" w:rsidP="00AF559D">
      <w:pPr>
        <w:pStyle w:val="EndNoteBibliography"/>
        <w:rPr>
          <w:noProof/>
        </w:rPr>
      </w:pPr>
      <w:r w:rsidRPr="00AF559D">
        <w:rPr>
          <w:noProof/>
        </w:rPr>
        <w:t>Paroush, Z., Finley, R.L., Jr., Kidd, T., Wainwright, S.M., Ingham, P.W., Brent, R., and Ish-Horowicz, D. (1994). Groucho is required for Drosophila neurogenesis, segmentation, and sex determination and interacts directly with hairy-related bHLH proteins. Cell</w:t>
      </w:r>
      <w:r w:rsidRPr="00AF559D">
        <w:rPr>
          <w:i/>
          <w:noProof/>
        </w:rPr>
        <w:t xml:space="preserve"> 79</w:t>
      </w:r>
      <w:r w:rsidRPr="00AF559D">
        <w:rPr>
          <w:noProof/>
        </w:rPr>
        <w:t>, 805-815.</w:t>
      </w:r>
    </w:p>
    <w:p w14:paraId="4F1E3FBD" w14:textId="77777777" w:rsidR="00AF559D" w:rsidRPr="00AF559D" w:rsidRDefault="00AF559D" w:rsidP="00AF559D">
      <w:pPr>
        <w:pStyle w:val="EndNoteBibliography"/>
        <w:rPr>
          <w:noProof/>
        </w:rPr>
      </w:pPr>
      <w:r w:rsidRPr="00AF559D">
        <w:rPr>
          <w:noProof/>
        </w:rPr>
        <w:t>Payankaulam, S., and Arnosti, D.N. (2009). Groucho corepressor functions as a cofactor for the Knirps short-range transcriptional repressor. Proceedings of the National Academy of Sciences</w:t>
      </w:r>
      <w:r w:rsidRPr="00AF559D">
        <w:rPr>
          <w:i/>
          <w:noProof/>
        </w:rPr>
        <w:t xml:space="preserve"> 106</w:t>
      </w:r>
      <w:r w:rsidRPr="00AF559D">
        <w:rPr>
          <w:noProof/>
        </w:rPr>
        <w:t>, 17314-17319.</w:t>
      </w:r>
    </w:p>
    <w:p w14:paraId="09B734FC" w14:textId="77777777" w:rsidR="00AF559D" w:rsidRPr="00AF559D" w:rsidRDefault="00AF559D" w:rsidP="00AF559D">
      <w:pPr>
        <w:pStyle w:val="EndNoteBibliography"/>
        <w:rPr>
          <w:noProof/>
        </w:rPr>
      </w:pPr>
      <w:r w:rsidRPr="00AF559D">
        <w:rPr>
          <w:noProof/>
        </w:rPr>
        <w:t>Petesch, S.J., and Lis, J.T. (2008). Rapid, transcription-independent loss of nucleosomes over a large chromatin domain at Hsp70 loci. Cell</w:t>
      </w:r>
      <w:r w:rsidRPr="00AF559D">
        <w:rPr>
          <w:i/>
          <w:noProof/>
        </w:rPr>
        <w:t xml:space="preserve"> 134</w:t>
      </w:r>
      <w:r w:rsidRPr="00AF559D">
        <w:rPr>
          <w:noProof/>
        </w:rPr>
        <w:t>, 74-84.</w:t>
      </w:r>
    </w:p>
    <w:p w14:paraId="1851AF09" w14:textId="77777777" w:rsidR="00AF559D" w:rsidRPr="00AF559D" w:rsidRDefault="00AF559D" w:rsidP="00AF559D">
      <w:pPr>
        <w:pStyle w:val="EndNoteBibliography"/>
        <w:rPr>
          <w:noProof/>
        </w:rPr>
      </w:pPr>
      <w:r w:rsidRPr="00AF559D">
        <w:rPr>
          <w:noProof/>
        </w:rPr>
        <w:t>Ratnaparkhi, G.S., Jia, S., and Courey, A.J. (2006). Uncoupling dorsal-mediated activation from dorsal-mediated repression in the Drosophila embryo. Development</w:t>
      </w:r>
      <w:r w:rsidRPr="00AF559D">
        <w:rPr>
          <w:i/>
          <w:noProof/>
        </w:rPr>
        <w:t xml:space="preserve"> 133</w:t>
      </w:r>
      <w:r w:rsidRPr="00AF559D">
        <w:rPr>
          <w:noProof/>
        </w:rPr>
        <w:t>, 4409-4414.</w:t>
      </w:r>
    </w:p>
    <w:p w14:paraId="1C5E7DFC" w14:textId="77777777" w:rsidR="00AF559D" w:rsidRPr="00AF559D" w:rsidRDefault="00AF559D" w:rsidP="00AF559D">
      <w:pPr>
        <w:pStyle w:val="EndNoteBibliography"/>
        <w:rPr>
          <w:noProof/>
        </w:rPr>
      </w:pPr>
      <w:r w:rsidRPr="00AF559D">
        <w:rPr>
          <w:noProof/>
        </w:rPr>
        <w:t>Roth, S., Stein, D., and Nüsslein-Volhard, C. (1989). A gradient of nuclear localization of the dorsal protein determines dorsoventral pattern in the Drosophila embryo. Cell</w:t>
      </w:r>
      <w:r w:rsidRPr="00AF559D">
        <w:rPr>
          <w:i/>
          <w:noProof/>
        </w:rPr>
        <w:t xml:space="preserve"> 59</w:t>
      </w:r>
      <w:r w:rsidRPr="00AF559D">
        <w:rPr>
          <w:noProof/>
        </w:rPr>
        <w:t>, 1189-1202.</w:t>
      </w:r>
    </w:p>
    <w:p w14:paraId="519E1C2E" w14:textId="77777777" w:rsidR="00AF559D" w:rsidRPr="00AF559D" w:rsidRDefault="00AF559D" w:rsidP="00AF559D">
      <w:pPr>
        <w:pStyle w:val="EndNoteBibliography"/>
        <w:rPr>
          <w:noProof/>
        </w:rPr>
      </w:pPr>
      <w:r w:rsidRPr="00AF559D">
        <w:rPr>
          <w:noProof/>
        </w:rPr>
        <w:t>Sandmann, T., Girardot, C., Brehme, M., Tongprasit, W., Stolc, V., and Furlong, E.E. (2007). A core transcriptional network for early mesoderm development in Drosophila melanogaster. Genes Dev</w:t>
      </w:r>
      <w:r w:rsidRPr="00AF559D">
        <w:rPr>
          <w:i/>
          <w:noProof/>
        </w:rPr>
        <w:t xml:space="preserve"> 21</w:t>
      </w:r>
      <w:r w:rsidRPr="00AF559D">
        <w:rPr>
          <w:noProof/>
        </w:rPr>
        <w:t>, 436-449.</w:t>
      </w:r>
    </w:p>
    <w:p w14:paraId="1651725E" w14:textId="77777777" w:rsidR="00AF559D" w:rsidRPr="00AF559D" w:rsidRDefault="00AF559D" w:rsidP="00AF559D">
      <w:pPr>
        <w:pStyle w:val="EndNoteBibliography"/>
        <w:rPr>
          <w:noProof/>
        </w:rPr>
      </w:pPr>
      <w:r w:rsidRPr="00AF559D">
        <w:rPr>
          <w:noProof/>
        </w:rPr>
        <w:t>Sekiya, T., and Zaret, K.S. (2007). Repression by Groucho/TLE/Grg Proteins: Genomic Site Recruitment Generates Compacted Chromatin In Vitro and Impairs Activator Binding In Vivo. Molecular Cell</w:t>
      </w:r>
      <w:r w:rsidRPr="00AF559D">
        <w:rPr>
          <w:i/>
          <w:noProof/>
        </w:rPr>
        <w:t xml:space="preserve"> 28</w:t>
      </w:r>
      <w:r w:rsidRPr="00AF559D">
        <w:rPr>
          <w:noProof/>
        </w:rPr>
        <w:t>, 291-303.</w:t>
      </w:r>
    </w:p>
    <w:p w14:paraId="1AEE2656" w14:textId="77777777" w:rsidR="00AF559D" w:rsidRPr="00AF559D" w:rsidRDefault="00AF559D" w:rsidP="00AF559D">
      <w:pPr>
        <w:pStyle w:val="EndNoteBibliography"/>
        <w:rPr>
          <w:noProof/>
        </w:rPr>
      </w:pPr>
      <w:r w:rsidRPr="00AF559D">
        <w:rPr>
          <w:noProof/>
        </w:rPr>
        <w:t>Sikora-Wohlfeld, W., Ackermann, M., Christodoulou, E.G., Singaravelu, K., and Beyer, A. (2013). Assessing Computational Methods for Transcription Factor Target Gene Identification Based on ChIP-seq Data. PLoS Computational Biology</w:t>
      </w:r>
      <w:r w:rsidRPr="00AF559D">
        <w:rPr>
          <w:i/>
          <w:noProof/>
        </w:rPr>
        <w:t xml:space="preserve"> 9</w:t>
      </w:r>
      <w:r w:rsidRPr="00AF559D">
        <w:rPr>
          <w:noProof/>
        </w:rPr>
        <w:t>, e1003342.</w:t>
      </w:r>
    </w:p>
    <w:p w14:paraId="47454871" w14:textId="77777777" w:rsidR="00AF559D" w:rsidRPr="00AF559D" w:rsidRDefault="00AF559D" w:rsidP="00AF559D">
      <w:pPr>
        <w:pStyle w:val="EndNoteBibliography"/>
        <w:rPr>
          <w:noProof/>
        </w:rPr>
      </w:pPr>
      <w:r w:rsidRPr="00AF559D">
        <w:rPr>
          <w:noProof/>
        </w:rPr>
        <w:t>Song, H., Hasson, P., Paroush, Z.a.e., and Courey, A.J. (2004). Groucho oligomerization is required for repression in vivo. Molecular and Cellular Biology</w:t>
      </w:r>
      <w:r w:rsidRPr="00AF559D">
        <w:rPr>
          <w:i/>
          <w:noProof/>
        </w:rPr>
        <w:t xml:space="preserve"> 24</w:t>
      </w:r>
      <w:r w:rsidRPr="00AF559D">
        <w:rPr>
          <w:noProof/>
        </w:rPr>
        <w:t>, 4341-4350.</w:t>
      </w:r>
    </w:p>
    <w:p w14:paraId="25102A4F" w14:textId="77777777" w:rsidR="00AF559D" w:rsidRPr="00AF559D" w:rsidRDefault="00AF559D" w:rsidP="00AF559D">
      <w:pPr>
        <w:pStyle w:val="EndNoteBibliography"/>
        <w:rPr>
          <w:noProof/>
        </w:rPr>
      </w:pPr>
      <w:r w:rsidRPr="00AF559D">
        <w:rPr>
          <w:noProof/>
        </w:rPr>
        <w:t>Thisse, B., el Messal, M., and Perrin-Schmitt, F. (1987). The twist gene: isolation of a Drosophila zygotic gene necessary for the establishment of dorsoventral pattern. Nucleic Acids Res</w:t>
      </w:r>
      <w:r w:rsidRPr="00AF559D">
        <w:rPr>
          <w:i/>
          <w:noProof/>
        </w:rPr>
        <w:t xml:space="preserve"> 15</w:t>
      </w:r>
      <w:r w:rsidRPr="00AF559D">
        <w:rPr>
          <w:noProof/>
        </w:rPr>
        <w:t>, 3439-3453.</w:t>
      </w:r>
    </w:p>
    <w:p w14:paraId="7B9BED6C" w14:textId="77777777" w:rsidR="00AF559D" w:rsidRPr="00AF559D" w:rsidRDefault="00AF559D" w:rsidP="00AF559D">
      <w:pPr>
        <w:pStyle w:val="EndNoteBibliography"/>
        <w:rPr>
          <w:noProof/>
        </w:rPr>
      </w:pPr>
      <w:r w:rsidRPr="00AF559D">
        <w:rPr>
          <w:noProof/>
        </w:rPr>
        <w:t>Turki-Judeh, W., and Courey, A.J. (2012a). Groucho: A Corepressor with Instructive Roles in Development. In  (Elsevier), pp. 65-96.</w:t>
      </w:r>
    </w:p>
    <w:p w14:paraId="528AFCAE" w14:textId="77777777" w:rsidR="00AF559D" w:rsidRPr="00AF559D" w:rsidRDefault="00AF559D" w:rsidP="00AF559D">
      <w:pPr>
        <w:pStyle w:val="EndNoteBibliography"/>
        <w:rPr>
          <w:noProof/>
        </w:rPr>
      </w:pPr>
      <w:r w:rsidRPr="00AF559D">
        <w:rPr>
          <w:noProof/>
        </w:rPr>
        <w:t>Turki-Judeh, W., and Courey, A.J. (2012b). The Unconserved Groucho Central Region Is Essential for Viability and Modulates Target Gene Specificity. PLoS ONE</w:t>
      </w:r>
      <w:r w:rsidRPr="00AF559D">
        <w:rPr>
          <w:i/>
          <w:noProof/>
        </w:rPr>
        <w:t xml:space="preserve"> 7</w:t>
      </w:r>
      <w:r w:rsidRPr="00AF559D">
        <w:rPr>
          <w:noProof/>
        </w:rPr>
        <w:t>, e30610.</w:t>
      </w:r>
    </w:p>
    <w:p w14:paraId="7EC21C0F" w14:textId="77777777" w:rsidR="00AF559D" w:rsidRPr="00AF559D" w:rsidRDefault="00AF559D" w:rsidP="00AF559D">
      <w:pPr>
        <w:pStyle w:val="EndNoteBibliography"/>
        <w:rPr>
          <w:noProof/>
        </w:rPr>
      </w:pPr>
      <w:r w:rsidRPr="00AF559D">
        <w:rPr>
          <w:noProof/>
        </w:rPr>
        <w:t>Valentine, S.A., Chen, G., Shandala, T., Fernandez, J., Mische, S., Saint, R., and Courey, A.J. (1998). Dorsal-mediated repression requires the formation of a multiprotein repression complex at the ventral silencer. Mol Cell Biol</w:t>
      </w:r>
      <w:r w:rsidRPr="00AF559D">
        <w:rPr>
          <w:i/>
          <w:noProof/>
        </w:rPr>
        <w:t xml:space="preserve"> 18</w:t>
      </w:r>
      <w:r w:rsidRPr="00AF559D">
        <w:rPr>
          <w:noProof/>
        </w:rPr>
        <w:t>, 6584-6594.</w:t>
      </w:r>
    </w:p>
    <w:p w14:paraId="534C3F9A" w14:textId="77777777" w:rsidR="00AF559D" w:rsidRPr="00AF559D" w:rsidRDefault="00AF559D" w:rsidP="00AF559D">
      <w:pPr>
        <w:pStyle w:val="EndNoteBibliography"/>
        <w:rPr>
          <w:noProof/>
        </w:rPr>
      </w:pPr>
      <w:r w:rsidRPr="00AF559D">
        <w:rPr>
          <w:noProof/>
        </w:rPr>
        <w:t>Villanueva, C.J., Waki, H., Godio, C., Nielsen, R., Chou, W.-L., Vargas, L., Wroblewski, K., Schmedt, C., Chao, L.C., Boyadjian, R.</w:t>
      </w:r>
      <w:r w:rsidRPr="00AF559D">
        <w:rPr>
          <w:i/>
          <w:noProof/>
        </w:rPr>
        <w:t>, et al.</w:t>
      </w:r>
      <w:r w:rsidRPr="00AF559D">
        <w:rPr>
          <w:noProof/>
        </w:rPr>
        <w:t xml:space="preserve"> (2011). TLE3 Is a Dual-Function Transcriptional Coregulator of Adipogenesis. Cell Metabolism</w:t>
      </w:r>
      <w:r w:rsidRPr="00AF559D">
        <w:rPr>
          <w:i/>
          <w:noProof/>
        </w:rPr>
        <w:t xml:space="preserve"> 13</w:t>
      </w:r>
      <w:r w:rsidRPr="00AF559D">
        <w:rPr>
          <w:noProof/>
        </w:rPr>
        <w:t>, 413-427.</w:t>
      </w:r>
    </w:p>
    <w:p w14:paraId="4BAFF37C" w14:textId="77777777" w:rsidR="00AF559D" w:rsidRPr="00AF559D" w:rsidRDefault="00AF559D" w:rsidP="00AF559D">
      <w:pPr>
        <w:pStyle w:val="EndNoteBibliography"/>
        <w:rPr>
          <w:noProof/>
        </w:rPr>
      </w:pPr>
      <w:r w:rsidRPr="00AF559D">
        <w:rPr>
          <w:noProof/>
        </w:rPr>
        <w:t>Wang, S., Sun, H., Ma, J., Zang, C., Wang, C., Wang, J., Tang, Q., Meyer, C.A., Zhang, Y., and Liu, X.S. (2013). Target analysis by integration of transcriptome and ChIP-seq data with BETA. Nature Protocols</w:t>
      </w:r>
      <w:r w:rsidRPr="00AF559D">
        <w:rPr>
          <w:i/>
          <w:noProof/>
        </w:rPr>
        <w:t xml:space="preserve"> 8</w:t>
      </w:r>
      <w:r w:rsidRPr="00AF559D">
        <w:rPr>
          <w:noProof/>
        </w:rPr>
        <w:t>, 2502-2515.</w:t>
      </w:r>
    </w:p>
    <w:p w14:paraId="5B53010B" w14:textId="77777777" w:rsidR="00AF559D" w:rsidRPr="00AF559D" w:rsidRDefault="00AF559D" w:rsidP="00AF559D">
      <w:pPr>
        <w:pStyle w:val="EndNoteBibliography"/>
        <w:rPr>
          <w:noProof/>
        </w:rPr>
      </w:pPr>
      <w:r w:rsidRPr="00AF559D">
        <w:rPr>
          <w:noProof/>
        </w:rPr>
        <w:t>Winkler, C.J., Ponce, A., and Courey, A.J. (2010). Groucho-Mediated Repression May Result from a Histone Deacetylase-Dependent Increase in Nucleosome Density. PLoS ONE</w:t>
      </w:r>
      <w:r w:rsidRPr="00AF559D">
        <w:rPr>
          <w:i/>
          <w:noProof/>
        </w:rPr>
        <w:t xml:space="preserve"> 5</w:t>
      </w:r>
      <w:r w:rsidRPr="00AF559D">
        <w:rPr>
          <w:noProof/>
        </w:rPr>
        <w:t>, e10166.</w:t>
      </w:r>
    </w:p>
    <w:p w14:paraId="54A087F8" w14:textId="77777777" w:rsidR="00AF559D" w:rsidRPr="00AF559D" w:rsidRDefault="00AF559D" w:rsidP="00AF559D">
      <w:pPr>
        <w:pStyle w:val="EndNoteBibliography"/>
        <w:rPr>
          <w:noProof/>
        </w:rPr>
      </w:pPr>
      <w:r w:rsidRPr="00AF559D">
        <w:rPr>
          <w:noProof/>
        </w:rPr>
        <w:t>Yenerall, P., Krupa, B., and Zhou, L. (2011). Mechanisms of intron gain and loss in Drosophila. BMC Evol Biol</w:t>
      </w:r>
      <w:r w:rsidRPr="00AF559D">
        <w:rPr>
          <w:i/>
          <w:noProof/>
        </w:rPr>
        <w:t xml:space="preserve"> 11</w:t>
      </w:r>
      <w:r w:rsidRPr="00AF559D">
        <w:rPr>
          <w:noProof/>
        </w:rPr>
        <w:t>, 364.</w:t>
      </w:r>
    </w:p>
    <w:p w14:paraId="168E4AF5" w14:textId="77777777" w:rsidR="00AF559D" w:rsidRPr="00AF559D" w:rsidRDefault="00AF559D" w:rsidP="00AF559D">
      <w:pPr>
        <w:pStyle w:val="EndNoteBibliography"/>
        <w:rPr>
          <w:noProof/>
        </w:rPr>
      </w:pPr>
      <w:r w:rsidRPr="00AF559D">
        <w:rPr>
          <w:noProof/>
        </w:rPr>
        <w:t>Zeitlinger, J., Zinzen, R.P., Stark, A., Kellis, M., Zhang, H., Young, R.A., and Levine, M. (2007). Whole-genome ChIP-chip analysis of Dorsal, Twist, and Snail suggests integration of diverse patterning processes in the Drosophila embryo. Genes &amp;amp; Development</w:t>
      </w:r>
      <w:r w:rsidRPr="00AF559D">
        <w:rPr>
          <w:i/>
          <w:noProof/>
        </w:rPr>
        <w:t xml:space="preserve"> 21</w:t>
      </w:r>
      <w:r w:rsidRPr="00AF559D">
        <w:rPr>
          <w:noProof/>
        </w:rPr>
        <w:t>, 385-390.</w:t>
      </w:r>
    </w:p>
    <w:p w14:paraId="7B4C5AA7" w14:textId="77777777" w:rsidR="00AF559D" w:rsidRPr="00AF559D" w:rsidRDefault="00AF559D" w:rsidP="00AF559D">
      <w:pPr>
        <w:pStyle w:val="EndNoteBibliography"/>
        <w:rPr>
          <w:noProof/>
        </w:rPr>
      </w:pPr>
      <w:r w:rsidRPr="00AF559D">
        <w:rPr>
          <w:noProof/>
        </w:rPr>
        <w:t>Zhang, Y., Liu, T., Meyer, C.A., Eeckhoute, J., Johnson, D.S., Bernstein, B.E., Nussbaum, C., Myers, R.M., Brown, M., Li, W.</w:t>
      </w:r>
      <w:r w:rsidRPr="00AF559D">
        <w:rPr>
          <w:i/>
          <w:noProof/>
        </w:rPr>
        <w:t>, et al.</w:t>
      </w:r>
      <w:r w:rsidRPr="00AF559D">
        <w:rPr>
          <w:noProof/>
        </w:rPr>
        <w:t xml:space="preserve"> (2008). Model-based Analysis of ChIP-Seq (MACS). Genome biology</w:t>
      </w:r>
      <w:r w:rsidRPr="00AF559D">
        <w:rPr>
          <w:i/>
          <w:noProof/>
        </w:rPr>
        <w:t xml:space="preserve"> 9</w:t>
      </w:r>
      <w:r w:rsidRPr="00AF559D">
        <w:rPr>
          <w:noProof/>
        </w:rPr>
        <w:t>, R137.</w:t>
      </w:r>
    </w:p>
    <w:p w14:paraId="30B4E8FA" w14:textId="49206841" w:rsidR="00961BD5" w:rsidRDefault="00AF559D" w:rsidP="006A4E24">
      <w:pPr>
        <w:pStyle w:val="BodyText"/>
        <w:outlineLvl w:val="0"/>
        <w:rPr>
          <w:b/>
        </w:rPr>
      </w:pPr>
      <w:r>
        <w:rPr>
          <w:b/>
        </w:rPr>
        <w:fldChar w:fldCharType="end"/>
      </w:r>
    </w:p>
    <w:sectPr w:rsidR="00961BD5"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Albert Courey" w:date="2015-11-16T14:57:00Z" w:initials="AC">
    <w:p w14:paraId="0E3CCB06" w14:textId="7966CB31" w:rsidR="00AA552A" w:rsidRDefault="00AA552A">
      <w:pPr>
        <w:pStyle w:val="CommentText"/>
      </w:pPr>
      <w:r>
        <w:rPr>
          <w:rStyle w:val="CommentReference"/>
        </w:rPr>
        <w:annotationRef/>
      </w:r>
      <w:r>
        <w:t>This paragraph needs references.</w:t>
      </w:r>
    </w:p>
  </w:comment>
  <w:comment w:id="231" w:author="Albert Courey" w:date="2015-08-13T11:49:00Z" w:initials="AC">
    <w:p w14:paraId="2AA433FB" w14:textId="6582F9B1" w:rsidR="00AA552A" w:rsidRDefault="00AA552A">
      <w:pPr>
        <w:pStyle w:val="CommentText"/>
      </w:pPr>
      <w:r>
        <w:rPr>
          <w:rStyle w:val="CommentReference"/>
        </w:rPr>
        <w:annotationRef/>
      </w:r>
      <w:r>
        <w:t>Compared to what percentage in the overexpression embryos?</w:t>
      </w:r>
    </w:p>
  </w:comment>
  <w:comment w:id="266" w:author="Albert Courey" w:date="2015-11-16T15:36:00Z" w:initials="AC">
    <w:p w14:paraId="5A4602B5" w14:textId="7A04725D" w:rsidR="00AA552A" w:rsidRDefault="00AA552A">
      <w:pPr>
        <w:pStyle w:val="CommentText"/>
      </w:pPr>
      <w:r>
        <w:rPr>
          <w:rStyle w:val="CommentReference"/>
        </w:rPr>
        <w:annotationRef/>
      </w:r>
      <w:r>
        <w:t>Need to beef up this discussion.</w:t>
      </w:r>
    </w:p>
  </w:comment>
  <w:comment w:id="524" w:author="Albert Courey" w:date="2015-11-16T15:30:00Z" w:initials="AC">
    <w:p w14:paraId="30DF45F4" w14:textId="0D389A39" w:rsidR="00AA552A" w:rsidRDefault="00AA552A">
      <w:pPr>
        <w:pStyle w:val="CommentText"/>
      </w:pPr>
      <w:r>
        <w:rPr>
          <w:rStyle w:val="CommentReference"/>
        </w:rPr>
        <w:annotationRef/>
      </w:r>
      <w:r>
        <w:t>I don’t know what you are talking about here. Zen is repressed ventral, not in a narrow stripe on the dorsal side of the embryo. Later during embryogenesis its expression is restricted to a so-called Mohaw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CCB06" w15:done="0"/>
  <w15:commentEx w15:paraId="2AA433FB" w15:done="0"/>
  <w15:commentEx w15:paraId="5A4602B5" w15:done="0"/>
  <w15:commentEx w15:paraId="30DF45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embedSystemFonts/>
  <w:activeWritingStyle w:appName="MSWord" w:lang="en-US" w:vendorID="64" w:dllVersion="131078" w:nlCheck="1" w:checkStyle="0"/>
  <w:activeWritingStyle w:appName="MSWord" w:lang="ja-JP" w:vendorID="64" w:dllVersion="131078" w:nlCheck="1" w:checkStyle="0"/>
  <w:proofState w:spelling="clean"/>
  <w:revisionView w:markup="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txpdr0vslpwzage5afxvdv2xds5vfp9zsafw&quot;&gt;endnote&lt;record-ids&gt;&lt;item&gt;6&lt;/item&gt;&lt;item&gt;267&lt;/item&gt;&lt;item&gt;308&lt;/item&gt;&lt;item&gt;759&lt;/item&gt;&lt;item&gt;1112&lt;/item&gt;&lt;item&gt;1161&lt;/item&gt;&lt;item&gt;1658&lt;/item&gt;&lt;item&gt;1659&lt;/item&gt;&lt;item&gt;1788&lt;/item&gt;&lt;item&gt;1817&lt;/item&gt;&lt;item&gt;2203&lt;/item&gt;&lt;item&gt;2204&lt;/item&gt;&lt;item&gt;2256&lt;/item&gt;&lt;item&gt;2280&lt;/item&gt;&lt;item&gt;2284&lt;/item&gt;&lt;item&gt;2287&lt;/item&gt;&lt;item&gt;2304&lt;/item&gt;&lt;item&gt;2365&lt;/item&gt;&lt;item&gt;2366&lt;/item&gt;&lt;item&gt;2369&lt;/item&gt;&lt;item&gt;2374&lt;/item&gt;&lt;item&gt;2377&lt;/item&gt;&lt;item&gt;2385&lt;/item&gt;&lt;item&gt;2955&lt;/item&gt;&lt;item&gt;2964&lt;/item&gt;&lt;item&gt;2965&lt;/item&gt;&lt;item&gt;2966&lt;/item&gt;&lt;item&gt;2990&lt;/item&gt;&lt;item&gt;3025&lt;/item&gt;&lt;item&gt;3027&lt;/item&gt;&lt;item&gt;3031&lt;/item&gt;&lt;item&gt;3033&lt;/item&gt;&lt;item&gt;3034&lt;/item&gt;&lt;item&gt;3035&lt;/item&gt;&lt;item&gt;3036&lt;/item&gt;&lt;item&gt;3037&lt;/item&gt;&lt;item&gt;3044&lt;/item&gt;&lt;item&gt;3045&lt;/item&gt;&lt;item&gt;3046&lt;/item&gt;&lt;item&gt;3048&lt;/item&gt;&lt;item&gt;3049&lt;/item&gt;&lt;item&gt;3050&lt;/item&gt;&lt;item&gt;3051&lt;/item&gt;&lt;item&gt;3052&lt;/item&gt;&lt;item&gt;3053&lt;/item&gt;&lt;item&gt;3054&lt;/item&gt;&lt;item&gt;3059&lt;/item&gt;&lt;item&gt;3090&lt;/item&gt;&lt;item&gt;3107&lt;/item&gt;&lt;item&gt;3108&lt;/item&gt;&lt;item&gt;3109&lt;/item&gt;&lt;item&gt;3110&lt;/item&gt;&lt;item&gt;3115&lt;/item&gt;&lt;item&gt;3116&lt;/item&gt;&lt;item&gt;3117&lt;/item&gt;&lt;item&gt;3119&lt;/item&gt;&lt;item&gt;3120&lt;/item&gt;&lt;item&gt;3171&lt;/item&gt;&lt;item&gt;3172&lt;/item&gt;&lt;item&gt;3173&lt;/item&gt;&lt;item&gt;3178&lt;/item&gt;&lt;item&gt;3179&lt;/item&gt;&lt;item&gt;3180&lt;/item&gt;&lt;item&gt;3181&lt;/item&gt;&lt;item&gt;3182&lt;/item&gt;&lt;item&gt;3183&lt;/item&gt;&lt;item&gt;3184&lt;/item&gt;&lt;item&gt;3186&lt;/item&gt;&lt;item&gt;3187&lt;/item&gt;&lt;item&gt;3188&lt;/item&gt;&lt;item&gt;3189&lt;/item&gt;&lt;item&gt;3190&lt;/item&gt;&lt;item&gt;3192&lt;/item&gt;&lt;item&gt;319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C62C0"/>
    <w:rsid w:val="00016448"/>
    <w:rsid w:val="00024935"/>
    <w:rsid w:val="00025A7A"/>
    <w:rsid w:val="000315C8"/>
    <w:rsid w:val="00034394"/>
    <w:rsid w:val="000376C3"/>
    <w:rsid w:val="00037E5A"/>
    <w:rsid w:val="00041DE0"/>
    <w:rsid w:val="000451FA"/>
    <w:rsid w:val="000514F0"/>
    <w:rsid w:val="0005356E"/>
    <w:rsid w:val="00056237"/>
    <w:rsid w:val="00056D9B"/>
    <w:rsid w:val="00062ABD"/>
    <w:rsid w:val="000633C8"/>
    <w:rsid w:val="00063ECE"/>
    <w:rsid w:val="0006404C"/>
    <w:rsid w:val="00066033"/>
    <w:rsid w:val="00071D1D"/>
    <w:rsid w:val="0008259B"/>
    <w:rsid w:val="000835DE"/>
    <w:rsid w:val="00083D33"/>
    <w:rsid w:val="00091FF8"/>
    <w:rsid w:val="00093072"/>
    <w:rsid w:val="000935F4"/>
    <w:rsid w:val="00094D56"/>
    <w:rsid w:val="000A6193"/>
    <w:rsid w:val="000A776F"/>
    <w:rsid w:val="000B3215"/>
    <w:rsid w:val="000B41DA"/>
    <w:rsid w:val="000C00B7"/>
    <w:rsid w:val="000C11A0"/>
    <w:rsid w:val="000C4271"/>
    <w:rsid w:val="000D2F6D"/>
    <w:rsid w:val="000D67F3"/>
    <w:rsid w:val="000E4897"/>
    <w:rsid w:val="000E6C12"/>
    <w:rsid w:val="000F11DA"/>
    <w:rsid w:val="000F2CB7"/>
    <w:rsid w:val="000F37B2"/>
    <w:rsid w:val="000F4492"/>
    <w:rsid w:val="000F5DF2"/>
    <w:rsid w:val="00101F77"/>
    <w:rsid w:val="00101FA3"/>
    <w:rsid w:val="001029DD"/>
    <w:rsid w:val="0010426B"/>
    <w:rsid w:val="00104643"/>
    <w:rsid w:val="00112A9C"/>
    <w:rsid w:val="001243BA"/>
    <w:rsid w:val="00124DFE"/>
    <w:rsid w:val="00125DEA"/>
    <w:rsid w:val="00127817"/>
    <w:rsid w:val="00131656"/>
    <w:rsid w:val="001318C9"/>
    <w:rsid w:val="0013500C"/>
    <w:rsid w:val="0014086B"/>
    <w:rsid w:val="00141D2B"/>
    <w:rsid w:val="00142A97"/>
    <w:rsid w:val="001444BD"/>
    <w:rsid w:val="001529E2"/>
    <w:rsid w:val="001548F2"/>
    <w:rsid w:val="00156EA1"/>
    <w:rsid w:val="001635D1"/>
    <w:rsid w:val="0016503B"/>
    <w:rsid w:val="00170024"/>
    <w:rsid w:val="0017002A"/>
    <w:rsid w:val="00172568"/>
    <w:rsid w:val="00173597"/>
    <w:rsid w:val="00176197"/>
    <w:rsid w:val="00186882"/>
    <w:rsid w:val="00192FA8"/>
    <w:rsid w:val="0019686A"/>
    <w:rsid w:val="001A137F"/>
    <w:rsid w:val="001A28B8"/>
    <w:rsid w:val="001B0992"/>
    <w:rsid w:val="001B3BB0"/>
    <w:rsid w:val="001B6D64"/>
    <w:rsid w:val="001C275F"/>
    <w:rsid w:val="001C45A5"/>
    <w:rsid w:val="001C49D0"/>
    <w:rsid w:val="001D2B5B"/>
    <w:rsid w:val="001D7476"/>
    <w:rsid w:val="001E0562"/>
    <w:rsid w:val="001E1D57"/>
    <w:rsid w:val="001E45E1"/>
    <w:rsid w:val="001E4A7A"/>
    <w:rsid w:val="001E6EA2"/>
    <w:rsid w:val="001F41CC"/>
    <w:rsid w:val="002031D7"/>
    <w:rsid w:val="0020322A"/>
    <w:rsid w:val="00204E7F"/>
    <w:rsid w:val="002100BB"/>
    <w:rsid w:val="00211D7E"/>
    <w:rsid w:val="002121BA"/>
    <w:rsid w:val="00213717"/>
    <w:rsid w:val="00220297"/>
    <w:rsid w:val="0022133B"/>
    <w:rsid w:val="00223495"/>
    <w:rsid w:val="00224376"/>
    <w:rsid w:val="00224435"/>
    <w:rsid w:val="00230A55"/>
    <w:rsid w:val="00237EB9"/>
    <w:rsid w:val="00243CF0"/>
    <w:rsid w:val="00246EC8"/>
    <w:rsid w:val="002506B6"/>
    <w:rsid w:val="002509E0"/>
    <w:rsid w:val="00251C30"/>
    <w:rsid w:val="002563E7"/>
    <w:rsid w:val="002571D0"/>
    <w:rsid w:val="00261F27"/>
    <w:rsid w:val="002639E8"/>
    <w:rsid w:val="00264E0A"/>
    <w:rsid w:val="00264E86"/>
    <w:rsid w:val="00275CDA"/>
    <w:rsid w:val="002769BD"/>
    <w:rsid w:val="00284E7F"/>
    <w:rsid w:val="002A41C7"/>
    <w:rsid w:val="002B2FCD"/>
    <w:rsid w:val="002B4A44"/>
    <w:rsid w:val="002B58C1"/>
    <w:rsid w:val="002B5B8B"/>
    <w:rsid w:val="002B5CA4"/>
    <w:rsid w:val="002B6AE9"/>
    <w:rsid w:val="002C058C"/>
    <w:rsid w:val="002C0657"/>
    <w:rsid w:val="002C7D32"/>
    <w:rsid w:val="002E08A6"/>
    <w:rsid w:val="002E1DE4"/>
    <w:rsid w:val="002E266E"/>
    <w:rsid w:val="002E3A14"/>
    <w:rsid w:val="002E5109"/>
    <w:rsid w:val="002E790E"/>
    <w:rsid w:val="002F1975"/>
    <w:rsid w:val="002F72B7"/>
    <w:rsid w:val="002F73C3"/>
    <w:rsid w:val="00306543"/>
    <w:rsid w:val="003067EA"/>
    <w:rsid w:val="003069E4"/>
    <w:rsid w:val="00311EA4"/>
    <w:rsid w:val="00320851"/>
    <w:rsid w:val="00326671"/>
    <w:rsid w:val="003276FD"/>
    <w:rsid w:val="00327E1B"/>
    <w:rsid w:val="003358B1"/>
    <w:rsid w:val="0034281D"/>
    <w:rsid w:val="00346B3F"/>
    <w:rsid w:val="0035018D"/>
    <w:rsid w:val="00350E35"/>
    <w:rsid w:val="0035211A"/>
    <w:rsid w:val="003546C5"/>
    <w:rsid w:val="00354AF1"/>
    <w:rsid w:val="003553D9"/>
    <w:rsid w:val="0035579F"/>
    <w:rsid w:val="00361B22"/>
    <w:rsid w:val="00373687"/>
    <w:rsid w:val="003763E7"/>
    <w:rsid w:val="00381A75"/>
    <w:rsid w:val="0039040C"/>
    <w:rsid w:val="00391BC9"/>
    <w:rsid w:val="0039294E"/>
    <w:rsid w:val="00396F32"/>
    <w:rsid w:val="003A0BE9"/>
    <w:rsid w:val="003A1A0C"/>
    <w:rsid w:val="003A6C4D"/>
    <w:rsid w:val="003B0E2D"/>
    <w:rsid w:val="003B11FC"/>
    <w:rsid w:val="003B1728"/>
    <w:rsid w:val="003B5DEC"/>
    <w:rsid w:val="003C0EDF"/>
    <w:rsid w:val="003C16BE"/>
    <w:rsid w:val="003C259B"/>
    <w:rsid w:val="003C259C"/>
    <w:rsid w:val="003C2CD9"/>
    <w:rsid w:val="003C3664"/>
    <w:rsid w:val="003C3AB8"/>
    <w:rsid w:val="003D0973"/>
    <w:rsid w:val="003D46DE"/>
    <w:rsid w:val="003D633D"/>
    <w:rsid w:val="003D6ECE"/>
    <w:rsid w:val="003E0380"/>
    <w:rsid w:val="003E04C3"/>
    <w:rsid w:val="003E4050"/>
    <w:rsid w:val="003E4C8C"/>
    <w:rsid w:val="003E5CC1"/>
    <w:rsid w:val="003E6ECF"/>
    <w:rsid w:val="003F0862"/>
    <w:rsid w:val="003F10ED"/>
    <w:rsid w:val="003F4F06"/>
    <w:rsid w:val="00401D8C"/>
    <w:rsid w:val="00405377"/>
    <w:rsid w:val="00407EF6"/>
    <w:rsid w:val="0041464F"/>
    <w:rsid w:val="004207B2"/>
    <w:rsid w:val="00420B5B"/>
    <w:rsid w:val="004308F9"/>
    <w:rsid w:val="004314D5"/>
    <w:rsid w:val="0043389C"/>
    <w:rsid w:val="004424D5"/>
    <w:rsid w:val="00450A5B"/>
    <w:rsid w:val="00457D75"/>
    <w:rsid w:val="00461586"/>
    <w:rsid w:val="004643B0"/>
    <w:rsid w:val="00472DFD"/>
    <w:rsid w:val="00480308"/>
    <w:rsid w:val="004822AC"/>
    <w:rsid w:val="00492540"/>
    <w:rsid w:val="004933F0"/>
    <w:rsid w:val="00495D91"/>
    <w:rsid w:val="004963C5"/>
    <w:rsid w:val="004A61A7"/>
    <w:rsid w:val="004A7559"/>
    <w:rsid w:val="004B64AB"/>
    <w:rsid w:val="004C2BF8"/>
    <w:rsid w:val="004C62C0"/>
    <w:rsid w:val="004D10D4"/>
    <w:rsid w:val="004D243C"/>
    <w:rsid w:val="004D40D9"/>
    <w:rsid w:val="004D50E0"/>
    <w:rsid w:val="004E16D8"/>
    <w:rsid w:val="004E4311"/>
    <w:rsid w:val="004E5444"/>
    <w:rsid w:val="004F0276"/>
    <w:rsid w:val="004F0AF3"/>
    <w:rsid w:val="004F14EE"/>
    <w:rsid w:val="0050096C"/>
    <w:rsid w:val="00502DE8"/>
    <w:rsid w:val="0051034C"/>
    <w:rsid w:val="00512087"/>
    <w:rsid w:val="00515FCA"/>
    <w:rsid w:val="005230E1"/>
    <w:rsid w:val="00523A14"/>
    <w:rsid w:val="00523B36"/>
    <w:rsid w:val="005242B2"/>
    <w:rsid w:val="00526AAB"/>
    <w:rsid w:val="00527EF6"/>
    <w:rsid w:val="00532414"/>
    <w:rsid w:val="005335A9"/>
    <w:rsid w:val="00534D5B"/>
    <w:rsid w:val="005368F2"/>
    <w:rsid w:val="00540604"/>
    <w:rsid w:val="00543456"/>
    <w:rsid w:val="0054527D"/>
    <w:rsid w:val="00550AD8"/>
    <w:rsid w:val="00550E71"/>
    <w:rsid w:val="00551DEF"/>
    <w:rsid w:val="0055323B"/>
    <w:rsid w:val="0055499D"/>
    <w:rsid w:val="00554D96"/>
    <w:rsid w:val="00555693"/>
    <w:rsid w:val="005726D7"/>
    <w:rsid w:val="00573445"/>
    <w:rsid w:val="0057687B"/>
    <w:rsid w:val="005774BE"/>
    <w:rsid w:val="00580FC4"/>
    <w:rsid w:val="00583FDA"/>
    <w:rsid w:val="00592BBF"/>
    <w:rsid w:val="005A16B2"/>
    <w:rsid w:val="005A72DA"/>
    <w:rsid w:val="005B40D5"/>
    <w:rsid w:val="005B535B"/>
    <w:rsid w:val="005B57AD"/>
    <w:rsid w:val="005C2AB8"/>
    <w:rsid w:val="005C33BE"/>
    <w:rsid w:val="005C3F27"/>
    <w:rsid w:val="005C4807"/>
    <w:rsid w:val="005D0256"/>
    <w:rsid w:val="005D1703"/>
    <w:rsid w:val="005D1A03"/>
    <w:rsid w:val="005D1B49"/>
    <w:rsid w:val="005D2CC0"/>
    <w:rsid w:val="005D5A70"/>
    <w:rsid w:val="005F24D4"/>
    <w:rsid w:val="005F66EC"/>
    <w:rsid w:val="005F7884"/>
    <w:rsid w:val="00601C7C"/>
    <w:rsid w:val="0060322B"/>
    <w:rsid w:val="006063EB"/>
    <w:rsid w:val="00607702"/>
    <w:rsid w:val="0061663A"/>
    <w:rsid w:val="006208EA"/>
    <w:rsid w:val="00623618"/>
    <w:rsid w:val="00630F29"/>
    <w:rsid w:val="00631114"/>
    <w:rsid w:val="006433AF"/>
    <w:rsid w:val="006440AC"/>
    <w:rsid w:val="0064453B"/>
    <w:rsid w:val="00645A1B"/>
    <w:rsid w:val="00645F6F"/>
    <w:rsid w:val="00657A88"/>
    <w:rsid w:val="00661362"/>
    <w:rsid w:val="00666EF2"/>
    <w:rsid w:val="006672A3"/>
    <w:rsid w:val="00667CB4"/>
    <w:rsid w:val="00667FCE"/>
    <w:rsid w:val="00672E09"/>
    <w:rsid w:val="00675ED8"/>
    <w:rsid w:val="00680BDB"/>
    <w:rsid w:val="00680C8F"/>
    <w:rsid w:val="00683D3D"/>
    <w:rsid w:val="00684F14"/>
    <w:rsid w:val="00690F3B"/>
    <w:rsid w:val="00696F16"/>
    <w:rsid w:val="006A0C78"/>
    <w:rsid w:val="006A4E24"/>
    <w:rsid w:val="006A655A"/>
    <w:rsid w:val="006A7C70"/>
    <w:rsid w:val="006B19CD"/>
    <w:rsid w:val="006B5A0E"/>
    <w:rsid w:val="006D1950"/>
    <w:rsid w:val="006D5825"/>
    <w:rsid w:val="006E56FE"/>
    <w:rsid w:val="006F1624"/>
    <w:rsid w:val="006F1E14"/>
    <w:rsid w:val="006F25C5"/>
    <w:rsid w:val="006F619C"/>
    <w:rsid w:val="00704DC2"/>
    <w:rsid w:val="007123C9"/>
    <w:rsid w:val="00714AE1"/>
    <w:rsid w:val="00717E3E"/>
    <w:rsid w:val="0072562C"/>
    <w:rsid w:val="007263B7"/>
    <w:rsid w:val="00726B5A"/>
    <w:rsid w:val="00727F5D"/>
    <w:rsid w:val="0073152C"/>
    <w:rsid w:val="00742D23"/>
    <w:rsid w:val="00743AF1"/>
    <w:rsid w:val="007463BB"/>
    <w:rsid w:val="00747726"/>
    <w:rsid w:val="0075410A"/>
    <w:rsid w:val="0075529D"/>
    <w:rsid w:val="00761DFB"/>
    <w:rsid w:val="00765B0F"/>
    <w:rsid w:val="0077458B"/>
    <w:rsid w:val="00776294"/>
    <w:rsid w:val="00780AF9"/>
    <w:rsid w:val="00780FE2"/>
    <w:rsid w:val="00781A3B"/>
    <w:rsid w:val="00781EB7"/>
    <w:rsid w:val="0078595F"/>
    <w:rsid w:val="00790606"/>
    <w:rsid w:val="007929AA"/>
    <w:rsid w:val="00793F64"/>
    <w:rsid w:val="007961E8"/>
    <w:rsid w:val="007A01F5"/>
    <w:rsid w:val="007A059B"/>
    <w:rsid w:val="007A1216"/>
    <w:rsid w:val="007A442D"/>
    <w:rsid w:val="007A779E"/>
    <w:rsid w:val="007A7FF8"/>
    <w:rsid w:val="007B038F"/>
    <w:rsid w:val="007B0590"/>
    <w:rsid w:val="007B05E7"/>
    <w:rsid w:val="007B1C60"/>
    <w:rsid w:val="007B2980"/>
    <w:rsid w:val="007B6A08"/>
    <w:rsid w:val="007C2288"/>
    <w:rsid w:val="007C33E3"/>
    <w:rsid w:val="007D0A4F"/>
    <w:rsid w:val="007D448A"/>
    <w:rsid w:val="007D64CE"/>
    <w:rsid w:val="007E0AFD"/>
    <w:rsid w:val="007E7B0E"/>
    <w:rsid w:val="007F1E21"/>
    <w:rsid w:val="007F79B5"/>
    <w:rsid w:val="00802DAF"/>
    <w:rsid w:val="00803659"/>
    <w:rsid w:val="00807AA6"/>
    <w:rsid w:val="00810B6C"/>
    <w:rsid w:val="00811640"/>
    <w:rsid w:val="00812CA0"/>
    <w:rsid w:val="00814814"/>
    <w:rsid w:val="008160BB"/>
    <w:rsid w:val="0082183C"/>
    <w:rsid w:val="00824312"/>
    <w:rsid w:val="00824D9F"/>
    <w:rsid w:val="00836E90"/>
    <w:rsid w:val="008428ED"/>
    <w:rsid w:val="00844138"/>
    <w:rsid w:val="00844F7B"/>
    <w:rsid w:val="00847834"/>
    <w:rsid w:val="008545FD"/>
    <w:rsid w:val="008552A3"/>
    <w:rsid w:val="00856F7E"/>
    <w:rsid w:val="00864BFE"/>
    <w:rsid w:val="00866555"/>
    <w:rsid w:val="0087141F"/>
    <w:rsid w:val="00872023"/>
    <w:rsid w:val="00872ABA"/>
    <w:rsid w:val="00873A87"/>
    <w:rsid w:val="008754BB"/>
    <w:rsid w:val="00881752"/>
    <w:rsid w:val="00882A36"/>
    <w:rsid w:val="00884C6E"/>
    <w:rsid w:val="0089157F"/>
    <w:rsid w:val="00895F30"/>
    <w:rsid w:val="00896575"/>
    <w:rsid w:val="008A2834"/>
    <w:rsid w:val="008A735A"/>
    <w:rsid w:val="008A75E0"/>
    <w:rsid w:val="008B018F"/>
    <w:rsid w:val="008B050E"/>
    <w:rsid w:val="008B10CF"/>
    <w:rsid w:val="008B77F7"/>
    <w:rsid w:val="008C0AAC"/>
    <w:rsid w:val="008C17FD"/>
    <w:rsid w:val="008C1A36"/>
    <w:rsid w:val="008C2E38"/>
    <w:rsid w:val="008C3880"/>
    <w:rsid w:val="008C46AF"/>
    <w:rsid w:val="008C7EA1"/>
    <w:rsid w:val="008D2DAD"/>
    <w:rsid w:val="008D4207"/>
    <w:rsid w:val="008D6626"/>
    <w:rsid w:val="008E3112"/>
    <w:rsid w:val="008E37E0"/>
    <w:rsid w:val="008F1F1C"/>
    <w:rsid w:val="008F2C30"/>
    <w:rsid w:val="008F783F"/>
    <w:rsid w:val="008F7C1E"/>
    <w:rsid w:val="00901951"/>
    <w:rsid w:val="00903FF8"/>
    <w:rsid w:val="00907157"/>
    <w:rsid w:val="0091019C"/>
    <w:rsid w:val="0091233D"/>
    <w:rsid w:val="00914148"/>
    <w:rsid w:val="00917E11"/>
    <w:rsid w:val="00921735"/>
    <w:rsid w:val="00927C5A"/>
    <w:rsid w:val="0093515F"/>
    <w:rsid w:val="00936161"/>
    <w:rsid w:val="009425E6"/>
    <w:rsid w:val="009432F1"/>
    <w:rsid w:val="00943FAB"/>
    <w:rsid w:val="0094527A"/>
    <w:rsid w:val="00952064"/>
    <w:rsid w:val="00957C1F"/>
    <w:rsid w:val="00961BD5"/>
    <w:rsid w:val="00970989"/>
    <w:rsid w:val="00973604"/>
    <w:rsid w:val="00974E74"/>
    <w:rsid w:val="00975FD7"/>
    <w:rsid w:val="00980F9A"/>
    <w:rsid w:val="009844A5"/>
    <w:rsid w:val="00986E21"/>
    <w:rsid w:val="00992BA2"/>
    <w:rsid w:val="00994A53"/>
    <w:rsid w:val="0099674D"/>
    <w:rsid w:val="00997ED9"/>
    <w:rsid w:val="009A1FF7"/>
    <w:rsid w:val="009A457A"/>
    <w:rsid w:val="009B236E"/>
    <w:rsid w:val="009B3146"/>
    <w:rsid w:val="009B3BB0"/>
    <w:rsid w:val="009B3E2F"/>
    <w:rsid w:val="009B6058"/>
    <w:rsid w:val="009B74B7"/>
    <w:rsid w:val="009C1936"/>
    <w:rsid w:val="009C3245"/>
    <w:rsid w:val="009D10E7"/>
    <w:rsid w:val="009D28D1"/>
    <w:rsid w:val="009D5C49"/>
    <w:rsid w:val="009E12A3"/>
    <w:rsid w:val="009E6C65"/>
    <w:rsid w:val="009E7E20"/>
    <w:rsid w:val="00A002D8"/>
    <w:rsid w:val="00A042F6"/>
    <w:rsid w:val="00A1068B"/>
    <w:rsid w:val="00A1095E"/>
    <w:rsid w:val="00A138E6"/>
    <w:rsid w:val="00A15868"/>
    <w:rsid w:val="00A158C2"/>
    <w:rsid w:val="00A160BD"/>
    <w:rsid w:val="00A20416"/>
    <w:rsid w:val="00A231A7"/>
    <w:rsid w:val="00A25B2F"/>
    <w:rsid w:val="00A30785"/>
    <w:rsid w:val="00A33375"/>
    <w:rsid w:val="00A40D79"/>
    <w:rsid w:val="00A4351E"/>
    <w:rsid w:val="00A457EE"/>
    <w:rsid w:val="00A45A2F"/>
    <w:rsid w:val="00A45E0A"/>
    <w:rsid w:val="00A46041"/>
    <w:rsid w:val="00A5148C"/>
    <w:rsid w:val="00A51973"/>
    <w:rsid w:val="00A54005"/>
    <w:rsid w:val="00A636CF"/>
    <w:rsid w:val="00A63CBC"/>
    <w:rsid w:val="00A63DE2"/>
    <w:rsid w:val="00A71DD0"/>
    <w:rsid w:val="00A7578F"/>
    <w:rsid w:val="00A76013"/>
    <w:rsid w:val="00A822D7"/>
    <w:rsid w:val="00A90335"/>
    <w:rsid w:val="00A9156C"/>
    <w:rsid w:val="00A93454"/>
    <w:rsid w:val="00A9490B"/>
    <w:rsid w:val="00A95BC0"/>
    <w:rsid w:val="00AA0126"/>
    <w:rsid w:val="00AA0A61"/>
    <w:rsid w:val="00AA1521"/>
    <w:rsid w:val="00AA1CAD"/>
    <w:rsid w:val="00AA2523"/>
    <w:rsid w:val="00AA3A3E"/>
    <w:rsid w:val="00AA552A"/>
    <w:rsid w:val="00AA726F"/>
    <w:rsid w:val="00AB09C6"/>
    <w:rsid w:val="00AB0D72"/>
    <w:rsid w:val="00AB3610"/>
    <w:rsid w:val="00AB3BD0"/>
    <w:rsid w:val="00AC2836"/>
    <w:rsid w:val="00AC2DA3"/>
    <w:rsid w:val="00AC5718"/>
    <w:rsid w:val="00AC5D7C"/>
    <w:rsid w:val="00AD0C2A"/>
    <w:rsid w:val="00AD14A9"/>
    <w:rsid w:val="00AD5890"/>
    <w:rsid w:val="00AE2C19"/>
    <w:rsid w:val="00AE6873"/>
    <w:rsid w:val="00AE6E36"/>
    <w:rsid w:val="00AF03D9"/>
    <w:rsid w:val="00AF354F"/>
    <w:rsid w:val="00AF4F59"/>
    <w:rsid w:val="00AF559D"/>
    <w:rsid w:val="00B0003E"/>
    <w:rsid w:val="00B00EF6"/>
    <w:rsid w:val="00B226A0"/>
    <w:rsid w:val="00B36BCB"/>
    <w:rsid w:val="00B438DD"/>
    <w:rsid w:val="00B53E42"/>
    <w:rsid w:val="00B570B8"/>
    <w:rsid w:val="00B60E91"/>
    <w:rsid w:val="00B6696F"/>
    <w:rsid w:val="00B71A99"/>
    <w:rsid w:val="00B73A2C"/>
    <w:rsid w:val="00B77326"/>
    <w:rsid w:val="00B85F91"/>
    <w:rsid w:val="00B86687"/>
    <w:rsid w:val="00B87878"/>
    <w:rsid w:val="00B955CD"/>
    <w:rsid w:val="00B9702D"/>
    <w:rsid w:val="00B97924"/>
    <w:rsid w:val="00BA12A8"/>
    <w:rsid w:val="00BA4869"/>
    <w:rsid w:val="00BA569C"/>
    <w:rsid w:val="00BA5981"/>
    <w:rsid w:val="00BA7BC7"/>
    <w:rsid w:val="00BC0E7A"/>
    <w:rsid w:val="00BC2982"/>
    <w:rsid w:val="00BC4CE7"/>
    <w:rsid w:val="00BD3C96"/>
    <w:rsid w:val="00BD4A9E"/>
    <w:rsid w:val="00BE0C0F"/>
    <w:rsid w:val="00BE1E61"/>
    <w:rsid w:val="00BE244D"/>
    <w:rsid w:val="00BE25E8"/>
    <w:rsid w:val="00BE570B"/>
    <w:rsid w:val="00BE7AAB"/>
    <w:rsid w:val="00BF1330"/>
    <w:rsid w:val="00BF4AA0"/>
    <w:rsid w:val="00BF4C42"/>
    <w:rsid w:val="00C013DB"/>
    <w:rsid w:val="00C104F5"/>
    <w:rsid w:val="00C106E2"/>
    <w:rsid w:val="00C13C51"/>
    <w:rsid w:val="00C212B5"/>
    <w:rsid w:val="00C219BE"/>
    <w:rsid w:val="00C26DA5"/>
    <w:rsid w:val="00C316C2"/>
    <w:rsid w:val="00C32724"/>
    <w:rsid w:val="00C34B47"/>
    <w:rsid w:val="00C4614F"/>
    <w:rsid w:val="00C4678B"/>
    <w:rsid w:val="00C46D6E"/>
    <w:rsid w:val="00C52DC4"/>
    <w:rsid w:val="00C566CB"/>
    <w:rsid w:val="00C56855"/>
    <w:rsid w:val="00C6086F"/>
    <w:rsid w:val="00C66AD0"/>
    <w:rsid w:val="00C67591"/>
    <w:rsid w:val="00C77C2F"/>
    <w:rsid w:val="00C8667E"/>
    <w:rsid w:val="00C91541"/>
    <w:rsid w:val="00C923DA"/>
    <w:rsid w:val="00CA0BCA"/>
    <w:rsid w:val="00CA10C2"/>
    <w:rsid w:val="00CA4F52"/>
    <w:rsid w:val="00CA652A"/>
    <w:rsid w:val="00CA6AE5"/>
    <w:rsid w:val="00CA7E4A"/>
    <w:rsid w:val="00CB0087"/>
    <w:rsid w:val="00CB135D"/>
    <w:rsid w:val="00CB3FB0"/>
    <w:rsid w:val="00CC067C"/>
    <w:rsid w:val="00CC3933"/>
    <w:rsid w:val="00CC3BFB"/>
    <w:rsid w:val="00CC5CC6"/>
    <w:rsid w:val="00CC7004"/>
    <w:rsid w:val="00CC7BBD"/>
    <w:rsid w:val="00CD348D"/>
    <w:rsid w:val="00CD4190"/>
    <w:rsid w:val="00CF0A15"/>
    <w:rsid w:val="00CF4393"/>
    <w:rsid w:val="00CF5739"/>
    <w:rsid w:val="00CF5BE2"/>
    <w:rsid w:val="00D007C0"/>
    <w:rsid w:val="00D007E6"/>
    <w:rsid w:val="00D11037"/>
    <w:rsid w:val="00D13193"/>
    <w:rsid w:val="00D155A5"/>
    <w:rsid w:val="00D174D1"/>
    <w:rsid w:val="00D17D1A"/>
    <w:rsid w:val="00D17E0A"/>
    <w:rsid w:val="00D24DC3"/>
    <w:rsid w:val="00D25B3E"/>
    <w:rsid w:val="00D2683B"/>
    <w:rsid w:val="00D3227B"/>
    <w:rsid w:val="00D35580"/>
    <w:rsid w:val="00D41A26"/>
    <w:rsid w:val="00D4244C"/>
    <w:rsid w:val="00D473EB"/>
    <w:rsid w:val="00D53A78"/>
    <w:rsid w:val="00D55510"/>
    <w:rsid w:val="00D65F42"/>
    <w:rsid w:val="00D662BF"/>
    <w:rsid w:val="00D67447"/>
    <w:rsid w:val="00D74350"/>
    <w:rsid w:val="00D80AD3"/>
    <w:rsid w:val="00D863C5"/>
    <w:rsid w:val="00D8676F"/>
    <w:rsid w:val="00D86DC2"/>
    <w:rsid w:val="00D8728B"/>
    <w:rsid w:val="00D87B1E"/>
    <w:rsid w:val="00D9114E"/>
    <w:rsid w:val="00D95401"/>
    <w:rsid w:val="00D96C76"/>
    <w:rsid w:val="00D97BEB"/>
    <w:rsid w:val="00DA1B9B"/>
    <w:rsid w:val="00DA2565"/>
    <w:rsid w:val="00DA269B"/>
    <w:rsid w:val="00DA597E"/>
    <w:rsid w:val="00DA7CE5"/>
    <w:rsid w:val="00DA7EF3"/>
    <w:rsid w:val="00DB11F5"/>
    <w:rsid w:val="00DB4590"/>
    <w:rsid w:val="00DB5779"/>
    <w:rsid w:val="00DB6BA7"/>
    <w:rsid w:val="00DC4D3F"/>
    <w:rsid w:val="00DC538D"/>
    <w:rsid w:val="00DC53DC"/>
    <w:rsid w:val="00DC632E"/>
    <w:rsid w:val="00DD142F"/>
    <w:rsid w:val="00DD49C1"/>
    <w:rsid w:val="00DD5A36"/>
    <w:rsid w:val="00DD60B5"/>
    <w:rsid w:val="00DE0327"/>
    <w:rsid w:val="00DE06A4"/>
    <w:rsid w:val="00DE54FE"/>
    <w:rsid w:val="00DE77EE"/>
    <w:rsid w:val="00DF0D48"/>
    <w:rsid w:val="00DF7C23"/>
    <w:rsid w:val="00E04273"/>
    <w:rsid w:val="00E047A0"/>
    <w:rsid w:val="00E04A56"/>
    <w:rsid w:val="00E0560C"/>
    <w:rsid w:val="00E15708"/>
    <w:rsid w:val="00E303B2"/>
    <w:rsid w:val="00E30565"/>
    <w:rsid w:val="00E3072E"/>
    <w:rsid w:val="00E31AE1"/>
    <w:rsid w:val="00E3439D"/>
    <w:rsid w:val="00E34733"/>
    <w:rsid w:val="00E34944"/>
    <w:rsid w:val="00E36425"/>
    <w:rsid w:val="00E408C1"/>
    <w:rsid w:val="00E40A04"/>
    <w:rsid w:val="00E4136A"/>
    <w:rsid w:val="00E531E1"/>
    <w:rsid w:val="00E534FE"/>
    <w:rsid w:val="00E55542"/>
    <w:rsid w:val="00E55A0E"/>
    <w:rsid w:val="00E61788"/>
    <w:rsid w:val="00E67908"/>
    <w:rsid w:val="00E703B2"/>
    <w:rsid w:val="00E7226E"/>
    <w:rsid w:val="00E81819"/>
    <w:rsid w:val="00E81D7E"/>
    <w:rsid w:val="00E86375"/>
    <w:rsid w:val="00E94AB8"/>
    <w:rsid w:val="00E965E7"/>
    <w:rsid w:val="00EA0BFF"/>
    <w:rsid w:val="00EA15C0"/>
    <w:rsid w:val="00EB13DB"/>
    <w:rsid w:val="00EB162A"/>
    <w:rsid w:val="00EB1A75"/>
    <w:rsid w:val="00EC1F28"/>
    <w:rsid w:val="00EC3FA8"/>
    <w:rsid w:val="00ED1122"/>
    <w:rsid w:val="00ED2BD5"/>
    <w:rsid w:val="00ED5561"/>
    <w:rsid w:val="00ED673B"/>
    <w:rsid w:val="00ED6E5F"/>
    <w:rsid w:val="00EE3D72"/>
    <w:rsid w:val="00EE4813"/>
    <w:rsid w:val="00EF39B8"/>
    <w:rsid w:val="00EF6429"/>
    <w:rsid w:val="00F028ED"/>
    <w:rsid w:val="00F034D8"/>
    <w:rsid w:val="00F13F64"/>
    <w:rsid w:val="00F17D84"/>
    <w:rsid w:val="00F227AE"/>
    <w:rsid w:val="00F3267F"/>
    <w:rsid w:val="00F51F22"/>
    <w:rsid w:val="00F52206"/>
    <w:rsid w:val="00F53E4E"/>
    <w:rsid w:val="00F55887"/>
    <w:rsid w:val="00F605AB"/>
    <w:rsid w:val="00F6363E"/>
    <w:rsid w:val="00F64136"/>
    <w:rsid w:val="00F66D67"/>
    <w:rsid w:val="00F71C09"/>
    <w:rsid w:val="00F73A0E"/>
    <w:rsid w:val="00F76146"/>
    <w:rsid w:val="00F85351"/>
    <w:rsid w:val="00FA0B44"/>
    <w:rsid w:val="00FA1E94"/>
    <w:rsid w:val="00FA5B54"/>
    <w:rsid w:val="00FA6064"/>
    <w:rsid w:val="00FA7B2A"/>
    <w:rsid w:val="00FB48A7"/>
    <w:rsid w:val="00FB5DDE"/>
    <w:rsid w:val="00FB770A"/>
    <w:rsid w:val="00FC3093"/>
    <w:rsid w:val="00FC3A27"/>
    <w:rsid w:val="00FC4361"/>
    <w:rsid w:val="00FC7328"/>
    <w:rsid w:val="00FD1860"/>
    <w:rsid w:val="00FD1B41"/>
    <w:rsid w:val="00FD1EAB"/>
    <w:rsid w:val="00FD43B2"/>
    <w:rsid w:val="00FD4DD9"/>
    <w:rsid w:val="00FD6185"/>
    <w:rsid w:val="00FD7F1A"/>
    <w:rsid w:val="00FE0377"/>
    <w:rsid w:val="00FE4409"/>
    <w:rsid w:val="00FF5970"/>
    <w:rsid w:val="00FF685F"/>
    <w:rsid w:val="00FF78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 w:type="paragraph" w:customStyle="1" w:styleId="EndNoteCategoryHeading">
    <w:name w:val="EndNote Category Heading"/>
    <w:basedOn w:val="Normal"/>
    <w:rsid w:val="00AF559D"/>
    <w:pPr>
      <w:spacing w:before="120" w:after="120"/>
    </w:pPr>
    <w:rPr>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 w:type="character" w:styleId="FollowedHyperlink">
    <w:name w:val="FollowedHyperlink"/>
    <w:basedOn w:val="DefaultParagraphFont"/>
    <w:uiPriority w:val="99"/>
    <w:semiHidden/>
    <w:unhideWhenUsed/>
    <w:rsid w:val="006F25C5"/>
    <w:rPr>
      <w:color w:val="800080" w:themeColor="followedHyperlink"/>
      <w:u w:val="single"/>
    </w:rPr>
  </w:style>
  <w:style w:type="paragraph" w:styleId="BodyText">
    <w:name w:val="Body Text"/>
    <w:basedOn w:val="Normal"/>
    <w:link w:val="BodyTextChar"/>
    <w:qFormat/>
    <w:rsid w:val="00AC2DA3"/>
    <w:pPr>
      <w:spacing w:before="180" w:after="180"/>
    </w:pPr>
    <w:rPr>
      <w:rFonts w:eastAsiaTheme="minorHAnsi"/>
    </w:rPr>
  </w:style>
  <w:style w:type="character" w:customStyle="1" w:styleId="BodyTextChar">
    <w:name w:val="Body Text Char"/>
    <w:basedOn w:val="DefaultParagraphFont"/>
    <w:link w:val="BodyText"/>
    <w:rsid w:val="00AC2DA3"/>
    <w:rPr>
      <w:rFonts w:eastAsiaTheme="minorHAnsi"/>
    </w:rPr>
  </w:style>
  <w:style w:type="paragraph" w:customStyle="1" w:styleId="FirstParagraph">
    <w:name w:val="First Paragraph"/>
    <w:basedOn w:val="BodyText"/>
    <w:next w:val="BodyText"/>
    <w:qFormat/>
    <w:rsid w:val="00AC2DA3"/>
  </w:style>
  <w:style w:type="paragraph" w:styleId="Bibliography">
    <w:name w:val="Bibliography"/>
    <w:basedOn w:val="Normal"/>
    <w:qFormat/>
    <w:rsid w:val="00AC2DA3"/>
    <w:pPr>
      <w:spacing w:after="200"/>
    </w:pPr>
    <w:rPr>
      <w:rFonts w:eastAsiaTheme="minorHAnsi"/>
    </w:rPr>
  </w:style>
  <w:style w:type="paragraph" w:customStyle="1" w:styleId="EndNoteCategoryHeading">
    <w:name w:val="EndNote Category Heading"/>
    <w:basedOn w:val="Normal"/>
    <w:rsid w:val="00AF559D"/>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04150">
      <w:bodyDiv w:val="1"/>
      <w:marLeft w:val="0"/>
      <w:marRight w:val="0"/>
      <w:marTop w:val="0"/>
      <w:marBottom w:val="0"/>
      <w:divBdr>
        <w:top w:val="none" w:sz="0" w:space="0" w:color="auto"/>
        <w:left w:val="none" w:sz="0" w:space="0" w:color="auto"/>
        <w:bottom w:val="none" w:sz="0" w:space="0" w:color="auto"/>
        <w:right w:val="none" w:sz="0" w:space="0" w:color="auto"/>
      </w:divBdr>
    </w:div>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34966521">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theme" Target="theme/theme1.xml"/><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4032A-EE51-FC40-A014-3153BCF3E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1</Pages>
  <Words>27474</Words>
  <Characters>156607</Characters>
  <Application>Microsoft Macintosh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83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3</cp:revision>
  <cp:lastPrinted>2015-11-13T02:10:00Z</cp:lastPrinted>
  <dcterms:created xsi:type="dcterms:W3CDTF">2015-11-18T06:39:00Z</dcterms:created>
  <dcterms:modified xsi:type="dcterms:W3CDTF">2015-11-18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